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FAE734" w14:textId="1CF67C4B" w:rsidR="00CC3D96" w:rsidRPr="00BB2754" w:rsidRDefault="00BB2754" w:rsidP="00CC3D96">
      <w:pPr>
        <w:autoSpaceDE w:val="0"/>
        <w:autoSpaceDN w:val="0"/>
        <w:adjustRightInd w:val="0"/>
        <w:spacing w:before="240" w:after="240" w:line="360" w:lineRule="auto"/>
        <w:jc w:val="right"/>
        <w:rPr>
          <w:b/>
          <w:bCs/>
          <w:i/>
          <w:iCs/>
          <w:color w:val="000000" w:themeColor="text1"/>
        </w:rPr>
      </w:pPr>
      <w:bookmarkStart w:id="0" w:name="_Hlk157121753"/>
      <w:r w:rsidRPr="00BB2754">
        <w:rPr>
          <w:b/>
          <w:bCs/>
          <w:i/>
          <w:iCs/>
          <w:color w:val="000000" w:themeColor="text1"/>
        </w:rPr>
        <w:t>https://doi.org/10.23913/ride.v14i28.1779</w:t>
      </w:r>
      <w:bookmarkEnd w:id="0"/>
    </w:p>
    <w:p w14:paraId="0F1546EE" w14:textId="7EF00F71" w:rsidR="00CC3D96" w:rsidRDefault="00CC3D96" w:rsidP="00CC3D96">
      <w:pPr>
        <w:autoSpaceDE w:val="0"/>
        <w:autoSpaceDN w:val="0"/>
        <w:adjustRightInd w:val="0"/>
        <w:spacing w:before="240" w:after="240" w:line="360" w:lineRule="auto"/>
        <w:jc w:val="right"/>
        <w:rPr>
          <w:b/>
          <w:color w:val="000000" w:themeColor="text1"/>
          <w:sz w:val="36"/>
          <w:szCs w:val="36"/>
          <w:lang w:val="es-MX"/>
        </w:rPr>
      </w:pPr>
      <w:r w:rsidRPr="0004454B">
        <w:rPr>
          <w:b/>
          <w:bCs/>
          <w:i/>
          <w:iCs/>
          <w:color w:val="000000" w:themeColor="text1"/>
        </w:rPr>
        <w:t>Artículos científicos</w:t>
      </w:r>
    </w:p>
    <w:p w14:paraId="4FA38EA7" w14:textId="7C0FDFB4" w:rsidR="00070EED" w:rsidRPr="00CC3D96" w:rsidRDefault="00DC36E6" w:rsidP="00CC3D96">
      <w:pPr>
        <w:autoSpaceDE w:val="0"/>
        <w:autoSpaceDN w:val="0"/>
        <w:adjustRightInd w:val="0"/>
        <w:spacing w:line="276" w:lineRule="auto"/>
        <w:jc w:val="right"/>
        <w:rPr>
          <w:rFonts w:ascii="Calibri" w:hAnsi="Calibri" w:cs="Calibri"/>
          <w:b/>
          <w:color w:val="000000"/>
          <w:sz w:val="32"/>
          <w:szCs w:val="32"/>
          <w:lang w:val="es-MX"/>
        </w:rPr>
      </w:pPr>
      <w:r w:rsidRPr="00CC3D96">
        <w:rPr>
          <w:rFonts w:ascii="Calibri" w:hAnsi="Calibri" w:cs="Calibri"/>
          <w:b/>
          <w:color w:val="000000"/>
          <w:sz w:val="32"/>
          <w:szCs w:val="32"/>
          <w:lang w:val="es-MX"/>
        </w:rPr>
        <w:t xml:space="preserve">Factores de </w:t>
      </w:r>
      <w:r w:rsidR="00A21BE6" w:rsidRPr="00CC3D96">
        <w:rPr>
          <w:rFonts w:ascii="Calibri" w:hAnsi="Calibri" w:cs="Calibri"/>
          <w:b/>
          <w:color w:val="000000"/>
          <w:sz w:val="32"/>
          <w:szCs w:val="32"/>
          <w:lang w:val="es-MX"/>
        </w:rPr>
        <w:t xml:space="preserve">efectividad en equipos de trabajo </w:t>
      </w:r>
      <w:r w:rsidR="00FD5D2B">
        <w:rPr>
          <w:rFonts w:ascii="Calibri" w:hAnsi="Calibri" w:cs="Calibri"/>
          <w:b/>
          <w:color w:val="000000"/>
          <w:sz w:val="32"/>
          <w:szCs w:val="32"/>
          <w:lang w:val="es-MX"/>
        </w:rPr>
        <w:t>S</w:t>
      </w:r>
      <w:r w:rsidR="00A21BE6" w:rsidRPr="00CC3D96">
        <w:rPr>
          <w:rFonts w:ascii="Calibri" w:hAnsi="Calibri" w:cs="Calibri"/>
          <w:b/>
          <w:color w:val="000000"/>
          <w:sz w:val="32"/>
          <w:szCs w:val="32"/>
          <w:lang w:val="es-MX"/>
        </w:rPr>
        <w:t xml:space="preserve">eis </w:t>
      </w:r>
      <w:r w:rsidR="00FD5D2B">
        <w:rPr>
          <w:rFonts w:ascii="Calibri" w:hAnsi="Calibri" w:cs="Calibri"/>
          <w:b/>
          <w:color w:val="000000"/>
          <w:sz w:val="32"/>
          <w:szCs w:val="32"/>
          <w:lang w:val="es-MX"/>
        </w:rPr>
        <w:t>S</w:t>
      </w:r>
      <w:r w:rsidR="00A21BE6" w:rsidRPr="00CC3D96">
        <w:rPr>
          <w:rFonts w:ascii="Calibri" w:hAnsi="Calibri" w:cs="Calibri"/>
          <w:b/>
          <w:color w:val="000000"/>
          <w:sz w:val="32"/>
          <w:szCs w:val="32"/>
          <w:lang w:val="es-MX"/>
        </w:rPr>
        <w:t>igma: cuestionario validado por juicio de expertos</w:t>
      </w:r>
    </w:p>
    <w:p w14:paraId="2F12EB61" w14:textId="77777777" w:rsidR="000133B7" w:rsidRPr="00CC3D96" w:rsidRDefault="000133B7" w:rsidP="00CC3D96">
      <w:pPr>
        <w:autoSpaceDE w:val="0"/>
        <w:autoSpaceDN w:val="0"/>
        <w:adjustRightInd w:val="0"/>
        <w:spacing w:line="276" w:lineRule="auto"/>
        <w:jc w:val="right"/>
        <w:rPr>
          <w:rFonts w:ascii="Calibri" w:hAnsi="Calibri" w:cs="Calibri"/>
          <w:b/>
          <w:color w:val="000000"/>
          <w:lang w:val="es-MX"/>
        </w:rPr>
      </w:pPr>
    </w:p>
    <w:p w14:paraId="365A272F" w14:textId="17250243" w:rsidR="00CC703A" w:rsidRPr="006C34E1" w:rsidRDefault="00563940" w:rsidP="00CC3D96">
      <w:pPr>
        <w:spacing w:line="276" w:lineRule="auto"/>
        <w:jc w:val="right"/>
        <w:rPr>
          <w:rFonts w:ascii="Calibri" w:hAnsi="Calibri" w:cs="Calibri"/>
          <w:b/>
          <w:i/>
          <w:iCs/>
          <w:color w:val="000000"/>
          <w:sz w:val="28"/>
          <w:szCs w:val="28"/>
          <w:lang w:val="en-US"/>
        </w:rPr>
      </w:pPr>
      <w:r w:rsidRPr="006C34E1">
        <w:rPr>
          <w:rFonts w:ascii="Calibri" w:hAnsi="Calibri" w:cs="Calibri"/>
          <w:b/>
          <w:i/>
          <w:iCs/>
          <w:color w:val="000000"/>
          <w:sz w:val="28"/>
          <w:szCs w:val="28"/>
          <w:lang w:val="en-US"/>
        </w:rPr>
        <w:t>Six Sigma Work Team Effectiveness Factors: Questionnaire Validated by Expert Judgment</w:t>
      </w:r>
    </w:p>
    <w:p w14:paraId="05D1741A" w14:textId="77777777" w:rsidR="00CC703A" w:rsidRPr="006C34E1" w:rsidRDefault="00CC703A" w:rsidP="00CC3D96">
      <w:pPr>
        <w:autoSpaceDE w:val="0"/>
        <w:autoSpaceDN w:val="0"/>
        <w:adjustRightInd w:val="0"/>
        <w:spacing w:line="276" w:lineRule="auto"/>
        <w:jc w:val="right"/>
        <w:rPr>
          <w:rFonts w:ascii="Calibri" w:hAnsi="Calibri" w:cs="Calibri"/>
          <w:b/>
          <w:i/>
          <w:iCs/>
          <w:color w:val="000000"/>
          <w:lang w:val="en-US"/>
        </w:rPr>
      </w:pPr>
    </w:p>
    <w:p w14:paraId="720A957D" w14:textId="77777777" w:rsidR="00563940" w:rsidRPr="006C34E1" w:rsidRDefault="00563940" w:rsidP="00CC3D96">
      <w:pPr>
        <w:spacing w:line="276" w:lineRule="auto"/>
        <w:jc w:val="right"/>
        <w:rPr>
          <w:rFonts w:ascii="Calibri" w:hAnsi="Calibri" w:cs="Calibri"/>
          <w:b/>
          <w:i/>
          <w:iCs/>
          <w:color w:val="000000"/>
          <w:sz w:val="28"/>
          <w:szCs w:val="28"/>
          <w:lang w:val="pt-PT"/>
        </w:rPr>
      </w:pPr>
      <w:r w:rsidRPr="006C34E1">
        <w:rPr>
          <w:rFonts w:ascii="Calibri" w:hAnsi="Calibri" w:cs="Calibri"/>
          <w:b/>
          <w:i/>
          <w:iCs/>
          <w:color w:val="000000"/>
          <w:sz w:val="28"/>
          <w:szCs w:val="28"/>
          <w:lang w:val="pt-PT"/>
        </w:rPr>
        <w:t>Fatores de Efetividade da Equipe de Trabalho Seis Sigma: Questionário Validado por Julgamento de Especialistas</w:t>
      </w:r>
    </w:p>
    <w:p w14:paraId="27A2F29D" w14:textId="77777777" w:rsidR="00CC703A" w:rsidRPr="00CC703A" w:rsidRDefault="00CC703A" w:rsidP="00CC703A">
      <w:pPr>
        <w:autoSpaceDE w:val="0"/>
        <w:autoSpaceDN w:val="0"/>
        <w:adjustRightInd w:val="0"/>
        <w:spacing w:line="276" w:lineRule="auto"/>
        <w:jc w:val="right"/>
        <w:rPr>
          <w:b/>
          <w:i/>
          <w:color w:val="000000" w:themeColor="text1"/>
          <w:lang w:val="pt-PT"/>
        </w:rPr>
      </w:pPr>
    </w:p>
    <w:p w14:paraId="7549BA1E" w14:textId="7E42FF9B" w:rsidR="003D7E2A" w:rsidRPr="00CC3D96" w:rsidRDefault="007B0610" w:rsidP="0069349A">
      <w:pPr>
        <w:spacing w:line="276" w:lineRule="auto"/>
        <w:jc w:val="right"/>
        <w:rPr>
          <w:rFonts w:asciiTheme="majorHAnsi" w:hAnsiTheme="majorHAnsi" w:cstheme="majorHAnsi"/>
          <w:b/>
        </w:rPr>
      </w:pPr>
      <w:r w:rsidRPr="00CC3D96">
        <w:rPr>
          <w:rFonts w:asciiTheme="majorHAnsi" w:hAnsiTheme="majorHAnsi" w:cstheme="majorHAnsi"/>
          <w:b/>
        </w:rPr>
        <w:t>M</w:t>
      </w:r>
      <w:r w:rsidR="0069349A" w:rsidRPr="00CC3D96">
        <w:rPr>
          <w:rFonts w:asciiTheme="majorHAnsi" w:hAnsiTheme="majorHAnsi" w:cstheme="majorHAnsi"/>
          <w:b/>
        </w:rPr>
        <w:t>ariela</w:t>
      </w:r>
      <w:r w:rsidR="00A3240E" w:rsidRPr="00CC3D96">
        <w:rPr>
          <w:rFonts w:asciiTheme="majorHAnsi" w:hAnsiTheme="majorHAnsi" w:cstheme="majorHAnsi"/>
          <w:b/>
        </w:rPr>
        <w:t xml:space="preserve"> Á</w:t>
      </w:r>
      <w:r w:rsidR="0069349A" w:rsidRPr="00CC3D96">
        <w:rPr>
          <w:rFonts w:asciiTheme="majorHAnsi" w:hAnsiTheme="majorHAnsi" w:cstheme="majorHAnsi"/>
          <w:b/>
        </w:rPr>
        <w:t>lvarez Argüelles</w:t>
      </w:r>
    </w:p>
    <w:p w14:paraId="0B489099" w14:textId="582E4813" w:rsidR="002340CF" w:rsidRPr="00FE06A1" w:rsidRDefault="001F7257" w:rsidP="002631A2">
      <w:pPr>
        <w:spacing w:line="276" w:lineRule="auto"/>
        <w:jc w:val="right"/>
        <w:rPr>
          <w:bCs/>
        </w:rPr>
      </w:pPr>
      <w:r w:rsidRPr="00FE06A1">
        <w:rPr>
          <w:bCs/>
        </w:rPr>
        <w:t xml:space="preserve">Universidad Autónoma de </w:t>
      </w:r>
      <w:r w:rsidR="002340CF" w:rsidRPr="00FE06A1">
        <w:rPr>
          <w:bCs/>
        </w:rPr>
        <w:t>C</w:t>
      </w:r>
      <w:r w:rsidR="006C34E1">
        <w:rPr>
          <w:bCs/>
        </w:rPr>
        <w:t>iudad</w:t>
      </w:r>
      <w:r w:rsidR="002340CF" w:rsidRPr="00FE06A1">
        <w:rPr>
          <w:bCs/>
        </w:rPr>
        <w:t xml:space="preserve"> Juárez</w:t>
      </w:r>
      <w:r w:rsidR="00E91253" w:rsidRPr="00FE06A1">
        <w:rPr>
          <w:bCs/>
        </w:rPr>
        <w:t>, México</w:t>
      </w:r>
    </w:p>
    <w:p w14:paraId="7F93F1DF" w14:textId="24CC5766" w:rsidR="002340CF" w:rsidRPr="00FE06A1" w:rsidRDefault="0069349A" w:rsidP="002631A2">
      <w:pPr>
        <w:spacing w:line="276" w:lineRule="auto"/>
        <w:jc w:val="right"/>
        <w:rPr>
          <w:bCs/>
          <w:color w:val="FF0000"/>
        </w:rPr>
      </w:pPr>
      <w:r w:rsidRPr="00FE06A1">
        <w:rPr>
          <w:bCs/>
          <w:color w:val="FF0000"/>
        </w:rPr>
        <w:t>mariela.alvarez@uacj.mx</w:t>
      </w:r>
      <w:r w:rsidR="002340CF" w:rsidRPr="00FE06A1">
        <w:rPr>
          <w:bCs/>
          <w:color w:val="FF0000"/>
        </w:rPr>
        <w:t xml:space="preserve"> </w:t>
      </w:r>
    </w:p>
    <w:p w14:paraId="32BFDB4B" w14:textId="4666299A" w:rsidR="002340CF" w:rsidRPr="00FE06A1" w:rsidRDefault="0069349A" w:rsidP="002631A2">
      <w:pPr>
        <w:spacing w:line="276" w:lineRule="auto"/>
        <w:jc w:val="right"/>
        <w:rPr>
          <w:bCs/>
        </w:rPr>
      </w:pPr>
      <w:r w:rsidRPr="00CC3D96">
        <w:t>https://orcid.org/0000-0003-4824-1244</w:t>
      </w:r>
      <w:r w:rsidRPr="00FE06A1">
        <w:t xml:space="preserve"> </w:t>
      </w:r>
    </w:p>
    <w:p w14:paraId="6038ECF6" w14:textId="251D3C46" w:rsidR="007B0610" w:rsidRPr="00CC3D96" w:rsidRDefault="002631A2" w:rsidP="002631A2">
      <w:pPr>
        <w:spacing w:line="276" w:lineRule="auto"/>
        <w:jc w:val="right"/>
        <w:rPr>
          <w:rFonts w:asciiTheme="majorHAnsi" w:hAnsiTheme="majorHAnsi" w:cstheme="majorHAnsi"/>
          <w:b/>
        </w:rPr>
      </w:pPr>
      <w:r w:rsidRPr="00FE06A1">
        <w:rPr>
          <w:b/>
        </w:rPr>
        <w:br/>
      </w:r>
      <w:r w:rsidR="00E90BAF" w:rsidRPr="00CC3D96">
        <w:rPr>
          <w:rFonts w:asciiTheme="majorHAnsi" w:hAnsiTheme="majorHAnsi" w:cstheme="majorHAnsi"/>
          <w:b/>
        </w:rPr>
        <w:t>Eduardo Rafael Poblano-Ojinaga</w:t>
      </w:r>
    </w:p>
    <w:p w14:paraId="1CFD5A94" w14:textId="04FDD6F0" w:rsidR="002340CF" w:rsidRPr="00FE06A1" w:rsidRDefault="002340CF" w:rsidP="002631A2">
      <w:pPr>
        <w:spacing w:line="276" w:lineRule="auto"/>
        <w:jc w:val="right"/>
        <w:rPr>
          <w:bCs/>
        </w:rPr>
      </w:pPr>
      <w:r w:rsidRPr="00FE06A1">
        <w:rPr>
          <w:bCs/>
        </w:rPr>
        <w:t>Tecnológico Nacional de México</w:t>
      </w:r>
      <w:r w:rsidR="00F14190">
        <w:rPr>
          <w:bCs/>
        </w:rPr>
        <w:t xml:space="preserve">, </w:t>
      </w:r>
      <w:r w:rsidR="001552F8" w:rsidRPr="00FE06A1">
        <w:rPr>
          <w:bCs/>
        </w:rPr>
        <w:t>I</w:t>
      </w:r>
      <w:r w:rsidR="006C34E1">
        <w:rPr>
          <w:bCs/>
        </w:rPr>
        <w:t xml:space="preserve">nstituto Tecnológico de </w:t>
      </w:r>
      <w:r w:rsidR="00A47FED">
        <w:rPr>
          <w:bCs/>
        </w:rPr>
        <w:t>L</w:t>
      </w:r>
      <w:r w:rsidRPr="00FE06A1">
        <w:rPr>
          <w:bCs/>
        </w:rPr>
        <w:t>a Laguna</w:t>
      </w:r>
      <w:r w:rsidR="00E91253" w:rsidRPr="00FE06A1">
        <w:rPr>
          <w:bCs/>
        </w:rPr>
        <w:t>, México</w:t>
      </w:r>
    </w:p>
    <w:p w14:paraId="7307523F" w14:textId="06146124" w:rsidR="00DD6863" w:rsidRPr="00FE06A1" w:rsidRDefault="00DD6863" w:rsidP="00DD6863">
      <w:pPr>
        <w:spacing w:line="276" w:lineRule="auto"/>
        <w:jc w:val="right"/>
        <w:rPr>
          <w:bCs/>
        </w:rPr>
      </w:pPr>
      <w:r w:rsidRPr="00FE06A1">
        <w:rPr>
          <w:bCs/>
        </w:rPr>
        <w:t>Tecnológico Nacional de México</w:t>
      </w:r>
      <w:r w:rsidR="00F14190">
        <w:rPr>
          <w:bCs/>
        </w:rPr>
        <w:t xml:space="preserve">, </w:t>
      </w:r>
      <w:r w:rsidRPr="00FE06A1">
        <w:rPr>
          <w:bCs/>
        </w:rPr>
        <w:t>I</w:t>
      </w:r>
      <w:r w:rsidR="006C34E1">
        <w:rPr>
          <w:bCs/>
        </w:rPr>
        <w:t xml:space="preserve">nstituto </w:t>
      </w:r>
      <w:r w:rsidRPr="00FE06A1">
        <w:rPr>
          <w:bCs/>
        </w:rPr>
        <w:t>T</w:t>
      </w:r>
      <w:r w:rsidR="006C34E1">
        <w:rPr>
          <w:bCs/>
        </w:rPr>
        <w:t>ecnológico</w:t>
      </w:r>
      <w:r w:rsidRPr="00FE06A1">
        <w:rPr>
          <w:bCs/>
        </w:rPr>
        <w:t xml:space="preserve"> </w:t>
      </w:r>
      <w:r w:rsidR="006C34E1">
        <w:rPr>
          <w:bCs/>
        </w:rPr>
        <w:t xml:space="preserve">de </w:t>
      </w:r>
      <w:r w:rsidRPr="00FE06A1">
        <w:rPr>
          <w:bCs/>
        </w:rPr>
        <w:t>C</w:t>
      </w:r>
      <w:r w:rsidR="006C34E1">
        <w:rPr>
          <w:bCs/>
        </w:rPr>
        <w:t>iudad</w:t>
      </w:r>
      <w:r w:rsidRPr="00FE06A1">
        <w:rPr>
          <w:bCs/>
        </w:rPr>
        <w:t xml:space="preserve"> Juárez, México</w:t>
      </w:r>
    </w:p>
    <w:p w14:paraId="3E888FDF" w14:textId="242FC04F" w:rsidR="002340CF" w:rsidRPr="00FE06A1" w:rsidRDefault="00C52352" w:rsidP="002631A2">
      <w:pPr>
        <w:spacing w:line="276" w:lineRule="auto"/>
        <w:jc w:val="right"/>
        <w:rPr>
          <w:bCs/>
          <w:color w:val="FF0000"/>
        </w:rPr>
      </w:pPr>
      <w:r w:rsidRPr="00FE06A1">
        <w:rPr>
          <w:bCs/>
          <w:color w:val="FF0000"/>
        </w:rPr>
        <w:t>eduardo.po@cdjuarez.tecnm.mx</w:t>
      </w:r>
    </w:p>
    <w:p w14:paraId="70D3EA70" w14:textId="1590BE51" w:rsidR="002340CF" w:rsidRPr="00FE06A1" w:rsidRDefault="001D6E37" w:rsidP="002631A2">
      <w:pPr>
        <w:spacing w:line="276" w:lineRule="auto"/>
        <w:jc w:val="right"/>
      </w:pPr>
      <w:r w:rsidRPr="00CC3D96">
        <w:t>https://orcid.org/</w:t>
      </w:r>
      <w:r w:rsidRPr="00CC3D96">
        <w:rPr>
          <w:bCs/>
        </w:rPr>
        <w:t>0000-0003-3482-7252</w:t>
      </w:r>
    </w:p>
    <w:p w14:paraId="516E2333" w14:textId="09494C99" w:rsidR="001D6E37" w:rsidRPr="00FE06A1" w:rsidRDefault="001D6E37" w:rsidP="002631A2">
      <w:pPr>
        <w:spacing w:line="276" w:lineRule="auto"/>
        <w:jc w:val="right"/>
        <w:rPr>
          <w:bCs/>
        </w:rPr>
      </w:pPr>
    </w:p>
    <w:p w14:paraId="08056021" w14:textId="2E6E30DC" w:rsidR="001F7257" w:rsidRPr="00CC3D96" w:rsidRDefault="00072E55" w:rsidP="00072E55">
      <w:pPr>
        <w:spacing w:line="276" w:lineRule="auto"/>
        <w:jc w:val="right"/>
        <w:rPr>
          <w:rFonts w:asciiTheme="majorHAnsi" w:hAnsiTheme="majorHAnsi" w:cstheme="majorHAnsi"/>
          <w:b/>
        </w:rPr>
      </w:pPr>
      <w:r w:rsidRPr="00CC3D96">
        <w:rPr>
          <w:rFonts w:asciiTheme="majorHAnsi" w:hAnsiTheme="majorHAnsi" w:cstheme="majorHAnsi"/>
          <w:b/>
        </w:rPr>
        <w:t>Salvador A</w:t>
      </w:r>
      <w:r w:rsidR="007D346B" w:rsidRPr="00CC3D96">
        <w:rPr>
          <w:rFonts w:asciiTheme="majorHAnsi" w:hAnsiTheme="majorHAnsi" w:cstheme="majorHAnsi"/>
          <w:b/>
        </w:rPr>
        <w:t>nacleto</w:t>
      </w:r>
      <w:r w:rsidRPr="00CC3D96">
        <w:rPr>
          <w:rFonts w:asciiTheme="majorHAnsi" w:hAnsiTheme="majorHAnsi" w:cstheme="majorHAnsi"/>
          <w:b/>
        </w:rPr>
        <w:t xml:space="preserve"> Noriega Morales</w:t>
      </w:r>
    </w:p>
    <w:p w14:paraId="619BE373" w14:textId="193AC10C" w:rsidR="00072E55" w:rsidRPr="00FE06A1" w:rsidRDefault="001F7257" w:rsidP="001F7257">
      <w:pPr>
        <w:spacing w:line="276" w:lineRule="auto"/>
        <w:jc w:val="right"/>
        <w:rPr>
          <w:bCs/>
        </w:rPr>
      </w:pPr>
      <w:r w:rsidRPr="00FE06A1">
        <w:rPr>
          <w:bCs/>
        </w:rPr>
        <w:t>Universidad Autónoma de C</w:t>
      </w:r>
      <w:r w:rsidR="006C34E1">
        <w:rPr>
          <w:bCs/>
        </w:rPr>
        <w:t>iudad</w:t>
      </w:r>
      <w:r w:rsidRPr="00FE06A1">
        <w:rPr>
          <w:bCs/>
        </w:rPr>
        <w:t xml:space="preserve"> Juárez, México</w:t>
      </w:r>
    </w:p>
    <w:p w14:paraId="57BCA94A" w14:textId="0E80ACC1" w:rsidR="00A81A60" w:rsidRPr="00FE06A1" w:rsidRDefault="00C52352" w:rsidP="00A81A60">
      <w:pPr>
        <w:spacing w:line="276" w:lineRule="auto"/>
        <w:jc w:val="right"/>
        <w:rPr>
          <w:bCs/>
          <w:color w:val="FF0000"/>
        </w:rPr>
      </w:pPr>
      <w:r w:rsidRPr="00FE06A1">
        <w:rPr>
          <w:bCs/>
          <w:color w:val="FF0000"/>
        </w:rPr>
        <w:t>snoriega@uacj.mx</w:t>
      </w:r>
      <w:r w:rsidR="00A81A60" w:rsidRPr="00FE06A1">
        <w:rPr>
          <w:bCs/>
          <w:color w:val="FF0000"/>
        </w:rPr>
        <w:t xml:space="preserve"> </w:t>
      </w:r>
    </w:p>
    <w:p w14:paraId="5C0C40BA" w14:textId="2FDE9BDA" w:rsidR="001D6E37" w:rsidRPr="00FE06A1" w:rsidRDefault="00C52352" w:rsidP="002631A2">
      <w:pPr>
        <w:spacing w:line="276" w:lineRule="auto"/>
        <w:jc w:val="right"/>
        <w:rPr>
          <w:bCs/>
        </w:rPr>
      </w:pPr>
      <w:r w:rsidRPr="00CC3D96">
        <w:t>https://orcid.org/0000-0001-7813-5835</w:t>
      </w:r>
      <w:r w:rsidRPr="00FE06A1">
        <w:t xml:space="preserve"> </w:t>
      </w:r>
    </w:p>
    <w:p w14:paraId="0E4B4040" w14:textId="1A810E3F" w:rsidR="001D6E37" w:rsidRPr="00FE06A1" w:rsidRDefault="001D6E37" w:rsidP="002631A2">
      <w:pPr>
        <w:spacing w:line="276" w:lineRule="auto"/>
        <w:jc w:val="right"/>
        <w:rPr>
          <w:bCs/>
        </w:rPr>
      </w:pPr>
    </w:p>
    <w:p w14:paraId="3687F88A" w14:textId="77777777" w:rsidR="00C1496D" w:rsidRPr="00CC3D96" w:rsidRDefault="00C1496D" w:rsidP="00CC3D96">
      <w:pPr>
        <w:spacing w:line="276" w:lineRule="auto"/>
        <w:jc w:val="right"/>
        <w:rPr>
          <w:rFonts w:asciiTheme="majorHAnsi" w:hAnsiTheme="majorHAnsi" w:cstheme="majorHAnsi"/>
          <w:b/>
        </w:rPr>
      </w:pPr>
      <w:r w:rsidRPr="00CC3D96">
        <w:rPr>
          <w:rFonts w:asciiTheme="majorHAnsi" w:hAnsiTheme="majorHAnsi" w:cstheme="majorHAnsi"/>
          <w:b/>
        </w:rPr>
        <w:t>Manuel Arnoldo Rodríguez Medina</w:t>
      </w:r>
    </w:p>
    <w:p w14:paraId="19569748" w14:textId="182FA493" w:rsidR="00C1496D" w:rsidRDefault="00C1496D" w:rsidP="00C1496D">
      <w:pPr>
        <w:pStyle w:val="nombreautor"/>
        <w:spacing w:line="276" w:lineRule="auto"/>
        <w:jc w:val="right"/>
        <w:rPr>
          <w:rFonts w:eastAsia="Times New Roman"/>
          <w:sz w:val="24"/>
          <w:szCs w:val="24"/>
        </w:rPr>
      </w:pPr>
      <w:r>
        <w:rPr>
          <w:rFonts w:eastAsia="Times New Roman"/>
          <w:sz w:val="24"/>
          <w:szCs w:val="24"/>
        </w:rPr>
        <w:t>Tecnológico Nacional de México</w:t>
      </w:r>
      <w:r w:rsidR="00F14190">
        <w:rPr>
          <w:rFonts w:eastAsia="Times New Roman"/>
          <w:sz w:val="24"/>
          <w:szCs w:val="24"/>
        </w:rPr>
        <w:t>,</w:t>
      </w:r>
      <w:r w:rsidR="006C34E1">
        <w:rPr>
          <w:rFonts w:eastAsia="Times New Roman"/>
          <w:sz w:val="24"/>
          <w:szCs w:val="24"/>
        </w:rPr>
        <w:t xml:space="preserve"> </w:t>
      </w:r>
      <w:r>
        <w:rPr>
          <w:rFonts w:eastAsia="Times New Roman"/>
          <w:sz w:val="24"/>
          <w:szCs w:val="24"/>
        </w:rPr>
        <w:t>I</w:t>
      </w:r>
      <w:r w:rsidR="006C34E1">
        <w:rPr>
          <w:rFonts w:eastAsia="Times New Roman"/>
          <w:sz w:val="24"/>
          <w:szCs w:val="24"/>
        </w:rPr>
        <w:t>nstituto Tecnológico</w:t>
      </w:r>
      <w:r>
        <w:rPr>
          <w:rFonts w:eastAsia="Times New Roman"/>
          <w:sz w:val="24"/>
          <w:szCs w:val="24"/>
        </w:rPr>
        <w:t xml:space="preserve"> de Ciudad Juárez, México</w:t>
      </w:r>
    </w:p>
    <w:p w14:paraId="29F67422" w14:textId="77777777" w:rsidR="00C1496D" w:rsidRDefault="00C1496D" w:rsidP="00C1496D">
      <w:pPr>
        <w:pStyle w:val="nombreautor"/>
        <w:spacing w:line="276" w:lineRule="auto"/>
        <w:jc w:val="right"/>
        <w:rPr>
          <w:rFonts w:ascii="Calibri" w:hAnsi="Calibri" w:cs="Calibri"/>
          <w:color w:val="FF0000"/>
          <w:sz w:val="24"/>
          <w:szCs w:val="24"/>
        </w:rPr>
      </w:pPr>
      <w:r>
        <w:rPr>
          <w:rFonts w:ascii="Calibri" w:hAnsi="Calibri" w:cs="Calibri"/>
          <w:color w:val="FF0000"/>
          <w:sz w:val="24"/>
          <w:szCs w:val="24"/>
        </w:rPr>
        <w:t xml:space="preserve">manuel_rodriguez_itcj@yahoo.com </w:t>
      </w:r>
    </w:p>
    <w:p w14:paraId="6ED2010F" w14:textId="4AF763B5" w:rsidR="00C1496D" w:rsidRDefault="00C1496D" w:rsidP="00C1496D">
      <w:pPr>
        <w:pStyle w:val="correoautor"/>
        <w:spacing w:after="0" w:line="276" w:lineRule="auto"/>
        <w:jc w:val="right"/>
        <w:rPr>
          <w:color w:val="494A4C"/>
          <w:shd w:val="clear" w:color="auto" w:fill="FFFFFF"/>
        </w:rPr>
      </w:pPr>
      <w:r w:rsidRPr="00CC3D96">
        <w:rPr>
          <w:shd w:val="clear" w:color="auto" w:fill="FFFFFF"/>
        </w:rPr>
        <w:t>https://orcid.org/0000-0003-1676-0664</w:t>
      </w:r>
      <w:r w:rsidR="00A21BE6">
        <w:rPr>
          <w:shd w:val="clear" w:color="auto" w:fill="FFFFFF"/>
        </w:rPr>
        <w:t xml:space="preserve"> </w:t>
      </w:r>
    </w:p>
    <w:p w14:paraId="640C374A" w14:textId="77777777" w:rsidR="001D6E37" w:rsidRPr="00FE06A1" w:rsidRDefault="001D6E37" w:rsidP="002631A2">
      <w:pPr>
        <w:spacing w:line="276" w:lineRule="auto"/>
        <w:jc w:val="right"/>
        <w:rPr>
          <w:bCs/>
        </w:rPr>
      </w:pPr>
    </w:p>
    <w:p w14:paraId="4D7C8888" w14:textId="5CB8F4DE" w:rsidR="00367359" w:rsidRPr="00FE06A1" w:rsidRDefault="00367359" w:rsidP="00724D28">
      <w:pPr>
        <w:spacing w:line="276" w:lineRule="auto"/>
        <w:jc w:val="center"/>
        <w:rPr>
          <w:bCs/>
        </w:rPr>
      </w:pPr>
    </w:p>
    <w:p w14:paraId="246BBBE0" w14:textId="54135531" w:rsidR="00E41063" w:rsidRPr="00FE06A1" w:rsidRDefault="00E41063" w:rsidP="00763C70">
      <w:pPr>
        <w:spacing w:line="276" w:lineRule="auto"/>
        <w:rPr>
          <w:bCs/>
        </w:rPr>
      </w:pPr>
    </w:p>
    <w:p w14:paraId="34B048F5" w14:textId="77777777" w:rsidR="00070EED" w:rsidRPr="00FE06A1" w:rsidRDefault="00070EED">
      <w:pPr>
        <w:jc w:val="center"/>
        <w:rPr>
          <w:rFonts w:eastAsia="Arial"/>
          <w:b/>
          <w:sz w:val="22"/>
          <w:szCs w:val="22"/>
        </w:rPr>
      </w:pPr>
    </w:p>
    <w:p w14:paraId="17C6671E" w14:textId="77777777" w:rsidR="00404BC8" w:rsidRDefault="00404BC8" w:rsidP="004D048C">
      <w:pPr>
        <w:spacing w:line="360" w:lineRule="auto"/>
        <w:jc w:val="both"/>
        <w:rPr>
          <w:b/>
          <w:sz w:val="32"/>
          <w:szCs w:val="32"/>
        </w:rPr>
      </w:pPr>
    </w:p>
    <w:p w14:paraId="65EE2D8B" w14:textId="77777777" w:rsidR="00BB2754" w:rsidRDefault="00BB2754" w:rsidP="004D048C">
      <w:pPr>
        <w:spacing w:line="360" w:lineRule="auto"/>
        <w:jc w:val="both"/>
        <w:rPr>
          <w:b/>
          <w:sz w:val="32"/>
          <w:szCs w:val="32"/>
        </w:rPr>
      </w:pPr>
    </w:p>
    <w:p w14:paraId="2DD9E3C0" w14:textId="316E9B47" w:rsidR="004D048C" w:rsidRPr="00CC3D96" w:rsidRDefault="00067E17" w:rsidP="004D048C">
      <w:pPr>
        <w:spacing w:line="360" w:lineRule="auto"/>
        <w:jc w:val="both"/>
        <w:rPr>
          <w:rFonts w:asciiTheme="majorHAnsi" w:hAnsiTheme="majorHAnsi" w:cstheme="majorHAnsi"/>
          <w:i/>
          <w:sz w:val="28"/>
          <w:szCs w:val="28"/>
        </w:rPr>
      </w:pPr>
      <w:r w:rsidRPr="00CC3D96">
        <w:rPr>
          <w:rFonts w:asciiTheme="majorHAnsi" w:hAnsiTheme="majorHAnsi" w:cstheme="majorHAnsi"/>
          <w:b/>
          <w:sz w:val="28"/>
          <w:szCs w:val="28"/>
        </w:rPr>
        <w:lastRenderedPageBreak/>
        <w:t>Resumen</w:t>
      </w:r>
    </w:p>
    <w:p w14:paraId="004AECCC" w14:textId="7A87E075" w:rsidR="00F52DAC" w:rsidRPr="00F30529" w:rsidRDefault="00D15F5C" w:rsidP="004D048C">
      <w:pPr>
        <w:spacing w:line="360" w:lineRule="auto"/>
        <w:jc w:val="both"/>
        <w:rPr>
          <w:b/>
          <w:bCs/>
          <w:iCs/>
        </w:rPr>
      </w:pPr>
      <w:r>
        <w:rPr>
          <w:iCs/>
        </w:rPr>
        <w:t xml:space="preserve">Esta investigación presenta </w:t>
      </w:r>
      <w:r w:rsidR="000E3146">
        <w:rPr>
          <w:iCs/>
        </w:rPr>
        <w:t xml:space="preserve">el procedimiento para validar </w:t>
      </w:r>
      <w:r>
        <w:rPr>
          <w:iCs/>
        </w:rPr>
        <w:t xml:space="preserve">un </w:t>
      </w:r>
      <w:r w:rsidR="008D66D0">
        <w:rPr>
          <w:iCs/>
        </w:rPr>
        <w:t>cuestionario/</w:t>
      </w:r>
      <w:r w:rsidR="00A21BE6">
        <w:rPr>
          <w:iCs/>
        </w:rPr>
        <w:t>i</w:t>
      </w:r>
      <w:r>
        <w:rPr>
          <w:iCs/>
        </w:rPr>
        <w:t xml:space="preserve">nstrumento de </w:t>
      </w:r>
      <w:r w:rsidR="00A21BE6">
        <w:rPr>
          <w:iCs/>
        </w:rPr>
        <w:t>m</w:t>
      </w:r>
      <w:r>
        <w:rPr>
          <w:iCs/>
        </w:rPr>
        <w:t>edi</w:t>
      </w:r>
      <w:r w:rsidR="008D66D0">
        <w:rPr>
          <w:iCs/>
        </w:rPr>
        <w:t>da</w:t>
      </w:r>
      <w:r>
        <w:rPr>
          <w:iCs/>
        </w:rPr>
        <w:t xml:space="preserve"> </w:t>
      </w:r>
      <w:r w:rsidR="00A21BE6">
        <w:rPr>
          <w:iCs/>
        </w:rPr>
        <w:t>(</w:t>
      </w:r>
      <w:r>
        <w:rPr>
          <w:iCs/>
        </w:rPr>
        <w:t>IM</w:t>
      </w:r>
      <w:r w:rsidR="00A21BE6">
        <w:rPr>
          <w:iCs/>
        </w:rPr>
        <w:t>)</w:t>
      </w:r>
      <w:r w:rsidR="00853ABD">
        <w:rPr>
          <w:iCs/>
        </w:rPr>
        <w:t xml:space="preserve"> </w:t>
      </w:r>
      <w:r w:rsidR="008D66D0">
        <w:rPr>
          <w:iCs/>
        </w:rPr>
        <w:t xml:space="preserve">por medio </w:t>
      </w:r>
      <w:r w:rsidR="00853ABD">
        <w:rPr>
          <w:iCs/>
        </w:rPr>
        <w:t>de juicio de expertos</w:t>
      </w:r>
      <w:r>
        <w:rPr>
          <w:iCs/>
        </w:rPr>
        <w:t xml:space="preserve">, </w:t>
      </w:r>
      <w:r w:rsidR="00A21BE6">
        <w:rPr>
          <w:iCs/>
        </w:rPr>
        <w:t>el cual</w:t>
      </w:r>
      <w:r>
        <w:rPr>
          <w:iCs/>
        </w:rPr>
        <w:t xml:space="preserve"> </w:t>
      </w:r>
      <w:r w:rsidR="00853ABD">
        <w:rPr>
          <w:iCs/>
        </w:rPr>
        <w:t xml:space="preserve">fue </w:t>
      </w:r>
      <w:r>
        <w:rPr>
          <w:iCs/>
        </w:rPr>
        <w:t xml:space="preserve">diseñado a partir de la identificación de </w:t>
      </w:r>
      <w:r w:rsidR="001F7257">
        <w:rPr>
          <w:iCs/>
        </w:rPr>
        <w:t>factores</w:t>
      </w:r>
      <w:r w:rsidR="008D66D0">
        <w:rPr>
          <w:iCs/>
        </w:rPr>
        <w:t xml:space="preserve"> o criterios</w:t>
      </w:r>
      <w:r w:rsidR="00853ABD">
        <w:rPr>
          <w:iCs/>
        </w:rPr>
        <w:t xml:space="preserve"> </w:t>
      </w:r>
      <w:r w:rsidR="007A308B">
        <w:rPr>
          <w:iCs/>
        </w:rPr>
        <w:t xml:space="preserve">a través de </w:t>
      </w:r>
      <w:r w:rsidR="00A21BE6">
        <w:rPr>
          <w:iCs/>
        </w:rPr>
        <w:t xml:space="preserve">una revisión de literatura de forma sistemática. Para ello, se determinaron </w:t>
      </w:r>
      <w:r w:rsidR="001F7257">
        <w:rPr>
          <w:iCs/>
        </w:rPr>
        <w:t xml:space="preserve">54 factores, </w:t>
      </w:r>
      <w:r w:rsidR="00A21BE6">
        <w:rPr>
          <w:iCs/>
        </w:rPr>
        <w:t>los cuales</w:t>
      </w:r>
      <w:r w:rsidR="001F7257">
        <w:rPr>
          <w:iCs/>
        </w:rPr>
        <w:t xml:space="preserve"> que</w:t>
      </w:r>
      <w:r w:rsidR="00CA713A">
        <w:rPr>
          <w:iCs/>
        </w:rPr>
        <w:t xml:space="preserve"> </w:t>
      </w:r>
      <w:r w:rsidR="001F7257">
        <w:rPr>
          <w:iCs/>
        </w:rPr>
        <w:t xml:space="preserve">se discriminaron con </w:t>
      </w:r>
      <w:r w:rsidR="00CA713A">
        <w:rPr>
          <w:iCs/>
        </w:rPr>
        <w:t xml:space="preserve">la aplicación de </w:t>
      </w:r>
      <w:r w:rsidR="00A21BE6">
        <w:rPr>
          <w:iCs/>
        </w:rPr>
        <w:t>un m</w:t>
      </w:r>
      <w:r w:rsidR="00CA713A">
        <w:rPr>
          <w:iCs/>
        </w:rPr>
        <w:t>eta</w:t>
      </w:r>
      <w:r w:rsidR="00A21BE6">
        <w:rPr>
          <w:iCs/>
        </w:rPr>
        <w:t>a</w:t>
      </w:r>
      <w:r w:rsidR="00CA713A">
        <w:rPr>
          <w:iCs/>
        </w:rPr>
        <w:t>nálisis</w:t>
      </w:r>
      <w:r w:rsidR="00A21BE6">
        <w:rPr>
          <w:iCs/>
        </w:rPr>
        <w:t xml:space="preserve"> que permitió reducirlos </w:t>
      </w:r>
      <w:r w:rsidR="001F7257">
        <w:rPr>
          <w:iCs/>
        </w:rPr>
        <w:t>a</w:t>
      </w:r>
      <w:r w:rsidR="00340FA7" w:rsidRPr="00CA713A">
        <w:rPr>
          <w:iCs/>
        </w:rPr>
        <w:t xml:space="preserve"> </w:t>
      </w:r>
      <w:r w:rsidR="00CA713A">
        <w:rPr>
          <w:iCs/>
        </w:rPr>
        <w:t>29</w:t>
      </w:r>
      <w:r w:rsidR="001F7257">
        <w:rPr>
          <w:iCs/>
        </w:rPr>
        <w:t>.</w:t>
      </w:r>
      <w:r w:rsidR="0085168F" w:rsidRPr="00CA713A">
        <w:rPr>
          <w:iCs/>
        </w:rPr>
        <w:t xml:space="preserve"> Posteriormente</w:t>
      </w:r>
      <w:r w:rsidR="00C34785" w:rsidRPr="00CA713A">
        <w:rPr>
          <w:iCs/>
        </w:rPr>
        <w:t>,</w:t>
      </w:r>
      <w:r w:rsidR="0085168F" w:rsidRPr="00CA713A">
        <w:rPr>
          <w:iCs/>
        </w:rPr>
        <w:t xml:space="preserve"> un grupo de </w:t>
      </w:r>
      <w:r w:rsidR="00340FA7" w:rsidRPr="00CA713A">
        <w:rPr>
          <w:iCs/>
        </w:rPr>
        <w:t>cinco</w:t>
      </w:r>
      <w:r w:rsidR="0085168F" w:rsidRPr="00CA713A">
        <w:rPr>
          <w:iCs/>
        </w:rPr>
        <w:t xml:space="preserve"> </w:t>
      </w:r>
      <w:r w:rsidR="00340FA7" w:rsidRPr="00CA713A">
        <w:rPr>
          <w:iCs/>
        </w:rPr>
        <w:t>profesionales</w:t>
      </w:r>
      <w:r w:rsidR="00EC44FF">
        <w:rPr>
          <w:iCs/>
        </w:rPr>
        <w:t xml:space="preserve"> expertos en </w:t>
      </w:r>
      <w:r w:rsidR="00A21BE6">
        <w:rPr>
          <w:iCs/>
        </w:rPr>
        <w:t xml:space="preserve">equipos de trabajo y </w:t>
      </w:r>
      <w:r w:rsidR="00FD5D2B">
        <w:rPr>
          <w:iCs/>
        </w:rPr>
        <w:t>S</w:t>
      </w:r>
      <w:r w:rsidR="00A21BE6">
        <w:rPr>
          <w:iCs/>
        </w:rPr>
        <w:t xml:space="preserve">eis </w:t>
      </w:r>
      <w:r w:rsidR="00FD5D2B">
        <w:rPr>
          <w:iCs/>
        </w:rPr>
        <w:t>S</w:t>
      </w:r>
      <w:r w:rsidR="00A21BE6">
        <w:rPr>
          <w:iCs/>
        </w:rPr>
        <w:t>igma</w:t>
      </w:r>
      <w:r w:rsidR="00A21BE6" w:rsidRPr="00CA713A">
        <w:rPr>
          <w:iCs/>
        </w:rPr>
        <w:t xml:space="preserve"> </w:t>
      </w:r>
      <w:r w:rsidR="00C34785" w:rsidRPr="00CA713A">
        <w:rPr>
          <w:iCs/>
        </w:rPr>
        <w:t>evaluaron</w:t>
      </w:r>
      <w:r w:rsidR="0085168F" w:rsidRPr="00CA713A">
        <w:rPr>
          <w:iCs/>
        </w:rPr>
        <w:t xml:space="preserve"> </w:t>
      </w:r>
      <w:r w:rsidR="000E373B" w:rsidRPr="00CA713A">
        <w:rPr>
          <w:iCs/>
        </w:rPr>
        <w:t>el cuestionario</w:t>
      </w:r>
      <w:r w:rsidR="00C34785" w:rsidRPr="00CA713A">
        <w:rPr>
          <w:iCs/>
        </w:rPr>
        <w:t xml:space="preserve"> </w:t>
      </w:r>
      <w:r w:rsidR="00A21BE6">
        <w:rPr>
          <w:iCs/>
        </w:rPr>
        <w:t>a partide de</w:t>
      </w:r>
      <w:r w:rsidR="00A872F8" w:rsidRPr="00CA713A">
        <w:rPr>
          <w:iCs/>
        </w:rPr>
        <w:t xml:space="preserve"> dos</w:t>
      </w:r>
      <w:r w:rsidR="0085168F" w:rsidRPr="00CA713A">
        <w:rPr>
          <w:iCs/>
        </w:rPr>
        <w:t xml:space="preserve"> criterios: </w:t>
      </w:r>
      <w:r w:rsidR="00C34785" w:rsidRPr="00CA713A">
        <w:rPr>
          <w:iCs/>
        </w:rPr>
        <w:t>calidad</w:t>
      </w:r>
      <w:r w:rsidR="000E373B" w:rsidRPr="00CA713A">
        <w:rPr>
          <w:iCs/>
        </w:rPr>
        <w:t xml:space="preserve"> y </w:t>
      </w:r>
      <w:r w:rsidR="00C34785" w:rsidRPr="00CA713A">
        <w:rPr>
          <w:iCs/>
        </w:rPr>
        <w:t>coherencia</w:t>
      </w:r>
      <w:r w:rsidR="00C57BD6" w:rsidRPr="00CA713A">
        <w:rPr>
          <w:iCs/>
        </w:rPr>
        <w:t>.</w:t>
      </w:r>
      <w:r w:rsidR="0085168F" w:rsidRPr="00CA713A">
        <w:rPr>
          <w:iCs/>
        </w:rPr>
        <w:t xml:space="preserve"> </w:t>
      </w:r>
      <w:bookmarkStart w:id="1" w:name="_Hlk42850884"/>
      <w:r w:rsidR="0085168F" w:rsidRPr="00CA713A">
        <w:rPr>
          <w:iCs/>
        </w:rPr>
        <w:t xml:space="preserve">Los resultados </w:t>
      </w:r>
      <w:r>
        <w:rPr>
          <w:iCs/>
        </w:rPr>
        <w:t xml:space="preserve">de manera </w:t>
      </w:r>
      <w:r w:rsidR="0085168F" w:rsidRPr="00CA713A">
        <w:rPr>
          <w:iCs/>
        </w:rPr>
        <w:t>empíric</w:t>
      </w:r>
      <w:r>
        <w:rPr>
          <w:iCs/>
        </w:rPr>
        <w:t>a</w:t>
      </w:r>
      <w:r w:rsidR="0085168F" w:rsidRPr="00CA713A">
        <w:rPr>
          <w:iCs/>
        </w:rPr>
        <w:t xml:space="preserve"> </w:t>
      </w:r>
      <w:r>
        <w:rPr>
          <w:iCs/>
        </w:rPr>
        <w:t xml:space="preserve">muestran </w:t>
      </w:r>
      <w:r w:rsidRPr="00CA713A">
        <w:rPr>
          <w:iCs/>
        </w:rPr>
        <w:t>que,</w:t>
      </w:r>
      <w:r w:rsidR="0085168F" w:rsidRPr="00CA713A">
        <w:rPr>
          <w:iCs/>
        </w:rPr>
        <w:t xml:space="preserve"> </w:t>
      </w:r>
      <w:r>
        <w:rPr>
          <w:iCs/>
        </w:rPr>
        <w:t>en una escala del uno al cuatro,</w:t>
      </w:r>
      <w:r w:rsidR="00853ABD">
        <w:rPr>
          <w:iCs/>
        </w:rPr>
        <w:t xml:space="preserve"> al 52.6 %</w:t>
      </w:r>
      <w:r w:rsidR="00CE6D46">
        <w:rPr>
          <w:iCs/>
        </w:rPr>
        <w:t xml:space="preserve"> de los ítems </w:t>
      </w:r>
      <w:r w:rsidR="0085168F" w:rsidRPr="00CA713A">
        <w:rPr>
          <w:iCs/>
        </w:rPr>
        <w:t xml:space="preserve">se les </w:t>
      </w:r>
      <w:r w:rsidR="00CE6D46">
        <w:rPr>
          <w:iCs/>
        </w:rPr>
        <w:t xml:space="preserve">evaluó con </w:t>
      </w:r>
      <w:r w:rsidR="0085168F" w:rsidRPr="00CA713A">
        <w:rPr>
          <w:iCs/>
        </w:rPr>
        <w:t xml:space="preserve">calificación de </w:t>
      </w:r>
      <w:r w:rsidR="00A21BE6">
        <w:rPr>
          <w:iCs/>
        </w:rPr>
        <w:t>4</w:t>
      </w:r>
      <w:r w:rsidR="004D2DB9">
        <w:rPr>
          <w:iCs/>
        </w:rPr>
        <w:t xml:space="preserve">. </w:t>
      </w:r>
      <w:r w:rsidR="00A21BE6">
        <w:rPr>
          <w:iCs/>
        </w:rPr>
        <w:t>Luego,</w:t>
      </w:r>
      <w:r>
        <w:rPr>
          <w:iCs/>
        </w:rPr>
        <w:t xml:space="preserve"> a través de</w:t>
      </w:r>
      <w:r w:rsidR="008F7D15">
        <w:rPr>
          <w:iCs/>
        </w:rPr>
        <w:t xml:space="preserve">l análisis </w:t>
      </w:r>
      <w:r w:rsidR="00CE6D46">
        <w:rPr>
          <w:iCs/>
        </w:rPr>
        <w:t>estadístic</w:t>
      </w:r>
      <w:r w:rsidR="008F7D15">
        <w:rPr>
          <w:iCs/>
        </w:rPr>
        <w:t>o</w:t>
      </w:r>
      <w:r w:rsidR="00CE6D46">
        <w:rPr>
          <w:iCs/>
        </w:rPr>
        <w:t xml:space="preserve"> </w:t>
      </w:r>
      <w:r w:rsidR="004D2DB9">
        <w:rPr>
          <w:iCs/>
        </w:rPr>
        <w:t>de Friedman</w:t>
      </w:r>
      <w:r w:rsidR="0085168F" w:rsidRPr="00CA713A">
        <w:rPr>
          <w:iCs/>
        </w:rPr>
        <w:t xml:space="preserve"> </w:t>
      </w:r>
      <w:r>
        <w:rPr>
          <w:iCs/>
        </w:rPr>
        <w:t xml:space="preserve">se </w:t>
      </w:r>
      <w:r w:rsidR="0085168F" w:rsidRPr="00CA713A">
        <w:rPr>
          <w:iCs/>
        </w:rPr>
        <w:t>confirm</w:t>
      </w:r>
      <w:r w:rsidR="00853ABD">
        <w:rPr>
          <w:iCs/>
        </w:rPr>
        <w:t>ó</w:t>
      </w:r>
      <w:r w:rsidR="0085168F" w:rsidRPr="00CA713A">
        <w:rPr>
          <w:iCs/>
        </w:rPr>
        <w:t xml:space="preserve"> el </w:t>
      </w:r>
      <w:r w:rsidR="00F52DAC" w:rsidRPr="00CA713A">
        <w:rPr>
          <w:iCs/>
        </w:rPr>
        <w:t>des</w:t>
      </w:r>
      <w:r w:rsidR="004D2DB9">
        <w:rPr>
          <w:iCs/>
        </w:rPr>
        <w:t xml:space="preserve">acuerdo </w:t>
      </w:r>
      <w:r w:rsidR="00CE6D46">
        <w:rPr>
          <w:iCs/>
        </w:rPr>
        <w:t>para los</w:t>
      </w:r>
      <w:r w:rsidR="007A5479" w:rsidRPr="00CA713A">
        <w:rPr>
          <w:iCs/>
        </w:rPr>
        <w:t xml:space="preserve"> dos</w:t>
      </w:r>
      <w:r w:rsidR="0085168F" w:rsidRPr="00CA713A">
        <w:rPr>
          <w:iCs/>
        </w:rPr>
        <w:t xml:space="preserve"> criterios</w:t>
      </w:r>
      <w:r>
        <w:rPr>
          <w:iCs/>
        </w:rPr>
        <w:t xml:space="preserve"> evaluados</w:t>
      </w:r>
      <w:r w:rsidR="00A21BE6">
        <w:rPr>
          <w:iCs/>
        </w:rPr>
        <w:t>. En consecuencia,</w:t>
      </w:r>
      <w:r>
        <w:rPr>
          <w:iCs/>
        </w:rPr>
        <w:t xml:space="preserve"> </w:t>
      </w:r>
      <w:r w:rsidR="0085168F" w:rsidRPr="00CA713A">
        <w:rPr>
          <w:iCs/>
        </w:rPr>
        <w:t xml:space="preserve">el </w:t>
      </w:r>
      <w:r w:rsidR="007F755B" w:rsidRPr="00CA713A">
        <w:rPr>
          <w:iCs/>
        </w:rPr>
        <w:t xml:space="preserve">instrumento de </w:t>
      </w:r>
      <w:r w:rsidR="007A5479" w:rsidRPr="00CA713A">
        <w:rPr>
          <w:iCs/>
        </w:rPr>
        <w:t>medición</w:t>
      </w:r>
      <w:r w:rsidR="0085168F" w:rsidRPr="00CA713A">
        <w:rPr>
          <w:iCs/>
        </w:rPr>
        <w:t xml:space="preserve"> fue revisado</w:t>
      </w:r>
      <w:r>
        <w:rPr>
          <w:iCs/>
        </w:rPr>
        <w:t xml:space="preserve">, </w:t>
      </w:r>
      <w:r w:rsidR="0085168F" w:rsidRPr="00CA713A">
        <w:rPr>
          <w:iCs/>
        </w:rPr>
        <w:t>mejorado</w:t>
      </w:r>
      <w:bookmarkEnd w:id="1"/>
      <w:r>
        <w:rPr>
          <w:iCs/>
        </w:rPr>
        <w:t xml:space="preserve"> y aplicado a un grupo de cuatro expertos diferentes al primer grupo</w:t>
      </w:r>
      <w:r w:rsidR="00F52DAC" w:rsidRPr="00CA713A">
        <w:rPr>
          <w:iCs/>
        </w:rPr>
        <w:t xml:space="preserve">, </w:t>
      </w:r>
      <w:r w:rsidR="00A21BE6">
        <w:rPr>
          <w:iCs/>
        </w:rPr>
        <w:t xml:space="preserve">por lo que se repitió </w:t>
      </w:r>
      <w:r w:rsidR="00F52DAC" w:rsidRPr="00CA713A">
        <w:rPr>
          <w:iCs/>
        </w:rPr>
        <w:t xml:space="preserve">la prueba de Friedman y en la segunda evaluación </w:t>
      </w:r>
      <w:r w:rsidR="00A21BE6">
        <w:rPr>
          <w:iCs/>
        </w:rPr>
        <w:t xml:space="preserve">se obtuvo </w:t>
      </w:r>
      <w:r w:rsidR="00F52DAC" w:rsidRPr="00CA713A">
        <w:rPr>
          <w:iCs/>
        </w:rPr>
        <w:t xml:space="preserve">un </w:t>
      </w:r>
      <w:r w:rsidR="00A21BE6">
        <w:rPr>
          <w:iCs/>
        </w:rPr>
        <w:t>v</w:t>
      </w:r>
      <w:r w:rsidR="00F52DAC" w:rsidRPr="00CA713A">
        <w:rPr>
          <w:iCs/>
        </w:rPr>
        <w:t xml:space="preserve">alor de </w:t>
      </w:r>
      <w:r w:rsidR="00CA713A">
        <w:rPr>
          <w:iCs/>
        </w:rPr>
        <w:t>P</w:t>
      </w:r>
      <w:r w:rsidR="001F7257">
        <w:rPr>
          <w:iCs/>
        </w:rPr>
        <w:t xml:space="preserve"> mayor </w:t>
      </w:r>
      <w:r w:rsidR="00A21BE6">
        <w:rPr>
          <w:iCs/>
        </w:rPr>
        <w:t>de</w:t>
      </w:r>
      <w:r w:rsidR="00F52DAC" w:rsidRPr="00CA713A">
        <w:rPr>
          <w:iCs/>
        </w:rPr>
        <w:t xml:space="preserve"> 0.05</w:t>
      </w:r>
      <w:r w:rsidR="00A21BE6">
        <w:rPr>
          <w:iCs/>
        </w:rPr>
        <w:t xml:space="preserve">. Por tanto, se concluye </w:t>
      </w:r>
      <w:r w:rsidR="00F52DAC" w:rsidRPr="00CA713A">
        <w:rPr>
          <w:iCs/>
        </w:rPr>
        <w:t>que existe acuerdo e</w:t>
      </w:r>
      <w:r>
        <w:rPr>
          <w:iCs/>
        </w:rPr>
        <w:t>ntre los expertos</w:t>
      </w:r>
      <w:r w:rsidR="00F52DAC" w:rsidRPr="00CA713A">
        <w:rPr>
          <w:iCs/>
        </w:rPr>
        <w:t xml:space="preserve"> </w:t>
      </w:r>
      <w:r w:rsidR="00A21BE6">
        <w:rPr>
          <w:iCs/>
        </w:rPr>
        <w:t xml:space="preserve">por </w:t>
      </w:r>
      <w:r w:rsidR="00F52DAC" w:rsidRPr="00CA713A">
        <w:rPr>
          <w:iCs/>
        </w:rPr>
        <w:t>los 2</w:t>
      </w:r>
      <w:r w:rsidR="00CA713A">
        <w:rPr>
          <w:iCs/>
        </w:rPr>
        <w:t>9</w:t>
      </w:r>
      <w:r w:rsidR="00F52DAC" w:rsidRPr="00CA713A">
        <w:rPr>
          <w:iCs/>
        </w:rPr>
        <w:t xml:space="preserve"> ítems del IM</w:t>
      </w:r>
      <w:r w:rsidR="00CA713A">
        <w:rPr>
          <w:iCs/>
        </w:rPr>
        <w:t xml:space="preserve"> </w:t>
      </w:r>
      <w:r w:rsidR="008F7D15">
        <w:rPr>
          <w:iCs/>
        </w:rPr>
        <w:t xml:space="preserve">y </w:t>
      </w:r>
      <w:r w:rsidR="00CA713A">
        <w:rPr>
          <w:iCs/>
        </w:rPr>
        <w:t xml:space="preserve">que </w:t>
      </w:r>
      <w:r w:rsidR="00A21BE6">
        <w:rPr>
          <w:iCs/>
        </w:rPr>
        <w:t>e</w:t>
      </w:r>
      <w:r w:rsidR="00CE6D46">
        <w:rPr>
          <w:iCs/>
        </w:rPr>
        <w:t>ste</w:t>
      </w:r>
      <w:r w:rsidR="00CA713A">
        <w:rPr>
          <w:iCs/>
        </w:rPr>
        <w:t xml:space="preserve"> es </w:t>
      </w:r>
      <w:r w:rsidR="00CA713A" w:rsidRPr="00CA713A">
        <w:rPr>
          <w:iCs/>
        </w:rPr>
        <w:t>válido</w:t>
      </w:r>
      <w:r w:rsidR="00B34A52" w:rsidRPr="00CA713A">
        <w:rPr>
          <w:iCs/>
        </w:rPr>
        <w:t xml:space="preserve"> (ad</w:t>
      </w:r>
      <w:r w:rsidR="004D2DB9">
        <w:rPr>
          <w:iCs/>
        </w:rPr>
        <w:t>ecuado)</w:t>
      </w:r>
      <w:r w:rsidR="00A21BE6">
        <w:rPr>
          <w:iCs/>
        </w:rPr>
        <w:t xml:space="preserve">, de ahí que se pueda </w:t>
      </w:r>
      <w:r w:rsidR="00CE6D46">
        <w:rPr>
          <w:iCs/>
        </w:rPr>
        <w:t>continuar con</w:t>
      </w:r>
      <w:r w:rsidR="004D2DB9">
        <w:rPr>
          <w:iCs/>
        </w:rPr>
        <w:t xml:space="preserve"> su aplicación</w:t>
      </w:r>
      <w:r w:rsidR="00CA713A" w:rsidRPr="00CA713A">
        <w:rPr>
          <w:iCs/>
        </w:rPr>
        <w:t>.</w:t>
      </w:r>
    </w:p>
    <w:p w14:paraId="0A232EF1" w14:textId="3F9F7557" w:rsidR="002243FB" w:rsidRPr="00CE6D46" w:rsidRDefault="00067E17" w:rsidP="004D048C">
      <w:pPr>
        <w:spacing w:line="360" w:lineRule="auto"/>
        <w:jc w:val="both"/>
        <w:rPr>
          <w:lang w:val="es-MX"/>
        </w:rPr>
      </w:pPr>
      <w:r w:rsidRPr="00CC3D96">
        <w:rPr>
          <w:rFonts w:asciiTheme="majorHAnsi" w:hAnsiTheme="majorHAnsi" w:cstheme="majorHAnsi"/>
          <w:b/>
          <w:sz w:val="28"/>
          <w:szCs w:val="28"/>
        </w:rPr>
        <w:t xml:space="preserve">Palabras </w:t>
      </w:r>
      <w:r w:rsidR="0069168D" w:rsidRPr="00CC3D96">
        <w:rPr>
          <w:rFonts w:asciiTheme="majorHAnsi" w:hAnsiTheme="majorHAnsi" w:cstheme="majorHAnsi"/>
          <w:b/>
          <w:sz w:val="28"/>
          <w:szCs w:val="28"/>
        </w:rPr>
        <w:t>c</w:t>
      </w:r>
      <w:r w:rsidRPr="00CC3D96">
        <w:rPr>
          <w:rFonts w:asciiTheme="majorHAnsi" w:hAnsiTheme="majorHAnsi" w:cstheme="majorHAnsi"/>
          <w:b/>
          <w:sz w:val="28"/>
          <w:szCs w:val="28"/>
        </w:rPr>
        <w:t>lave:</w:t>
      </w:r>
      <w:r w:rsidR="00CE6D46" w:rsidRPr="00FE06A1">
        <w:rPr>
          <w:b/>
          <w:sz w:val="28"/>
          <w:szCs w:val="28"/>
          <w:lang w:val="es-MX"/>
        </w:rPr>
        <w:t xml:space="preserve"> </w:t>
      </w:r>
      <w:r w:rsidR="00A21BE6" w:rsidRPr="00FE06A1">
        <w:rPr>
          <w:lang w:val="es-MX"/>
        </w:rPr>
        <w:t xml:space="preserve">validación de instrumento de medición, juicio de expertos, validación de contenido, factores, </w:t>
      </w:r>
      <w:r w:rsidR="00FD5D2B">
        <w:rPr>
          <w:lang w:val="es-MX"/>
        </w:rPr>
        <w:t>S</w:t>
      </w:r>
      <w:r w:rsidR="00A21BE6" w:rsidRPr="00FE06A1">
        <w:rPr>
          <w:lang w:val="es-MX"/>
        </w:rPr>
        <w:t>eis</w:t>
      </w:r>
      <w:r w:rsidR="00A21BE6" w:rsidRPr="00CE6D46">
        <w:rPr>
          <w:lang w:val="es-MX"/>
        </w:rPr>
        <w:t xml:space="preserve"> </w:t>
      </w:r>
      <w:r w:rsidR="00FD5D2B">
        <w:rPr>
          <w:lang w:val="es-MX"/>
        </w:rPr>
        <w:t>S</w:t>
      </w:r>
      <w:r w:rsidR="00A21BE6" w:rsidRPr="00CE6D46">
        <w:rPr>
          <w:lang w:val="es-MX"/>
        </w:rPr>
        <w:t>igma.</w:t>
      </w:r>
    </w:p>
    <w:p w14:paraId="06857185" w14:textId="6027E407" w:rsidR="00E061EE" w:rsidRPr="00CE6D46" w:rsidRDefault="00E061EE" w:rsidP="004D048C">
      <w:pPr>
        <w:spacing w:line="360" w:lineRule="auto"/>
        <w:jc w:val="both"/>
        <w:rPr>
          <w:sz w:val="20"/>
          <w:szCs w:val="20"/>
          <w:lang w:val="es-MX"/>
        </w:rPr>
      </w:pPr>
    </w:p>
    <w:p w14:paraId="7563D654" w14:textId="684CEE84" w:rsidR="00CA713A" w:rsidRPr="006C34E1" w:rsidRDefault="00CA713A" w:rsidP="004D048C">
      <w:pPr>
        <w:spacing w:line="360" w:lineRule="auto"/>
        <w:jc w:val="both"/>
        <w:rPr>
          <w:rFonts w:asciiTheme="majorHAnsi" w:hAnsiTheme="majorHAnsi" w:cstheme="majorHAnsi"/>
          <w:b/>
          <w:sz w:val="28"/>
          <w:szCs w:val="28"/>
          <w:lang w:val="en-US"/>
        </w:rPr>
      </w:pPr>
      <w:r w:rsidRPr="006C34E1">
        <w:rPr>
          <w:rFonts w:asciiTheme="majorHAnsi" w:hAnsiTheme="majorHAnsi" w:cstheme="majorHAnsi"/>
          <w:b/>
          <w:sz w:val="28"/>
          <w:szCs w:val="28"/>
          <w:lang w:val="en-US"/>
        </w:rPr>
        <w:t>Abstract</w:t>
      </w:r>
    </w:p>
    <w:p w14:paraId="1E586074" w14:textId="0769937C" w:rsidR="00F30529" w:rsidRDefault="008F7D15" w:rsidP="004D048C">
      <w:pPr>
        <w:spacing w:line="360" w:lineRule="auto"/>
        <w:jc w:val="both"/>
        <w:rPr>
          <w:iCs/>
          <w:lang w:val="en-US"/>
        </w:rPr>
      </w:pPr>
      <w:r w:rsidRPr="008F7D15">
        <w:rPr>
          <w:iCs/>
          <w:lang w:val="en-US"/>
        </w:rPr>
        <w:t xml:space="preserve">This research presents the validation of a Questionnaire-type Measurement Instrument (MI) through expert judgment, </w:t>
      </w:r>
      <w:r w:rsidR="007A308B" w:rsidRPr="007A308B">
        <w:rPr>
          <w:iCs/>
          <w:lang w:val="en-US"/>
        </w:rPr>
        <w:t xml:space="preserve">the IM was designed from the identification of criteria or factors through a </w:t>
      </w:r>
      <w:r w:rsidR="007A308B">
        <w:rPr>
          <w:iCs/>
          <w:lang w:val="en-US"/>
        </w:rPr>
        <w:t>S</w:t>
      </w:r>
      <w:r w:rsidR="007A308B" w:rsidRPr="007A308B">
        <w:rPr>
          <w:iCs/>
          <w:lang w:val="en-US"/>
        </w:rPr>
        <w:t xml:space="preserve">ystematic </w:t>
      </w:r>
      <w:r w:rsidR="007A308B">
        <w:rPr>
          <w:iCs/>
          <w:lang w:val="en-US"/>
        </w:rPr>
        <w:t>L</w:t>
      </w:r>
      <w:r w:rsidR="007A308B" w:rsidRPr="007A308B">
        <w:rPr>
          <w:iCs/>
          <w:lang w:val="en-US"/>
        </w:rPr>
        <w:t xml:space="preserve">iterature </w:t>
      </w:r>
      <w:r w:rsidR="007A308B">
        <w:rPr>
          <w:iCs/>
          <w:lang w:val="en-US"/>
        </w:rPr>
        <w:t>R</w:t>
      </w:r>
      <w:r w:rsidR="007A308B" w:rsidRPr="007A308B">
        <w:rPr>
          <w:iCs/>
          <w:lang w:val="en-US"/>
        </w:rPr>
        <w:t>eview</w:t>
      </w:r>
      <w:r w:rsidRPr="008F7D15">
        <w:rPr>
          <w:iCs/>
          <w:lang w:val="en-US"/>
        </w:rPr>
        <w:t>, determining 54 factors, same as they were discriminated with the application of Meta-Analysis, reducing to 29 factors, applied in the items. Subsequently, a group of five professional experts in Work Teams and Six Sigma evaluated the questionnaire on two criteria: quality and coherence. The empirical results show that, on a scale from one to four, 52.6% of the items were evaluated with a grade of four. Subsequently, through Friedman's statistical analysis, the disagreement was confirmed for the two criteria evaluated; Due to this, the measurement instrument was reviewed, improved and applied to a group of four different experts from the first group, repeating the Friedman test and obtaining a P value greater than 0.05 in the second evaluation, concluding that there is agreement between the experts. the 29 items of the IM and that it is valid (adequate) so that its application can be continued.</w:t>
      </w:r>
    </w:p>
    <w:p w14:paraId="049AAB57" w14:textId="5B9F81C1" w:rsidR="00CA713A" w:rsidRPr="00FE06A1" w:rsidRDefault="00CA713A" w:rsidP="004D048C">
      <w:pPr>
        <w:spacing w:line="360" w:lineRule="auto"/>
        <w:jc w:val="both"/>
        <w:rPr>
          <w:rFonts w:asciiTheme="majorHAnsi" w:hAnsiTheme="majorHAnsi" w:cstheme="majorHAnsi"/>
          <w:lang w:val="en-US"/>
        </w:rPr>
      </w:pPr>
      <w:r w:rsidRPr="006C34E1">
        <w:rPr>
          <w:rFonts w:asciiTheme="majorHAnsi" w:hAnsiTheme="majorHAnsi" w:cstheme="majorHAnsi"/>
          <w:b/>
          <w:sz w:val="28"/>
          <w:szCs w:val="28"/>
          <w:lang w:val="en-US"/>
        </w:rPr>
        <w:t>Keywords:</w:t>
      </w:r>
      <w:r w:rsidRPr="00FE06A1">
        <w:rPr>
          <w:sz w:val="20"/>
          <w:szCs w:val="20"/>
          <w:lang w:val="en-US"/>
        </w:rPr>
        <w:t xml:space="preserve"> </w:t>
      </w:r>
      <w:r w:rsidR="00CE6D46" w:rsidRPr="00FE06A1">
        <w:rPr>
          <w:lang w:val="en-US"/>
        </w:rPr>
        <w:t>Measurement</w:t>
      </w:r>
      <w:r w:rsidR="00CE6D46" w:rsidRPr="00FE06A1">
        <w:rPr>
          <w:rFonts w:asciiTheme="majorHAnsi" w:hAnsiTheme="majorHAnsi" w:cstheme="majorHAnsi"/>
          <w:lang w:val="en-US"/>
        </w:rPr>
        <w:t xml:space="preserve"> Instrument Validation, Expert Judgment, Content Valid</w:t>
      </w:r>
      <w:r w:rsidR="008F7D15" w:rsidRPr="00FE06A1">
        <w:rPr>
          <w:rFonts w:asciiTheme="majorHAnsi" w:hAnsiTheme="majorHAnsi" w:cstheme="majorHAnsi"/>
          <w:lang w:val="en-US"/>
        </w:rPr>
        <w:t>ation</w:t>
      </w:r>
      <w:r w:rsidR="00CE6D46" w:rsidRPr="00FE06A1">
        <w:rPr>
          <w:rFonts w:asciiTheme="majorHAnsi" w:hAnsiTheme="majorHAnsi" w:cstheme="majorHAnsi"/>
          <w:lang w:val="en-US"/>
        </w:rPr>
        <w:t>, Factors, Six Sigma</w:t>
      </w:r>
      <w:r w:rsidRPr="00FE06A1">
        <w:rPr>
          <w:rFonts w:asciiTheme="majorHAnsi" w:hAnsiTheme="majorHAnsi" w:cstheme="majorHAnsi"/>
          <w:lang w:val="en-US"/>
        </w:rPr>
        <w:t>.</w:t>
      </w:r>
    </w:p>
    <w:p w14:paraId="792BFC52" w14:textId="77777777" w:rsidR="00CA713A" w:rsidRPr="006C34E1" w:rsidRDefault="00CA713A" w:rsidP="00CA713A">
      <w:pPr>
        <w:spacing w:line="360" w:lineRule="auto"/>
        <w:jc w:val="both"/>
        <w:rPr>
          <w:rFonts w:asciiTheme="majorHAnsi" w:hAnsiTheme="majorHAnsi" w:cstheme="majorHAnsi"/>
          <w:b/>
          <w:sz w:val="28"/>
          <w:szCs w:val="28"/>
          <w:lang w:val="pt-PT"/>
        </w:rPr>
      </w:pPr>
      <w:r w:rsidRPr="006C34E1">
        <w:rPr>
          <w:rFonts w:asciiTheme="majorHAnsi" w:hAnsiTheme="majorHAnsi" w:cstheme="majorHAnsi"/>
          <w:b/>
          <w:sz w:val="28"/>
          <w:szCs w:val="28"/>
          <w:lang w:val="pt-PT"/>
        </w:rPr>
        <w:lastRenderedPageBreak/>
        <w:t>Resumo</w:t>
      </w:r>
    </w:p>
    <w:p w14:paraId="5FDDF753" w14:textId="10A2A94C" w:rsidR="008F7D15" w:rsidRPr="008F7D15" w:rsidRDefault="008F7D15" w:rsidP="008F7D15">
      <w:pPr>
        <w:spacing w:line="360" w:lineRule="auto"/>
        <w:jc w:val="both"/>
        <w:rPr>
          <w:lang w:val="pt-PT"/>
        </w:rPr>
      </w:pPr>
      <w:r w:rsidRPr="008F7D15">
        <w:rPr>
          <w:lang w:val="pt-PT"/>
        </w:rPr>
        <w:t xml:space="preserve">Esta </w:t>
      </w:r>
      <w:r w:rsidRPr="00083978">
        <w:rPr>
          <w:lang w:val="pt-PT"/>
        </w:rPr>
        <w:t xml:space="preserve">investigação </w:t>
      </w:r>
      <w:r w:rsidRPr="008F7D15">
        <w:rPr>
          <w:lang w:val="pt-PT"/>
        </w:rPr>
        <w:t xml:space="preserve">apresenta a validação de um Instrumento de Medida (IM) do tipo Questionário por meio do julgamento de especialistas, </w:t>
      </w:r>
      <w:r w:rsidR="00ED163A" w:rsidRPr="00ED163A">
        <w:rPr>
          <w:lang w:val="pt-PT"/>
        </w:rPr>
        <w:t xml:space="preserve">o MI foi concebido a partir da identificação de critérios ou fatores por meio de uma </w:t>
      </w:r>
      <w:r w:rsidR="00ED163A">
        <w:rPr>
          <w:lang w:val="pt-PT"/>
        </w:rPr>
        <w:t>R</w:t>
      </w:r>
      <w:r w:rsidR="00ED163A" w:rsidRPr="00ED163A">
        <w:rPr>
          <w:lang w:val="pt-PT"/>
        </w:rPr>
        <w:t xml:space="preserve">evisão </w:t>
      </w:r>
      <w:r w:rsidR="00ED163A">
        <w:rPr>
          <w:lang w:val="pt-PT"/>
        </w:rPr>
        <w:t>S</w:t>
      </w:r>
      <w:r w:rsidR="00ED163A" w:rsidRPr="00ED163A">
        <w:rPr>
          <w:lang w:val="pt-PT"/>
        </w:rPr>
        <w:t xml:space="preserve">istemática da </w:t>
      </w:r>
      <w:r w:rsidR="00ED163A">
        <w:rPr>
          <w:lang w:val="pt-PT"/>
        </w:rPr>
        <w:t>L</w:t>
      </w:r>
      <w:r w:rsidR="00ED163A" w:rsidRPr="00ED163A">
        <w:rPr>
          <w:lang w:val="pt-PT"/>
        </w:rPr>
        <w:t>iteratura</w:t>
      </w:r>
      <w:r w:rsidRPr="008F7D15">
        <w:rPr>
          <w:lang w:val="pt-PT"/>
        </w:rPr>
        <w:t>, determinando 54 fatores, os quais foram discriminados com a aplicação do Meta -Análise, reduzindo a 29 fatores, aplicados nos itens. Posteriormente, um grupo de cinco profissionais especialistas em Equipes de Trabalho e Seis Sigma avaliou o questionário em dois critérios: qualidade e coerência. Os resultados empíricos mostram que, em uma escala de um a quatro, 52,6% dos itens foram avaliados com nota quatro. Posteriormente, por meio da análise estatística de Friedman, confirmou-se a discordância para os dois critérios avaliados; Devido a isso, o instrumento de medida foi revisado, aprimorado e aplicado a um grupo de quatro especialistas diferentes do primeiro grupo, repetindo o teste de Friedman e obtendo um valor de P maior que 0,05 na segunda avaliação, concluindo que há concordância entre os especialistas. os 29 itens do MI e que é válido (adequado) para que sua aplicação possa ser continuada.</w:t>
      </w:r>
    </w:p>
    <w:p w14:paraId="2494CD67" w14:textId="77777777" w:rsidR="008F7D15" w:rsidRDefault="008F7D15" w:rsidP="008F7D15">
      <w:pPr>
        <w:spacing w:line="360" w:lineRule="auto"/>
        <w:jc w:val="both"/>
        <w:rPr>
          <w:lang w:val="pt-PT"/>
        </w:rPr>
      </w:pPr>
      <w:r w:rsidRPr="006C34E1">
        <w:rPr>
          <w:rFonts w:asciiTheme="majorHAnsi" w:hAnsiTheme="majorHAnsi" w:cstheme="majorHAnsi"/>
          <w:b/>
          <w:sz w:val="28"/>
          <w:szCs w:val="28"/>
          <w:lang w:val="pt-PT"/>
        </w:rPr>
        <w:t>Palavras-chave:</w:t>
      </w:r>
      <w:r w:rsidRPr="00FE06A1">
        <w:rPr>
          <w:lang w:val="pt-PT"/>
        </w:rPr>
        <w:t xml:space="preserve"> Validação</w:t>
      </w:r>
      <w:r w:rsidRPr="008F7D15">
        <w:rPr>
          <w:lang w:val="pt-PT"/>
        </w:rPr>
        <w:t xml:space="preserve"> de Instrumentos de Medição, Opinião Especializada, Validação de Conteúdo, Fatores, Seis Sigma.</w:t>
      </w:r>
    </w:p>
    <w:p w14:paraId="6F187F00" w14:textId="05C896A6" w:rsidR="00CC3D96" w:rsidRPr="004334EF" w:rsidRDefault="00CC3D96" w:rsidP="00CC3D96">
      <w:pPr>
        <w:pStyle w:val="HTMLconformatoprevio"/>
        <w:shd w:val="clear" w:color="auto" w:fill="FFFFFF"/>
        <w:tabs>
          <w:tab w:val="left" w:pos="8647"/>
        </w:tabs>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proofErr w:type="gramStart"/>
      <w:r>
        <w:rPr>
          <w:rFonts w:ascii="Times New Roman" w:hAnsi="Times New Roman"/>
          <w:color w:val="000000"/>
          <w:sz w:val="24"/>
        </w:rPr>
        <w:t>Marzo</w:t>
      </w:r>
      <w:proofErr w:type="gramEnd"/>
      <w:r>
        <w:rPr>
          <w:rFonts w:ascii="Times New Roman" w:hAnsi="Times New Roman"/>
          <w:color w:val="000000"/>
          <w:sz w:val="24"/>
        </w:rPr>
        <w:t xml:space="preserve"> 2023</w:t>
      </w:r>
      <w:r w:rsidRPr="00906375">
        <w:rPr>
          <w:rFonts w:ascii="Times New Roman" w:hAnsi="Times New Roman"/>
          <w:color w:val="000000"/>
          <w:sz w:val="24"/>
        </w:rPr>
        <w:t xml:space="preserve">                              </w:t>
      </w:r>
      <w:r>
        <w:rPr>
          <w:rFonts w:ascii="Times New Roman" w:hAnsi="Times New Roman"/>
          <w:color w:val="000000"/>
          <w:sz w:val="24"/>
        </w:rPr>
        <w:t xml:space="preserve">                     </w:t>
      </w:r>
      <w:r w:rsidRPr="00906375">
        <w:rPr>
          <w:rFonts w:ascii="Times New Roman" w:hAnsi="Times New Roman"/>
          <w:color w:val="000000"/>
          <w:sz w:val="24"/>
        </w:rPr>
        <w:t xml:space="preserve"> </w:t>
      </w:r>
      <w:r w:rsidRPr="00906375">
        <w:rPr>
          <w:rFonts w:ascii="Times New Roman" w:hAnsi="Times New Roman"/>
          <w:b/>
          <w:color w:val="000000"/>
          <w:sz w:val="24"/>
        </w:rPr>
        <w:t>Fecha Aceptación:</w:t>
      </w:r>
      <w:r w:rsidRPr="00906375">
        <w:rPr>
          <w:rFonts w:ascii="Times New Roman" w:hAnsi="Times New Roman"/>
          <w:color w:val="000000"/>
          <w:sz w:val="24"/>
        </w:rPr>
        <w:t xml:space="preserve"> </w:t>
      </w:r>
      <w:r>
        <w:rPr>
          <w:rFonts w:ascii="Times New Roman" w:hAnsi="Times New Roman"/>
          <w:color w:val="000000"/>
          <w:sz w:val="24"/>
        </w:rPr>
        <w:t>Enero 2024</w:t>
      </w:r>
    </w:p>
    <w:p w14:paraId="19CD2022" w14:textId="77777777" w:rsidR="00CC3D96" w:rsidRPr="00787504" w:rsidRDefault="00000000" w:rsidP="00CC3D96">
      <w:pPr>
        <w:spacing w:line="360" w:lineRule="auto"/>
        <w:jc w:val="both"/>
        <w:rPr>
          <w:lang w:val="en-US"/>
        </w:rPr>
      </w:pPr>
      <w:r>
        <w:rPr>
          <w:noProof/>
        </w:rPr>
        <w:pict w14:anchorId="1BC852AD">
          <v:rect id="_x0000_i1025" style="width:441.9pt;height:.05pt" o:hralign="center" o:hrstd="t" o:hr="t" fillcolor="#a0a0a0" stroked="f"/>
        </w:pict>
      </w:r>
    </w:p>
    <w:p w14:paraId="072E48AB" w14:textId="28EF42C4" w:rsidR="00070EED" w:rsidRDefault="00067E17" w:rsidP="003D7E2A">
      <w:pPr>
        <w:spacing w:line="360" w:lineRule="auto"/>
        <w:jc w:val="center"/>
        <w:rPr>
          <w:b/>
          <w:sz w:val="32"/>
          <w:szCs w:val="32"/>
        </w:rPr>
      </w:pPr>
      <w:r w:rsidRPr="003D7E2A">
        <w:rPr>
          <w:b/>
          <w:sz w:val="32"/>
          <w:szCs w:val="32"/>
        </w:rPr>
        <w:t>I</w:t>
      </w:r>
      <w:r w:rsidR="0069168D" w:rsidRPr="003D7E2A">
        <w:rPr>
          <w:b/>
          <w:sz w:val="32"/>
          <w:szCs w:val="32"/>
        </w:rPr>
        <w:t>ntroducción</w:t>
      </w:r>
    </w:p>
    <w:p w14:paraId="553A78CF" w14:textId="4BE2FCF1" w:rsidR="00043779" w:rsidRDefault="00043779" w:rsidP="00043779">
      <w:pPr>
        <w:spacing w:line="360" w:lineRule="auto"/>
        <w:ind w:firstLine="708"/>
        <w:jc w:val="both"/>
      </w:pPr>
      <w:r w:rsidRPr="00803A75">
        <w:t xml:space="preserve">Las empresas aplican la metodología </w:t>
      </w:r>
      <w:r w:rsidR="00FD5D2B">
        <w:t>S</w:t>
      </w:r>
      <w:r w:rsidRPr="00803A75">
        <w:t xml:space="preserve">eis </w:t>
      </w:r>
      <w:r w:rsidR="00FD5D2B">
        <w:t>S</w:t>
      </w:r>
      <w:r w:rsidRPr="00803A75">
        <w:t>igma (SS) con el objetivo de mejorar las operaciones mediante el uso de herramientas estadísticas en la gestión de la calidad (</w:t>
      </w:r>
      <w:proofErr w:type="spellStart"/>
      <w:r w:rsidRPr="00803A75">
        <w:t>Goh</w:t>
      </w:r>
      <w:proofErr w:type="spellEnd"/>
      <w:r w:rsidRPr="00803A75">
        <w:t xml:space="preserve"> y </w:t>
      </w:r>
      <w:proofErr w:type="spellStart"/>
      <w:r w:rsidRPr="00803A75">
        <w:t>Xie</w:t>
      </w:r>
      <w:proofErr w:type="spellEnd"/>
      <w:r w:rsidRPr="00803A75">
        <w:t xml:space="preserve">, 2004), </w:t>
      </w:r>
      <w:r>
        <w:t>ya que permite reducir</w:t>
      </w:r>
      <w:r w:rsidRPr="00803A75">
        <w:t xml:space="preserve"> la variabilidad del proceso y </w:t>
      </w:r>
      <w:r>
        <w:t>eliminar</w:t>
      </w:r>
      <w:r w:rsidRPr="00803A75">
        <w:t xml:space="preserve"> actividades que no añaden valor (</w:t>
      </w:r>
      <w:proofErr w:type="spellStart"/>
      <w:r w:rsidRPr="00803A75">
        <w:t>Bañuelas</w:t>
      </w:r>
      <w:proofErr w:type="spellEnd"/>
      <w:r w:rsidRPr="00803A75">
        <w:t xml:space="preserve"> </w:t>
      </w:r>
      <w:r w:rsidR="00514594" w:rsidRPr="00514594">
        <w:rPr>
          <w:i/>
        </w:rPr>
        <w:t>et al.</w:t>
      </w:r>
      <w:r w:rsidRPr="00803A75">
        <w:t xml:space="preserve">, 2005; Rodríguez-Medina </w:t>
      </w:r>
      <w:r w:rsidR="00514594" w:rsidRPr="00514594">
        <w:rPr>
          <w:i/>
        </w:rPr>
        <w:t>et al.</w:t>
      </w:r>
      <w:r w:rsidRPr="00803A75">
        <w:t>, 2021). Esta metodología se implementa a través de proyectos liderados por equipos de trabajo (</w:t>
      </w:r>
      <w:proofErr w:type="spellStart"/>
      <w:r w:rsidRPr="00803A75">
        <w:t>Lloréns</w:t>
      </w:r>
      <w:proofErr w:type="spellEnd"/>
      <w:r w:rsidRPr="00803A75">
        <w:t xml:space="preserve">-Montes y Molina, 2006), elemento fundamental para el éxito. </w:t>
      </w:r>
    </w:p>
    <w:p w14:paraId="3F397D1C" w14:textId="77777777" w:rsidR="00043779" w:rsidRDefault="00043779" w:rsidP="00043779">
      <w:pPr>
        <w:spacing w:line="360" w:lineRule="auto"/>
        <w:ind w:firstLine="708"/>
        <w:jc w:val="both"/>
      </w:pPr>
      <w:r w:rsidRPr="00803A75">
        <w:t>Sin embargo, a pesar de su amplia utilización, la literatura informa resultados a veces inferiores a los proyectados</w:t>
      </w:r>
      <w:r>
        <w:t>, por lo que</w:t>
      </w:r>
      <w:r w:rsidRPr="00803A75">
        <w:t xml:space="preserve"> es pertinente examinar la literatura para identificar y evaluar los factores de éxito, </w:t>
      </w:r>
      <w:r>
        <w:t>y determinar</w:t>
      </w:r>
      <w:r w:rsidRPr="00803A75">
        <w:t xml:space="preserve"> su importancia relativa. Este trabajo</w:t>
      </w:r>
      <w:r>
        <w:t>, por tanto,</w:t>
      </w:r>
      <w:r w:rsidRPr="00803A75">
        <w:t xml:space="preserve"> se centra en la validación de un instrumento de medida (IM) en forma de cuestionario mediante el juicio de un grupo de expertos</w:t>
      </w:r>
      <w:r>
        <w:t>, el cual</w:t>
      </w:r>
      <w:r w:rsidRPr="00803A75">
        <w:t xml:space="preserve"> se utilizará para recopilar datos destinados al desarrollo de un modelo que predice los factores de efectividad de equipos de trabajo en proyectos que aplican la metodología SS en la industria.</w:t>
      </w:r>
    </w:p>
    <w:p w14:paraId="1B8161D5" w14:textId="77777777" w:rsidR="00043779" w:rsidRDefault="00043779" w:rsidP="00043779">
      <w:pPr>
        <w:spacing w:line="360" w:lineRule="auto"/>
        <w:ind w:firstLine="708"/>
        <w:jc w:val="both"/>
      </w:pPr>
      <w:r w:rsidRPr="00803A75">
        <w:lastRenderedPageBreak/>
        <w:t xml:space="preserve">Los factores críticos de éxito (FCE), definidos como variables, características o condiciones que afectan significativamente el éxito de los proyectos organizacionales (Milosevic y </w:t>
      </w:r>
      <w:proofErr w:type="spellStart"/>
      <w:r w:rsidRPr="00803A75">
        <w:t>Patanakul</w:t>
      </w:r>
      <w:proofErr w:type="spellEnd"/>
      <w:r w:rsidRPr="00803A75">
        <w:t>, 2005), representan áreas de interés para que los responsables puedan implementar medidas eficaces para la administración</w:t>
      </w:r>
      <w:r>
        <w:t>, por lo cual</w:t>
      </w:r>
      <w:r w:rsidRPr="00803A75">
        <w:t xml:space="preserve"> </w:t>
      </w:r>
      <w:r>
        <w:t>s</w:t>
      </w:r>
      <w:r w:rsidRPr="00803A75">
        <w:t>e centra la atención en estos factores para tomar decisiones informadas (Suárez y Díaz, 2013).</w:t>
      </w:r>
    </w:p>
    <w:p w14:paraId="4D92E6DE" w14:textId="77777777" w:rsidR="00043779" w:rsidRPr="00803A75" w:rsidRDefault="00043779" w:rsidP="00043779">
      <w:pPr>
        <w:spacing w:line="360" w:lineRule="auto"/>
        <w:ind w:firstLine="708"/>
        <w:jc w:val="both"/>
      </w:pPr>
      <w:r w:rsidRPr="00803A75">
        <w:t xml:space="preserve">Durante la fase de investigación, se identificaron los factores de efectividad de equipos de trabajo que aplican la metodología SS en proyectos de la industria manufacturera. </w:t>
      </w:r>
      <w:r>
        <w:t>Para ello, s</w:t>
      </w:r>
      <w:r w:rsidRPr="00803A75">
        <w:t>e llevó a cabo una búsqueda de artículos científicos (</w:t>
      </w:r>
      <w:r>
        <w:t>f</w:t>
      </w:r>
      <w:r w:rsidRPr="00803A75">
        <w:t xml:space="preserve">igura 1) </w:t>
      </w:r>
      <w:r>
        <w:t xml:space="preserve">publicados entre </w:t>
      </w:r>
      <w:r w:rsidRPr="00803A75">
        <w:t xml:space="preserve">2017 y 2021, </w:t>
      </w:r>
      <w:r>
        <w:t>mientras que</w:t>
      </w:r>
      <w:r w:rsidRPr="00803A75">
        <w:t xml:space="preserve"> la literatura se analizó utilizando la metodología PRISMA.</w:t>
      </w:r>
    </w:p>
    <w:p w14:paraId="7421ACAE" w14:textId="77777777" w:rsidR="00043779" w:rsidRPr="00803A75" w:rsidRDefault="00043779" w:rsidP="00043779">
      <w:pPr>
        <w:spacing w:line="360" w:lineRule="auto"/>
        <w:ind w:firstLine="720"/>
        <w:jc w:val="both"/>
        <w:rPr>
          <w:lang w:val="es-MX"/>
        </w:rPr>
      </w:pPr>
    </w:p>
    <w:p w14:paraId="4AEA94BC" w14:textId="77777777" w:rsidR="00043779" w:rsidRPr="00803A75" w:rsidRDefault="00043779" w:rsidP="00043779">
      <w:pPr>
        <w:spacing w:line="360" w:lineRule="auto"/>
        <w:jc w:val="both"/>
        <w:rPr>
          <w:lang w:val="es-MX"/>
        </w:rPr>
      </w:pPr>
      <w:r w:rsidRPr="00803A75">
        <w:rPr>
          <w:noProof/>
        </w:rPr>
        <mc:AlternateContent>
          <mc:Choice Requires="wps">
            <w:drawing>
              <wp:inline distT="0" distB="0" distL="0" distR="0" wp14:anchorId="425F2B9B" wp14:editId="5818AA62">
                <wp:extent cx="6093460" cy="3215005"/>
                <wp:effectExtent l="0" t="0" r="2540" b="4445"/>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3460" cy="32150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668D7F" w14:textId="5CF8F55A" w:rsidR="00043779" w:rsidRDefault="00043779" w:rsidP="00043779">
                            <w:pPr>
                              <w:pStyle w:val="Descripcin"/>
                              <w:rPr>
                                <w:b w:val="0"/>
                                <w:bCs w:val="0"/>
                              </w:rPr>
                            </w:pPr>
                            <w:r>
                              <w:t xml:space="preserve">Figura </w:t>
                            </w:r>
                            <w:fldSimple w:instr=" SEQ Figura \* ARABIC ">
                              <w:r w:rsidR="002A1B40">
                                <w:rPr>
                                  <w:noProof/>
                                </w:rPr>
                                <w:t>1</w:t>
                              </w:r>
                            </w:fldSimple>
                            <w:r>
                              <w:rPr>
                                <w:noProof/>
                              </w:rPr>
                              <w:t>.</w:t>
                            </w:r>
                            <w:r>
                              <w:t xml:space="preserve"> </w:t>
                            </w:r>
                            <w:r>
                              <w:rPr>
                                <w:b w:val="0"/>
                                <w:bCs w:val="0"/>
                              </w:rPr>
                              <w:t>Diagrama PRISMA para la revisión sistemática de literatura</w:t>
                            </w:r>
                          </w:p>
                          <w:p w14:paraId="024EFBE2" w14:textId="77777777" w:rsidR="00043779" w:rsidRDefault="00043779" w:rsidP="00043779">
                            <w:r>
                              <w:rPr>
                                <w:noProof/>
                                <w:sz w:val="20"/>
                                <w:szCs w:val="20"/>
                                <w:lang w:eastAsia="es-CO"/>
                              </w:rPr>
                              <w:drawing>
                                <wp:inline distT="0" distB="0" distL="0" distR="0" wp14:anchorId="67B940F6" wp14:editId="48FE0CB6">
                                  <wp:extent cx="5612130" cy="2521585"/>
                                  <wp:effectExtent l="0" t="0" r="7620" b="0"/>
                                  <wp:docPr id="3" name="Imagen 3"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Interfaz de usuario gráfica, Texto&#10;&#10;Descripción generada automáticamen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2130" cy="2521585"/>
                                          </a:xfrm>
                                          <a:prstGeom prst="rect">
                                            <a:avLst/>
                                          </a:prstGeom>
                                          <a:noFill/>
                                          <a:ln>
                                            <a:noFill/>
                                          </a:ln>
                                        </pic:spPr>
                                      </pic:pic>
                                    </a:graphicData>
                                  </a:graphic>
                                </wp:inline>
                              </w:drawing>
                            </w:r>
                          </w:p>
                          <w:p w14:paraId="2B21D02A" w14:textId="77777777" w:rsidR="00043779" w:rsidRDefault="00043779" w:rsidP="00043779"/>
                          <w:p w14:paraId="4B3BA48A" w14:textId="77777777" w:rsidR="00043779" w:rsidRDefault="00043779" w:rsidP="00043779">
                            <w:pPr>
                              <w:pStyle w:val="Descripcin"/>
                              <w:rPr>
                                <w:lang w:val="es-MX"/>
                              </w:rPr>
                            </w:pPr>
                          </w:p>
                          <w:p w14:paraId="4A242556" w14:textId="77777777" w:rsidR="00043779" w:rsidRDefault="00043779" w:rsidP="00043779">
                            <w:pPr>
                              <w:pStyle w:val="Descripcin"/>
                              <w:rPr>
                                <w:noProof/>
                                <w:lang w:val="es-MX"/>
                              </w:rPr>
                            </w:pPr>
                          </w:p>
                        </w:txbxContent>
                      </wps:txbx>
                      <wps:bodyPr rot="0" vert="horz" wrap="square" lIns="0" tIns="0" rIns="0" bIns="0" anchor="t" anchorCtr="0" upright="1">
                        <a:noAutofit/>
                      </wps:bodyPr>
                    </wps:wsp>
                  </a:graphicData>
                </a:graphic>
              </wp:inline>
            </w:drawing>
          </mc:Choice>
          <mc:Fallback>
            <w:pict>
              <v:shapetype w14:anchorId="425F2B9B" id="_x0000_t202" coordsize="21600,21600" o:spt="202" path="m,l,21600r21600,l21600,xe">
                <v:stroke joinstyle="miter"/>
                <v:path gradientshapeok="t" o:connecttype="rect"/>
              </v:shapetype>
              <v:shape id="Cuadro de texto 2" o:spid="_x0000_s1026" type="#_x0000_t202" style="width:479.8pt;height:25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" stroked="f">
                <v:textbox inset="0,0,0,0">
                  <w:txbxContent>
                    <w:p w14:paraId="1D668D7F" w14:textId="5CF8F55A" w:rsidR="00043779" w:rsidRDefault="00043779" w:rsidP="00043779">
                      <w:pPr>
                        <w:pStyle w:val="Descripcin"/>
                        <w:rPr>
                          <w:b w:val="0"/>
                          <w:bCs w:val="0"/>
                        </w:rPr>
                      </w:pPr>
                      <w:r>
                        <w:t xml:space="preserve">Figura </w:t>
                      </w:r>
                      <w:fldSimple w:instr=" SEQ Figura \* ARABIC ">
                        <w:r w:rsidR="002A1B40">
                          <w:rPr>
                            <w:noProof/>
                          </w:rPr>
                          <w:t>1</w:t>
                        </w:r>
                      </w:fldSimple>
                      <w:r>
                        <w:rPr>
                          <w:noProof/>
                        </w:rPr>
                        <w:t>.</w:t>
                      </w:r>
                      <w:r>
                        <w:t xml:space="preserve"> </w:t>
                      </w:r>
                      <w:r>
                        <w:rPr>
                          <w:b w:val="0"/>
                          <w:bCs w:val="0"/>
                        </w:rPr>
                        <w:t>Diagrama PRISMA para la revisión sistemática de literatura</w:t>
                      </w:r>
                    </w:p>
                    <w:p w14:paraId="024EFBE2" w14:textId="77777777" w:rsidR="00043779" w:rsidRDefault="00043779" w:rsidP="00043779">
                      <w:r>
                        <w:rPr>
                          <w:noProof/>
                          <w:sz w:val="20"/>
                          <w:szCs w:val="20"/>
                          <w:lang w:eastAsia="es-CO"/>
                        </w:rPr>
                        <w:drawing>
                          <wp:inline distT="0" distB="0" distL="0" distR="0" wp14:anchorId="67B940F6" wp14:editId="48FE0CB6">
                            <wp:extent cx="5612130" cy="2521585"/>
                            <wp:effectExtent l="0" t="0" r="7620" b="0"/>
                            <wp:docPr id="3" name="Imagen 3"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Interfaz de usuario gráfica, Texto&#10;&#10;Descripción generada automáticamen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2130" cy="2521585"/>
                                    </a:xfrm>
                                    <a:prstGeom prst="rect">
                                      <a:avLst/>
                                    </a:prstGeom>
                                    <a:noFill/>
                                    <a:ln>
                                      <a:noFill/>
                                    </a:ln>
                                  </pic:spPr>
                                </pic:pic>
                              </a:graphicData>
                            </a:graphic>
                          </wp:inline>
                        </w:drawing>
                      </w:r>
                    </w:p>
                    <w:p w14:paraId="2B21D02A" w14:textId="77777777" w:rsidR="00043779" w:rsidRDefault="00043779" w:rsidP="00043779"/>
                    <w:p w14:paraId="4B3BA48A" w14:textId="77777777" w:rsidR="00043779" w:rsidRDefault="00043779" w:rsidP="00043779">
                      <w:pPr>
                        <w:pStyle w:val="Descripcin"/>
                        <w:rPr>
                          <w:lang w:val="es-MX"/>
                        </w:rPr>
                      </w:pPr>
                    </w:p>
                    <w:p w14:paraId="4A242556" w14:textId="77777777" w:rsidR="00043779" w:rsidRDefault="00043779" w:rsidP="00043779">
                      <w:pPr>
                        <w:pStyle w:val="Descripcin"/>
                        <w:rPr>
                          <w:noProof/>
                          <w:lang w:val="es-MX"/>
                        </w:rPr>
                      </w:pPr>
                    </w:p>
                  </w:txbxContent>
                </v:textbox>
                <w10:anchorlock/>
              </v:shape>
            </w:pict>
          </mc:Fallback>
        </mc:AlternateContent>
      </w:r>
    </w:p>
    <w:p w14:paraId="2458BE26" w14:textId="2BCD8409" w:rsidR="00043779" w:rsidRPr="00803A75" w:rsidRDefault="00043779" w:rsidP="00043779">
      <w:pPr>
        <w:spacing w:line="360" w:lineRule="auto"/>
        <w:jc w:val="center"/>
        <w:rPr>
          <w:lang w:val="es-MX"/>
        </w:rPr>
      </w:pPr>
      <w:r w:rsidRPr="00803A75">
        <w:rPr>
          <w:lang w:val="es-MX"/>
        </w:rPr>
        <w:t xml:space="preserve">Fuente: </w:t>
      </w:r>
      <w:r w:rsidRPr="00803A75">
        <w:rPr>
          <w:spacing w:val="-1"/>
        </w:rPr>
        <w:fldChar w:fldCharType="begin" w:fldLock="1"/>
      </w:r>
      <w:r w:rsidRPr="00803A75">
        <w:rPr>
          <w:spacing w:val="-1"/>
        </w:rPr>
        <w:instrText>ADDIN CSL_CITATION {"citationItems":[{"id":"ITEM-1","itemData":{"ISBN":"0000000309783","author":[{"dropping-particle":"","family":"Valles Chávez","given":"Adán","non-dropping-particle":"","parse-names":false,"suffix":""},{"dropping-particle":"","family":"Alvarez Argüelles","given":"Mariela","non-dropping-particle":"","parse-names":false,"suffix":""},{"dropping-particle":"","family":"Torres Argüelles","given":"Soledad Vianey","non-dropping-particle":"","parse-names":false,"suffix":""}],"chapter-number":"4","container-title":"Enfoques y métodos para resolver problemas sociales y productivos de manera sostenible","id":"ITEM-1","issued":{"date-parts":[["2023"]]},"page":"69-91","publisher":"Editorial CENID","title":"Factores Críticos de Éxito en el Despliegue de Proyectos Seis Sigma: Una Revisión Sistemática y Metaanálisis Critical Success Factors in Implementing Six Sigma Projects: A Systematic Review and Meta- Analysi","type":"chapter"},"uris":["http://www.mendeley.com/documents/?uuid=2f50a6cb-4f97-4ef3-bfd5-eaec18e96517"]}],"mendeley":{"formattedCitation":"(Valles Chávez et al., 2023)","plainTextFormattedCitation":"(Valles Chávez et al., 2023)","previouslyFormattedCitation":"(Valles Chávez et al., 2023)"},"properties":{"noteIndex":0},"schema":"https://github.com/citation-style-language/schema/raw/master/csl-citation.json"}</w:instrText>
      </w:r>
      <w:r w:rsidRPr="00803A75">
        <w:rPr>
          <w:spacing w:val="-1"/>
        </w:rPr>
        <w:fldChar w:fldCharType="separate"/>
      </w:r>
      <w:r w:rsidRPr="00803A75">
        <w:rPr>
          <w:noProof/>
          <w:spacing w:val="-1"/>
        </w:rPr>
        <w:t xml:space="preserve">Valles Chávez </w:t>
      </w:r>
      <w:r w:rsidR="00514594" w:rsidRPr="00514594">
        <w:rPr>
          <w:i/>
          <w:noProof/>
          <w:spacing w:val="-1"/>
        </w:rPr>
        <w:t>et al.</w:t>
      </w:r>
      <w:r>
        <w:rPr>
          <w:noProof/>
          <w:spacing w:val="-1"/>
        </w:rPr>
        <w:t xml:space="preserve"> (</w:t>
      </w:r>
      <w:r w:rsidRPr="00803A75">
        <w:rPr>
          <w:noProof/>
          <w:spacing w:val="-1"/>
        </w:rPr>
        <w:t>2023</w:t>
      </w:r>
      <w:r w:rsidRPr="00803A75">
        <w:rPr>
          <w:spacing w:val="-1"/>
        </w:rPr>
        <w:fldChar w:fldCharType="end"/>
      </w:r>
      <w:r>
        <w:rPr>
          <w:spacing w:val="-1"/>
        </w:rPr>
        <w:t>)</w:t>
      </w:r>
    </w:p>
    <w:p w14:paraId="7FE1EAD8" w14:textId="77777777" w:rsidR="00043779" w:rsidRDefault="00043779" w:rsidP="00043779">
      <w:pPr>
        <w:spacing w:line="360" w:lineRule="auto"/>
        <w:ind w:firstLine="720"/>
        <w:jc w:val="both"/>
        <w:rPr>
          <w:lang w:val="es-MX"/>
        </w:rPr>
      </w:pPr>
      <w:r>
        <w:rPr>
          <w:lang w:val="es-MX"/>
        </w:rPr>
        <w:t>En total, s</w:t>
      </w:r>
      <w:r w:rsidRPr="00803A75">
        <w:rPr>
          <w:lang w:val="es-MX"/>
        </w:rPr>
        <w:t xml:space="preserve">e revisaron un total de 139 artículos, de los cuales se seleccionaron 61. Los restantes fueron excluidos por considerarlos no relevantes. Estos artículos fueron estudiados por medio de </w:t>
      </w:r>
      <w:r>
        <w:rPr>
          <w:lang w:val="es-MX"/>
        </w:rPr>
        <w:t>m</w:t>
      </w:r>
      <w:r w:rsidRPr="00803A75">
        <w:rPr>
          <w:lang w:val="es-MX"/>
        </w:rPr>
        <w:t>eta</w:t>
      </w:r>
      <w:r>
        <w:rPr>
          <w:lang w:val="es-MX"/>
        </w:rPr>
        <w:t>a</w:t>
      </w:r>
      <w:r w:rsidRPr="00803A75">
        <w:rPr>
          <w:lang w:val="es-MX"/>
        </w:rPr>
        <w:t>nálisis para establecer factores que contribuyen en el éxito de proyectos SS y su relación con la efectividad del equipo de trabajo que lo administra en las plantas industriales</w:t>
      </w:r>
      <w:r>
        <w:rPr>
          <w:lang w:val="es-MX"/>
        </w:rPr>
        <w:t xml:space="preserve">. En total, se identificaron </w:t>
      </w:r>
      <w:r w:rsidRPr="00803A75">
        <w:rPr>
          <w:lang w:val="es-MX"/>
        </w:rPr>
        <w:t xml:space="preserve">29 factores presentados en la </w:t>
      </w:r>
      <w:r>
        <w:rPr>
          <w:lang w:val="es-MX"/>
        </w:rPr>
        <w:t>t</w:t>
      </w:r>
      <w:r w:rsidRPr="00803A75">
        <w:rPr>
          <w:lang w:val="es-MX"/>
        </w:rPr>
        <w:t xml:space="preserve">abla 1. </w:t>
      </w:r>
    </w:p>
    <w:p w14:paraId="6B413FCE" w14:textId="77777777" w:rsidR="00CC3D96" w:rsidRDefault="00CC3D96" w:rsidP="00043779">
      <w:pPr>
        <w:spacing w:line="360" w:lineRule="auto"/>
        <w:ind w:firstLine="720"/>
        <w:jc w:val="both"/>
        <w:rPr>
          <w:lang w:val="es-MX"/>
        </w:rPr>
      </w:pPr>
    </w:p>
    <w:p w14:paraId="5AE50448" w14:textId="77777777" w:rsidR="00CC3D96" w:rsidRDefault="00CC3D96" w:rsidP="00043779">
      <w:pPr>
        <w:spacing w:line="360" w:lineRule="auto"/>
        <w:ind w:firstLine="720"/>
        <w:jc w:val="both"/>
        <w:rPr>
          <w:lang w:val="es-MX"/>
        </w:rPr>
      </w:pPr>
    </w:p>
    <w:p w14:paraId="65406678" w14:textId="77777777" w:rsidR="00CC3D96" w:rsidRDefault="00CC3D96" w:rsidP="00043779">
      <w:pPr>
        <w:spacing w:line="360" w:lineRule="auto"/>
        <w:ind w:firstLine="720"/>
        <w:jc w:val="both"/>
        <w:rPr>
          <w:lang w:val="es-MX"/>
        </w:rPr>
      </w:pPr>
    </w:p>
    <w:p w14:paraId="2DFDC8CD" w14:textId="77777777" w:rsidR="00CC3D96" w:rsidRPr="00803A75" w:rsidRDefault="00CC3D96" w:rsidP="00043779">
      <w:pPr>
        <w:spacing w:line="360" w:lineRule="auto"/>
        <w:ind w:firstLine="720"/>
        <w:jc w:val="both"/>
        <w:rPr>
          <w:lang w:val="es-MX"/>
        </w:rPr>
      </w:pPr>
    </w:p>
    <w:p w14:paraId="18FB65EB" w14:textId="77777777" w:rsidR="00043779" w:rsidRPr="00803A75" w:rsidRDefault="00043779" w:rsidP="00BB2754">
      <w:pPr>
        <w:pStyle w:val="Descripcin"/>
        <w:keepNext/>
        <w:spacing w:after="0" w:line="360" w:lineRule="auto"/>
        <w:rPr>
          <w:b w:val="0"/>
          <w:bCs w:val="0"/>
        </w:rPr>
      </w:pPr>
      <w:r w:rsidRPr="00803A75">
        <w:lastRenderedPageBreak/>
        <w:t xml:space="preserve">Tabla 1. </w:t>
      </w:r>
      <w:r w:rsidRPr="00803A75">
        <w:rPr>
          <w:b w:val="0"/>
          <w:bCs w:val="0"/>
        </w:rPr>
        <w:t>Factores identificados en el metaanálisis</w:t>
      </w:r>
    </w:p>
    <w:tbl>
      <w:tblPr>
        <w:tblStyle w:val="Tablaconcuadrculaclara"/>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2"/>
        <w:gridCol w:w="7579"/>
        <w:gridCol w:w="1214"/>
      </w:tblGrid>
      <w:tr w:rsidR="00043779" w:rsidRPr="00CC3D96" w14:paraId="083AA328" w14:textId="77777777" w:rsidTr="00CC3D96">
        <w:trPr>
          <w:trHeight w:val="255"/>
        </w:trPr>
        <w:tc>
          <w:tcPr>
            <w:tcW w:w="368" w:type="pct"/>
            <w:noWrap/>
            <w:hideMark/>
          </w:tcPr>
          <w:p w14:paraId="7F81AF2D" w14:textId="77777777" w:rsidR="00043779" w:rsidRPr="00CC3D96" w:rsidRDefault="00043779" w:rsidP="00E03485">
            <w:pPr>
              <w:spacing w:line="360" w:lineRule="auto"/>
              <w:jc w:val="both"/>
              <w:rPr>
                <w:lang w:val="en-US"/>
              </w:rPr>
            </w:pPr>
            <w:r w:rsidRPr="00CC3D96">
              <w:rPr>
                <w:lang w:val="en-US"/>
              </w:rPr>
              <w:t>No.</w:t>
            </w:r>
          </w:p>
        </w:tc>
        <w:tc>
          <w:tcPr>
            <w:tcW w:w="3823" w:type="pct"/>
            <w:noWrap/>
            <w:hideMark/>
          </w:tcPr>
          <w:p w14:paraId="2D2A4424" w14:textId="77777777" w:rsidR="00043779" w:rsidRPr="00CC3D96" w:rsidRDefault="00043779" w:rsidP="00E03485">
            <w:pPr>
              <w:spacing w:line="360" w:lineRule="auto"/>
              <w:jc w:val="both"/>
              <w:rPr>
                <w:color w:val="000000"/>
                <w:lang w:val="es-MX"/>
              </w:rPr>
            </w:pPr>
            <w:r w:rsidRPr="00CC3D96">
              <w:rPr>
                <w:color w:val="000000"/>
                <w:lang w:val="es-MX"/>
              </w:rPr>
              <w:t>Factor</w:t>
            </w:r>
          </w:p>
        </w:tc>
        <w:tc>
          <w:tcPr>
            <w:tcW w:w="809" w:type="pct"/>
            <w:noWrap/>
            <w:hideMark/>
          </w:tcPr>
          <w:p w14:paraId="4984D70B" w14:textId="77777777" w:rsidR="00043779" w:rsidRPr="00CC3D96" w:rsidRDefault="00043779" w:rsidP="00E03485">
            <w:pPr>
              <w:spacing w:line="360" w:lineRule="auto"/>
              <w:jc w:val="both"/>
              <w:rPr>
                <w:lang w:val="en-US"/>
              </w:rPr>
            </w:pPr>
            <w:proofErr w:type="spellStart"/>
            <w:r w:rsidRPr="00CC3D96">
              <w:rPr>
                <w:lang w:val="en-US"/>
              </w:rPr>
              <w:t>Frecuencia</w:t>
            </w:r>
            <w:proofErr w:type="spellEnd"/>
          </w:p>
        </w:tc>
      </w:tr>
      <w:tr w:rsidR="00043779" w:rsidRPr="00CC3D96" w14:paraId="21F6335F" w14:textId="77777777" w:rsidTr="00CC3D96">
        <w:trPr>
          <w:trHeight w:val="300"/>
        </w:trPr>
        <w:tc>
          <w:tcPr>
            <w:tcW w:w="368" w:type="pct"/>
            <w:noWrap/>
            <w:hideMark/>
          </w:tcPr>
          <w:p w14:paraId="4C91E70F" w14:textId="77777777" w:rsidR="00043779" w:rsidRPr="00CC3D96" w:rsidRDefault="00043779" w:rsidP="00E03485">
            <w:pPr>
              <w:spacing w:line="360" w:lineRule="auto"/>
              <w:jc w:val="both"/>
              <w:rPr>
                <w:color w:val="000000"/>
                <w:lang w:val="es-MX"/>
              </w:rPr>
            </w:pPr>
            <w:r w:rsidRPr="00CC3D96">
              <w:rPr>
                <w:color w:val="000000"/>
              </w:rPr>
              <w:t>1</w:t>
            </w:r>
          </w:p>
        </w:tc>
        <w:tc>
          <w:tcPr>
            <w:tcW w:w="3823" w:type="pct"/>
            <w:noWrap/>
            <w:hideMark/>
          </w:tcPr>
          <w:p w14:paraId="145A06C4" w14:textId="77777777" w:rsidR="00043779" w:rsidRPr="00CC3D96" w:rsidRDefault="00043779" w:rsidP="00E03485">
            <w:pPr>
              <w:spacing w:line="360" w:lineRule="auto"/>
              <w:jc w:val="both"/>
              <w:rPr>
                <w:color w:val="000000"/>
              </w:rPr>
            </w:pPr>
            <w:r w:rsidRPr="00CC3D96">
              <w:rPr>
                <w:color w:val="000000"/>
              </w:rPr>
              <w:t>Participación de la dirección *</w:t>
            </w:r>
          </w:p>
        </w:tc>
        <w:tc>
          <w:tcPr>
            <w:tcW w:w="809" w:type="pct"/>
            <w:noWrap/>
            <w:hideMark/>
          </w:tcPr>
          <w:p w14:paraId="5CC23849" w14:textId="77777777" w:rsidR="00043779" w:rsidRPr="00CC3D96" w:rsidRDefault="00043779" w:rsidP="00E03485">
            <w:pPr>
              <w:spacing w:line="360" w:lineRule="auto"/>
              <w:jc w:val="both"/>
              <w:rPr>
                <w:color w:val="000000"/>
              </w:rPr>
            </w:pPr>
            <w:r w:rsidRPr="00CC3D96">
              <w:rPr>
                <w:color w:val="000000"/>
              </w:rPr>
              <w:t>20</w:t>
            </w:r>
          </w:p>
        </w:tc>
      </w:tr>
      <w:tr w:rsidR="00043779" w:rsidRPr="00CC3D96" w14:paraId="5C3858A5" w14:textId="77777777" w:rsidTr="00CC3D96">
        <w:trPr>
          <w:trHeight w:val="300"/>
        </w:trPr>
        <w:tc>
          <w:tcPr>
            <w:tcW w:w="368" w:type="pct"/>
            <w:noWrap/>
            <w:hideMark/>
          </w:tcPr>
          <w:p w14:paraId="7D1D77BC" w14:textId="77777777" w:rsidR="00043779" w:rsidRPr="00CC3D96" w:rsidRDefault="00043779" w:rsidP="00E03485">
            <w:pPr>
              <w:spacing w:line="360" w:lineRule="auto"/>
              <w:jc w:val="both"/>
              <w:rPr>
                <w:color w:val="000000"/>
              </w:rPr>
            </w:pPr>
            <w:r w:rsidRPr="00CC3D96">
              <w:rPr>
                <w:color w:val="000000"/>
              </w:rPr>
              <w:t>2</w:t>
            </w:r>
          </w:p>
        </w:tc>
        <w:tc>
          <w:tcPr>
            <w:tcW w:w="3823" w:type="pct"/>
            <w:noWrap/>
            <w:hideMark/>
          </w:tcPr>
          <w:p w14:paraId="6E875849" w14:textId="77777777" w:rsidR="00043779" w:rsidRPr="00CC3D96" w:rsidRDefault="00043779" w:rsidP="00E03485">
            <w:pPr>
              <w:spacing w:line="360" w:lineRule="auto"/>
              <w:jc w:val="both"/>
              <w:rPr>
                <w:color w:val="000000"/>
                <w:lang w:val="es-MX"/>
              </w:rPr>
            </w:pPr>
            <w:r w:rsidRPr="00CC3D96">
              <w:rPr>
                <w:color w:val="000000"/>
                <w:lang w:val="es-MX"/>
              </w:rPr>
              <w:t>Compromiso de la alta dirección</w:t>
            </w:r>
          </w:p>
        </w:tc>
        <w:tc>
          <w:tcPr>
            <w:tcW w:w="809" w:type="pct"/>
            <w:noWrap/>
            <w:hideMark/>
          </w:tcPr>
          <w:p w14:paraId="5952E56C" w14:textId="77777777" w:rsidR="00043779" w:rsidRPr="00CC3D96" w:rsidRDefault="00043779" w:rsidP="00E03485">
            <w:pPr>
              <w:spacing w:line="360" w:lineRule="auto"/>
              <w:jc w:val="both"/>
              <w:rPr>
                <w:color w:val="000000"/>
              </w:rPr>
            </w:pPr>
            <w:r w:rsidRPr="00CC3D96">
              <w:rPr>
                <w:color w:val="000000"/>
              </w:rPr>
              <w:t>5</w:t>
            </w:r>
          </w:p>
        </w:tc>
      </w:tr>
      <w:tr w:rsidR="00043779" w:rsidRPr="00CC3D96" w14:paraId="2DD37BA2" w14:textId="77777777" w:rsidTr="00CC3D96">
        <w:trPr>
          <w:trHeight w:val="300"/>
        </w:trPr>
        <w:tc>
          <w:tcPr>
            <w:tcW w:w="368" w:type="pct"/>
            <w:noWrap/>
            <w:hideMark/>
          </w:tcPr>
          <w:p w14:paraId="78AD87CE" w14:textId="77777777" w:rsidR="00043779" w:rsidRPr="00CC3D96" w:rsidRDefault="00043779" w:rsidP="00E03485">
            <w:pPr>
              <w:spacing w:line="360" w:lineRule="auto"/>
              <w:jc w:val="both"/>
              <w:rPr>
                <w:color w:val="000000"/>
              </w:rPr>
            </w:pPr>
            <w:r w:rsidRPr="00CC3D96">
              <w:rPr>
                <w:color w:val="000000"/>
              </w:rPr>
              <w:t>3</w:t>
            </w:r>
          </w:p>
        </w:tc>
        <w:tc>
          <w:tcPr>
            <w:tcW w:w="3823" w:type="pct"/>
            <w:noWrap/>
            <w:hideMark/>
          </w:tcPr>
          <w:p w14:paraId="343FF02F" w14:textId="77777777" w:rsidR="00043779" w:rsidRPr="00CC3D96" w:rsidRDefault="00043779" w:rsidP="00E03485">
            <w:pPr>
              <w:spacing w:line="360" w:lineRule="auto"/>
              <w:jc w:val="both"/>
              <w:rPr>
                <w:color w:val="000000"/>
              </w:rPr>
            </w:pPr>
            <w:r w:rsidRPr="00CC3D96">
              <w:rPr>
                <w:color w:val="000000"/>
              </w:rPr>
              <w:t>Infraestructura organizacional</w:t>
            </w:r>
          </w:p>
        </w:tc>
        <w:tc>
          <w:tcPr>
            <w:tcW w:w="809" w:type="pct"/>
            <w:noWrap/>
            <w:hideMark/>
          </w:tcPr>
          <w:p w14:paraId="13EE08C7" w14:textId="77777777" w:rsidR="00043779" w:rsidRPr="00CC3D96" w:rsidRDefault="00043779" w:rsidP="00E03485">
            <w:pPr>
              <w:spacing w:line="360" w:lineRule="auto"/>
              <w:jc w:val="both"/>
              <w:rPr>
                <w:color w:val="000000"/>
              </w:rPr>
            </w:pPr>
            <w:r w:rsidRPr="00CC3D96">
              <w:rPr>
                <w:color w:val="000000"/>
              </w:rPr>
              <w:t>15</w:t>
            </w:r>
          </w:p>
        </w:tc>
      </w:tr>
      <w:tr w:rsidR="00043779" w:rsidRPr="00CC3D96" w14:paraId="7876D2CA" w14:textId="77777777" w:rsidTr="00CC3D96">
        <w:trPr>
          <w:trHeight w:val="300"/>
        </w:trPr>
        <w:tc>
          <w:tcPr>
            <w:tcW w:w="368" w:type="pct"/>
            <w:noWrap/>
            <w:hideMark/>
          </w:tcPr>
          <w:p w14:paraId="253AB851" w14:textId="77777777" w:rsidR="00043779" w:rsidRPr="00CC3D96" w:rsidRDefault="00043779" w:rsidP="00E03485">
            <w:pPr>
              <w:spacing w:line="360" w:lineRule="auto"/>
              <w:jc w:val="both"/>
              <w:rPr>
                <w:color w:val="000000"/>
              </w:rPr>
            </w:pPr>
            <w:r w:rsidRPr="00CC3D96">
              <w:rPr>
                <w:color w:val="000000"/>
              </w:rPr>
              <w:t>4</w:t>
            </w:r>
          </w:p>
        </w:tc>
        <w:tc>
          <w:tcPr>
            <w:tcW w:w="3823" w:type="pct"/>
            <w:noWrap/>
            <w:hideMark/>
          </w:tcPr>
          <w:p w14:paraId="58BDB352" w14:textId="77777777" w:rsidR="00043779" w:rsidRPr="00CC3D96" w:rsidRDefault="00043779" w:rsidP="00E03485">
            <w:pPr>
              <w:spacing w:line="360" w:lineRule="auto"/>
              <w:jc w:val="both"/>
              <w:rPr>
                <w:color w:val="000000"/>
                <w:lang w:val="es-MX"/>
              </w:rPr>
            </w:pPr>
            <w:r w:rsidRPr="00CC3D96">
              <w:rPr>
                <w:color w:val="000000"/>
                <w:lang w:val="es-MX"/>
              </w:rPr>
              <w:t>Cooperación, comunicación efectiva y transmisión interna.</w:t>
            </w:r>
          </w:p>
        </w:tc>
        <w:tc>
          <w:tcPr>
            <w:tcW w:w="809" w:type="pct"/>
            <w:noWrap/>
            <w:hideMark/>
          </w:tcPr>
          <w:p w14:paraId="00953DF7" w14:textId="77777777" w:rsidR="00043779" w:rsidRPr="00CC3D96" w:rsidRDefault="00043779" w:rsidP="00E03485">
            <w:pPr>
              <w:spacing w:line="360" w:lineRule="auto"/>
              <w:jc w:val="both"/>
              <w:rPr>
                <w:color w:val="000000"/>
              </w:rPr>
            </w:pPr>
            <w:r w:rsidRPr="00CC3D96">
              <w:rPr>
                <w:color w:val="000000"/>
              </w:rPr>
              <w:t>13</w:t>
            </w:r>
          </w:p>
        </w:tc>
      </w:tr>
      <w:tr w:rsidR="00043779" w:rsidRPr="00CC3D96" w14:paraId="08E23E70" w14:textId="77777777" w:rsidTr="00CC3D96">
        <w:trPr>
          <w:trHeight w:val="300"/>
        </w:trPr>
        <w:tc>
          <w:tcPr>
            <w:tcW w:w="368" w:type="pct"/>
            <w:noWrap/>
            <w:hideMark/>
          </w:tcPr>
          <w:p w14:paraId="01819A15" w14:textId="77777777" w:rsidR="00043779" w:rsidRPr="00CC3D96" w:rsidRDefault="00043779" w:rsidP="00E03485">
            <w:pPr>
              <w:spacing w:line="360" w:lineRule="auto"/>
              <w:jc w:val="both"/>
              <w:rPr>
                <w:color w:val="000000"/>
              </w:rPr>
            </w:pPr>
            <w:r w:rsidRPr="00CC3D96">
              <w:rPr>
                <w:color w:val="000000"/>
              </w:rPr>
              <w:t>5</w:t>
            </w:r>
          </w:p>
        </w:tc>
        <w:tc>
          <w:tcPr>
            <w:tcW w:w="3823" w:type="pct"/>
            <w:noWrap/>
            <w:hideMark/>
          </w:tcPr>
          <w:p w14:paraId="6400B8AC" w14:textId="77777777" w:rsidR="00043779" w:rsidRPr="00CC3D96" w:rsidRDefault="00043779" w:rsidP="00E03485">
            <w:pPr>
              <w:spacing w:line="360" w:lineRule="auto"/>
              <w:jc w:val="both"/>
              <w:rPr>
                <w:color w:val="000000"/>
                <w:lang w:val="es-MX"/>
              </w:rPr>
            </w:pPr>
            <w:r w:rsidRPr="00CC3D96">
              <w:rPr>
                <w:color w:val="000000"/>
                <w:lang w:val="es-MX"/>
              </w:rPr>
              <w:t>Gestión del cambio cultural (resistencia al cambio)</w:t>
            </w:r>
          </w:p>
        </w:tc>
        <w:tc>
          <w:tcPr>
            <w:tcW w:w="809" w:type="pct"/>
            <w:noWrap/>
            <w:hideMark/>
          </w:tcPr>
          <w:p w14:paraId="0AB97C4D" w14:textId="77777777" w:rsidR="00043779" w:rsidRPr="00CC3D96" w:rsidRDefault="00043779" w:rsidP="00E03485">
            <w:pPr>
              <w:spacing w:line="360" w:lineRule="auto"/>
              <w:jc w:val="both"/>
              <w:rPr>
                <w:color w:val="000000"/>
              </w:rPr>
            </w:pPr>
            <w:r w:rsidRPr="00CC3D96">
              <w:rPr>
                <w:color w:val="000000"/>
              </w:rPr>
              <w:t>6</w:t>
            </w:r>
          </w:p>
        </w:tc>
      </w:tr>
      <w:tr w:rsidR="00043779" w:rsidRPr="00CC3D96" w14:paraId="4E23DF57" w14:textId="77777777" w:rsidTr="00CC3D96">
        <w:trPr>
          <w:trHeight w:val="300"/>
        </w:trPr>
        <w:tc>
          <w:tcPr>
            <w:tcW w:w="368" w:type="pct"/>
            <w:noWrap/>
            <w:hideMark/>
          </w:tcPr>
          <w:p w14:paraId="6A820575" w14:textId="77777777" w:rsidR="00043779" w:rsidRPr="00CC3D96" w:rsidRDefault="00043779" w:rsidP="00E03485">
            <w:pPr>
              <w:spacing w:line="360" w:lineRule="auto"/>
              <w:jc w:val="both"/>
              <w:rPr>
                <w:color w:val="000000"/>
              </w:rPr>
            </w:pPr>
            <w:r w:rsidRPr="00CC3D96">
              <w:rPr>
                <w:color w:val="000000"/>
              </w:rPr>
              <w:t>6</w:t>
            </w:r>
          </w:p>
        </w:tc>
        <w:tc>
          <w:tcPr>
            <w:tcW w:w="3823" w:type="pct"/>
            <w:noWrap/>
            <w:hideMark/>
          </w:tcPr>
          <w:p w14:paraId="1918513E" w14:textId="77777777" w:rsidR="00043779" w:rsidRPr="00CC3D96" w:rsidRDefault="00043779" w:rsidP="00E03485">
            <w:pPr>
              <w:spacing w:line="360" w:lineRule="auto"/>
              <w:jc w:val="both"/>
              <w:rPr>
                <w:color w:val="000000"/>
              </w:rPr>
            </w:pPr>
            <w:r w:rsidRPr="00CC3D96">
              <w:rPr>
                <w:color w:val="000000"/>
              </w:rPr>
              <w:t>Planeación estratégica</w:t>
            </w:r>
          </w:p>
        </w:tc>
        <w:tc>
          <w:tcPr>
            <w:tcW w:w="809" w:type="pct"/>
            <w:noWrap/>
            <w:hideMark/>
          </w:tcPr>
          <w:p w14:paraId="54F1750A" w14:textId="77777777" w:rsidR="00043779" w:rsidRPr="00CC3D96" w:rsidRDefault="00043779" w:rsidP="00E03485">
            <w:pPr>
              <w:spacing w:line="360" w:lineRule="auto"/>
              <w:jc w:val="both"/>
              <w:rPr>
                <w:color w:val="000000"/>
              </w:rPr>
            </w:pPr>
            <w:r w:rsidRPr="00CC3D96">
              <w:rPr>
                <w:color w:val="000000"/>
              </w:rPr>
              <w:t>8</w:t>
            </w:r>
          </w:p>
        </w:tc>
      </w:tr>
      <w:tr w:rsidR="00043779" w:rsidRPr="00CC3D96" w14:paraId="6AF70977" w14:textId="77777777" w:rsidTr="00CC3D96">
        <w:trPr>
          <w:trHeight w:val="300"/>
        </w:trPr>
        <w:tc>
          <w:tcPr>
            <w:tcW w:w="368" w:type="pct"/>
            <w:noWrap/>
            <w:hideMark/>
          </w:tcPr>
          <w:p w14:paraId="513BFD39" w14:textId="77777777" w:rsidR="00043779" w:rsidRPr="00CC3D96" w:rsidRDefault="00043779" w:rsidP="00E03485">
            <w:pPr>
              <w:spacing w:line="360" w:lineRule="auto"/>
              <w:jc w:val="both"/>
              <w:rPr>
                <w:color w:val="000000"/>
              </w:rPr>
            </w:pPr>
            <w:r w:rsidRPr="00CC3D96">
              <w:rPr>
                <w:color w:val="000000"/>
              </w:rPr>
              <w:t>7</w:t>
            </w:r>
          </w:p>
        </w:tc>
        <w:tc>
          <w:tcPr>
            <w:tcW w:w="3823" w:type="pct"/>
            <w:noWrap/>
            <w:hideMark/>
          </w:tcPr>
          <w:p w14:paraId="056E4DC6" w14:textId="77777777" w:rsidR="00043779" w:rsidRPr="00CC3D96" w:rsidRDefault="00043779" w:rsidP="00E03485">
            <w:pPr>
              <w:spacing w:line="360" w:lineRule="auto"/>
              <w:jc w:val="both"/>
              <w:rPr>
                <w:color w:val="000000"/>
                <w:lang w:val="es-MX"/>
              </w:rPr>
            </w:pPr>
            <w:r w:rsidRPr="00CC3D96">
              <w:rPr>
                <w:color w:val="000000"/>
                <w:lang w:val="es-MX"/>
              </w:rPr>
              <w:t>Priorización y selección del proyecto</w:t>
            </w:r>
          </w:p>
        </w:tc>
        <w:tc>
          <w:tcPr>
            <w:tcW w:w="809" w:type="pct"/>
            <w:noWrap/>
            <w:hideMark/>
          </w:tcPr>
          <w:p w14:paraId="73AA6524" w14:textId="77777777" w:rsidR="00043779" w:rsidRPr="00CC3D96" w:rsidRDefault="00043779" w:rsidP="00E03485">
            <w:pPr>
              <w:spacing w:line="360" w:lineRule="auto"/>
              <w:jc w:val="both"/>
              <w:rPr>
                <w:color w:val="000000"/>
              </w:rPr>
            </w:pPr>
            <w:r w:rsidRPr="00CC3D96">
              <w:rPr>
                <w:color w:val="000000"/>
              </w:rPr>
              <w:t>12</w:t>
            </w:r>
          </w:p>
        </w:tc>
      </w:tr>
      <w:tr w:rsidR="00043779" w:rsidRPr="00CC3D96" w14:paraId="0BDB0546" w14:textId="77777777" w:rsidTr="00CC3D96">
        <w:trPr>
          <w:trHeight w:val="300"/>
        </w:trPr>
        <w:tc>
          <w:tcPr>
            <w:tcW w:w="368" w:type="pct"/>
            <w:noWrap/>
            <w:hideMark/>
          </w:tcPr>
          <w:p w14:paraId="22330FF2" w14:textId="77777777" w:rsidR="00043779" w:rsidRPr="00CC3D96" w:rsidRDefault="00043779" w:rsidP="00E03485">
            <w:pPr>
              <w:spacing w:line="360" w:lineRule="auto"/>
              <w:jc w:val="both"/>
              <w:rPr>
                <w:color w:val="000000"/>
              </w:rPr>
            </w:pPr>
            <w:r w:rsidRPr="00CC3D96">
              <w:rPr>
                <w:color w:val="000000"/>
              </w:rPr>
              <w:t>8</w:t>
            </w:r>
          </w:p>
        </w:tc>
        <w:tc>
          <w:tcPr>
            <w:tcW w:w="3823" w:type="pct"/>
            <w:noWrap/>
            <w:hideMark/>
          </w:tcPr>
          <w:p w14:paraId="1BF7782E" w14:textId="77777777" w:rsidR="00043779" w:rsidRPr="00CC3D96" w:rsidRDefault="00043779" w:rsidP="00E03485">
            <w:pPr>
              <w:spacing w:line="360" w:lineRule="auto"/>
              <w:jc w:val="both"/>
              <w:rPr>
                <w:color w:val="000000"/>
                <w:lang w:val="es-MX"/>
              </w:rPr>
            </w:pPr>
            <w:r w:rsidRPr="00CC3D96">
              <w:rPr>
                <w:color w:val="000000"/>
                <w:lang w:val="es-MX"/>
              </w:rPr>
              <w:t>Selección, seguimiento y revisión del proyecto SS</w:t>
            </w:r>
          </w:p>
        </w:tc>
        <w:tc>
          <w:tcPr>
            <w:tcW w:w="809" w:type="pct"/>
            <w:noWrap/>
            <w:hideMark/>
          </w:tcPr>
          <w:p w14:paraId="7FCA3833" w14:textId="77777777" w:rsidR="00043779" w:rsidRPr="00CC3D96" w:rsidRDefault="00043779" w:rsidP="00E03485">
            <w:pPr>
              <w:spacing w:line="360" w:lineRule="auto"/>
              <w:jc w:val="both"/>
              <w:rPr>
                <w:color w:val="000000"/>
              </w:rPr>
            </w:pPr>
            <w:r w:rsidRPr="00CC3D96">
              <w:rPr>
                <w:color w:val="000000"/>
              </w:rPr>
              <w:t>6</w:t>
            </w:r>
          </w:p>
        </w:tc>
      </w:tr>
      <w:tr w:rsidR="00043779" w:rsidRPr="00CC3D96" w14:paraId="5D9818A2" w14:textId="77777777" w:rsidTr="00CC3D96">
        <w:trPr>
          <w:trHeight w:val="300"/>
        </w:trPr>
        <w:tc>
          <w:tcPr>
            <w:tcW w:w="368" w:type="pct"/>
            <w:noWrap/>
            <w:hideMark/>
          </w:tcPr>
          <w:p w14:paraId="6C6614EF" w14:textId="77777777" w:rsidR="00043779" w:rsidRPr="00CC3D96" w:rsidRDefault="00043779" w:rsidP="00E03485">
            <w:pPr>
              <w:spacing w:line="360" w:lineRule="auto"/>
              <w:jc w:val="both"/>
              <w:rPr>
                <w:color w:val="000000"/>
              </w:rPr>
            </w:pPr>
            <w:r w:rsidRPr="00CC3D96">
              <w:rPr>
                <w:color w:val="000000"/>
              </w:rPr>
              <w:t>9</w:t>
            </w:r>
          </w:p>
        </w:tc>
        <w:tc>
          <w:tcPr>
            <w:tcW w:w="3823" w:type="pct"/>
            <w:noWrap/>
            <w:hideMark/>
          </w:tcPr>
          <w:p w14:paraId="233E121B" w14:textId="77777777" w:rsidR="00043779" w:rsidRPr="00CC3D96" w:rsidRDefault="00043779" w:rsidP="00E03485">
            <w:pPr>
              <w:spacing w:line="360" w:lineRule="auto"/>
              <w:jc w:val="both"/>
              <w:rPr>
                <w:color w:val="000000"/>
                <w:lang w:val="es-MX"/>
              </w:rPr>
            </w:pPr>
            <w:r w:rsidRPr="00CC3D96">
              <w:rPr>
                <w:color w:val="000000"/>
                <w:lang w:val="es-MX"/>
              </w:rPr>
              <w:t>Alineación del proyecto SS con los objetivos de la organización</w:t>
            </w:r>
          </w:p>
        </w:tc>
        <w:tc>
          <w:tcPr>
            <w:tcW w:w="809" w:type="pct"/>
            <w:noWrap/>
            <w:hideMark/>
          </w:tcPr>
          <w:p w14:paraId="1F496443" w14:textId="77777777" w:rsidR="00043779" w:rsidRPr="00CC3D96" w:rsidRDefault="00043779" w:rsidP="00E03485">
            <w:pPr>
              <w:spacing w:line="360" w:lineRule="auto"/>
              <w:jc w:val="both"/>
              <w:rPr>
                <w:color w:val="000000"/>
              </w:rPr>
            </w:pPr>
            <w:r w:rsidRPr="00CC3D96">
              <w:rPr>
                <w:color w:val="000000"/>
              </w:rPr>
              <w:t>5</w:t>
            </w:r>
          </w:p>
        </w:tc>
      </w:tr>
      <w:tr w:rsidR="00043779" w:rsidRPr="00CC3D96" w14:paraId="4E727FE8" w14:textId="77777777" w:rsidTr="00CC3D96">
        <w:trPr>
          <w:trHeight w:val="300"/>
        </w:trPr>
        <w:tc>
          <w:tcPr>
            <w:tcW w:w="368" w:type="pct"/>
            <w:noWrap/>
            <w:hideMark/>
          </w:tcPr>
          <w:p w14:paraId="2EF5E4D5" w14:textId="77777777" w:rsidR="00043779" w:rsidRPr="00CC3D96" w:rsidRDefault="00043779" w:rsidP="00E03485">
            <w:pPr>
              <w:spacing w:line="360" w:lineRule="auto"/>
              <w:jc w:val="both"/>
              <w:rPr>
                <w:color w:val="000000"/>
              </w:rPr>
            </w:pPr>
            <w:r w:rsidRPr="00CC3D96">
              <w:rPr>
                <w:color w:val="000000"/>
              </w:rPr>
              <w:t>10</w:t>
            </w:r>
          </w:p>
        </w:tc>
        <w:tc>
          <w:tcPr>
            <w:tcW w:w="3823" w:type="pct"/>
            <w:noWrap/>
            <w:hideMark/>
          </w:tcPr>
          <w:p w14:paraId="2A587B06" w14:textId="77777777" w:rsidR="00043779" w:rsidRPr="00CC3D96" w:rsidRDefault="00043779" w:rsidP="00E03485">
            <w:pPr>
              <w:spacing w:line="360" w:lineRule="auto"/>
              <w:jc w:val="both"/>
              <w:rPr>
                <w:color w:val="000000"/>
                <w:lang w:val="es-MX"/>
              </w:rPr>
            </w:pPr>
            <w:r w:rsidRPr="00CC3D96">
              <w:rPr>
                <w:color w:val="000000"/>
                <w:lang w:val="es-MX"/>
              </w:rPr>
              <w:t>Integrar SS con los beneficios financieros</w:t>
            </w:r>
          </w:p>
        </w:tc>
        <w:tc>
          <w:tcPr>
            <w:tcW w:w="809" w:type="pct"/>
            <w:noWrap/>
            <w:hideMark/>
          </w:tcPr>
          <w:p w14:paraId="1F745F23" w14:textId="77777777" w:rsidR="00043779" w:rsidRPr="00CC3D96" w:rsidRDefault="00043779" w:rsidP="00E03485">
            <w:pPr>
              <w:spacing w:line="360" w:lineRule="auto"/>
              <w:jc w:val="both"/>
              <w:rPr>
                <w:color w:val="000000"/>
              </w:rPr>
            </w:pPr>
            <w:r w:rsidRPr="00CC3D96">
              <w:rPr>
                <w:color w:val="000000"/>
              </w:rPr>
              <w:t>5</w:t>
            </w:r>
          </w:p>
        </w:tc>
      </w:tr>
      <w:tr w:rsidR="00043779" w:rsidRPr="00CC3D96" w14:paraId="4365008B" w14:textId="77777777" w:rsidTr="00CC3D96">
        <w:trPr>
          <w:trHeight w:val="300"/>
        </w:trPr>
        <w:tc>
          <w:tcPr>
            <w:tcW w:w="368" w:type="pct"/>
            <w:noWrap/>
            <w:hideMark/>
          </w:tcPr>
          <w:p w14:paraId="19A1B7FB" w14:textId="77777777" w:rsidR="00043779" w:rsidRPr="00CC3D96" w:rsidRDefault="00043779" w:rsidP="00E03485">
            <w:pPr>
              <w:spacing w:line="360" w:lineRule="auto"/>
              <w:jc w:val="both"/>
              <w:rPr>
                <w:color w:val="000000"/>
              </w:rPr>
            </w:pPr>
            <w:r w:rsidRPr="00CC3D96">
              <w:rPr>
                <w:color w:val="000000"/>
              </w:rPr>
              <w:t>11</w:t>
            </w:r>
          </w:p>
        </w:tc>
        <w:tc>
          <w:tcPr>
            <w:tcW w:w="3823" w:type="pct"/>
            <w:noWrap/>
            <w:hideMark/>
          </w:tcPr>
          <w:p w14:paraId="6C1BE3B5" w14:textId="77777777" w:rsidR="00043779" w:rsidRPr="00CC3D96" w:rsidRDefault="00043779" w:rsidP="00E03485">
            <w:pPr>
              <w:spacing w:line="360" w:lineRule="auto"/>
              <w:jc w:val="both"/>
              <w:rPr>
                <w:color w:val="000000"/>
                <w:lang w:val="es-MX"/>
              </w:rPr>
            </w:pPr>
            <w:r w:rsidRPr="00CC3D96">
              <w:rPr>
                <w:color w:val="000000"/>
                <w:lang w:val="es-MX"/>
              </w:rPr>
              <w:t>Vincular SS con los clientes *</w:t>
            </w:r>
          </w:p>
        </w:tc>
        <w:tc>
          <w:tcPr>
            <w:tcW w:w="809" w:type="pct"/>
            <w:noWrap/>
            <w:hideMark/>
          </w:tcPr>
          <w:p w14:paraId="04FB9A8F" w14:textId="77777777" w:rsidR="00043779" w:rsidRPr="00CC3D96" w:rsidRDefault="00043779" w:rsidP="00E03485">
            <w:pPr>
              <w:spacing w:line="360" w:lineRule="auto"/>
              <w:jc w:val="both"/>
              <w:rPr>
                <w:color w:val="000000"/>
              </w:rPr>
            </w:pPr>
            <w:r w:rsidRPr="00CC3D96">
              <w:rPr>
                <w:color w:val="000000"/>
              </w:rPr>
              <w:t>19</w:t>
            </w:r>
          </w:p>
        </w:tc>
      </w:tr>
      <w:tr w:rsidR="00043779" w:rsidRPr="00CC3D96" w14:paraId="267604B3" w14:textId="77777777" w:rsidTr="00CC3D96">
        <w:trPr>
          <w:trHeight w:val="300"/>
        </w:trPr>
        <w:tc>
          <w:tcPr>
            <w:tcW w:w="368" w:type="pct"/>
            <w:noWrap/>
            <w:hideMark/>
          </w:tcPr>
          <w:p w14:paraId="14D2AEDD" w14:textId="77777777" w:rsidR="00043779" w:rsidRPr="00CC3D96" w:rsidRDefault="00043779" w:rsidP="00E03485">
            <w:pPr>
              <w:spacing w:line="360" w:lineRule="auto"/>
              <w:jc w:val="both"/>
              <w:rPr>
                <w:color w:val="000000"/>
              </w:rPr>
            </w:pPr>
            <w:r w:rsidRPr="00CC3D96">
              <w:rPr>
                <w:color w:val="000000"/>
              </w:rPr>
              <w:t>12</w:t>
            </w:r>
          </w:p>
        </w:tc>
        <w:tc>
          <w:tcPr>
            <w:tcW w:w="3823" w:type="pct"/>
            <w:noWrap/>
            <w:hideMark/>
          </w:tcPr>
          <w:p w14:paraId="718B0A02" w14:textId="77777777" w:rsidR="00043779" w:rsidRPr="00CC3D96" w:rsidRDefault="00043779" w:rsidP="00E03485">
            <w:pPr>
              <w:spacing w:line="360" w:lineRule="auto"/>
              <w:jc w:val="both"/>
              <w:rPr>
                <w:color w:val="000000"/>
                <w:lang w:val="es-MX"/>
              </w:rPr>
            </w:pPr>
            <w:r w:rsidRPr="00CC3D96">
              <w:rPr>
                <w:color w:val="000000"/>
                <w:lang w:val="es-MX"/>
              </w:rPr>
              <w:t>Vincular SS con los proveedores</w:t>
            </w:r>
          </w:p>
        </w:tc>
        <w:tc>
          <w:tcPr>
            <w:tcW w:w="809" w:type="pct"/>
            <w:noWrap/>
            <w:hideMark/>
          </w:tcPr>
          <w:p w14:paraId="7E0BD1A1" w14:textId="77777777" w:rsidR="00043779" w:rsidRPr="00CC3D96" w:rsidRDefault="00043779" w:rsidP="00E03485">
            <w:pPr>
              <w:spacing w:line="360" w:lineRule="auto"/>
              <w:jc w:val="both"/>
              <w:rPr>
                <w:color w:val="000000"/>
              </w:rPr>
            </w:pPr>
            <w:r w:rsidRPr="00CC3D96">
              <w:rPr>
                <w:color w:val="000000"/>
              </w:rPr>
              <w:t>10</w:t>
            </w:r>
          </w:p>
        </w:tc>
      </w:tr>
      <w:tr w:rsidR="00043779" w:rsidRPr="00CC3D96" w14:paraId="14BF0F21" w14:textId="77777777" w:rsidTr="00CC3D96">
        <w:trPr>
          <w:trHeight w:val="300"/>
        </w:trPr>
        <w:tc>
          <w:tcPr>
            <w:tcW w:w="368" w:type="pct"/>
            <w:noWrap/>
            <w:hideMark/>
          </w:tcPr>
          <w:p w14:paraId="189F2092" w14:textId="77777777" w:rsidR="00043779" w:rsidRPr="00CC3D96" w:rsidRDefault="00043779" w:rsidP="00E03485">
            <w:pPr>
              <w:spacing w:line="360" w:lineRule="auto"/>
              <w:jc w:val="both"/>
              <w:rPr>
                <w:color w:val="000000"/>
              </w:rPr>
            </w:pPr>
            <w:r w:rsidRPr="00CC3D96">
              <w:rPr>
                <w:color w:val="000000"/>
              </w:rPr>
              <w:t>13</w:t>
            </w:r>
          </w:p>
        </w:tc>
        <w:tc>
          <w:tcPr>
            <w:tcW w:w="3823" w:type="pct"/>
            <w:noWrap/>
            <w:hideMark/>
          </w:tcPr>
          <w:p w14:paraId="2BB136D7" w14:textId="77777777" w:rsidR="00043779" w:rsidRPr="00CC3D96" w:rsidRDefault="00043779" w:rsidP="00E03485">
            <w:pPr>
              <w:spacing w:line="360" w:lineRule="auto"/>
              <w:jc w:val="both"/>
              <w:rPr>
                <w:color w:val="000000"/>
                <w:lang w:val="es-MX"/>
              </w:rPr>
            </w:pPr>
            <w:r w:rsidRPr="00CC3D96">
              <w:rPr>
                <w:color w:val="000000"/>
                <w:lang w:val="es-MX"/>
              </w:rPr>
              <w:t>Vinculación de SS con la gestión de recursos humanos</w:t>
            </w:r>
          </w:p>
        </w:tc>
        <w:tc>
          <w:tcPr>
            <w:tcW w:w="809" w:type="pct"/>
            <w:noWrap/>
            <w:hideMark/>
          </w:tcPr>
          <w:p w14:paraId="4891999E" w14:textId="77777777" w:rsidR="00043779" w:rsidRPr="00CC3D96" w:rsidRDefault="00043779" w:rsidP="00E03485">
            <w:pPr>
              <w:spacing w:line="360" w:lineRule="auto"/>
              <w:jc w:val="both"/>
              <w:rPr>
                <w:color w:val="000000"/>
              </w:rPr>
            </w:pPr>
            <w:r w:rsidRPr="00CC3D96">
              <w:rPr>
                <w:color w:val="000000"/>
              </w:rPr>
              <w:t>6</w:t>
            </w:r>
          </w:p>
        </w:tc>
      </w:tr>
      <w:tr w:rsidR="00043779" w:rsidRPr="00CC3D96" w14:paraId="4AE3B96D" w14:textId="77777777" w:rsidTr="00CC3D96">
        <w:trPr>
          <w:trHeight w:val="300"/>
        </w:trPr>
        <w:tc>
          <w:tcPr>
            <w:tcW w:w="368" w:type="pct"/>
            <w:noWrap/>
            <w:hideMark/>
          </w:tcPr>
          <w:p w14:paraId="00B41878" w14:textId="77777777" w:rsidR="00043779" w:rsidRPr="00CC3D96" w:rsidRDefault="00043779" w:rsidP="00E03485">
            <w:pPr>
              <w:spacing w:line="360" w:lineRule="auto"/>
              <w:jc w:val="both"/>
              <w:rPr>
                <w:color w:val="000000"/>
              </w:rPr>
            </w:pPr>
            <w:r w:rsidRPr="00CC3D96">
              <w:rPr>
                <w:color w:val="000000"/>
              </w:rPr>
              <w:t>14</w:t>
            </w:r>
          </w:p>
        </w:tc>
        <w:tc>
          <w:tcPr>
            <w:tcW w:w="3823" w:type="pct"/>
            <w:noWrap/>
            <w:hideMark/>
          </w:tcPr>
          <w:p w14:paraId="181B5EE8" w14:textId="77777777" w:rsidR="00043779" w:rsidRPr="00CC3D96" w:rsidRDefault="00043779" w:rsidP="00E03485">
            <w:pPr>
              <w:spacing w:line="360" w:lineRule="auto"/>
              <w:jc w:val="both"/>
              <w:rPr>
                <w:color w:val="000000"/>
                <w:lang w:val="es-MX"/>
              </w:rPr>
            </w:pPr>
            <w:r w:rsidRPr="00CC3D96">
              <w:rPr>
                <w:color w:val="000000"/>
                <w:lang w:val="es-MX"/>
              </w:rPr>
              <w:t>Programa de reconocimiento del desempeño</w:t>
            </w:r>
          </w:p>
        </w:tc>
        <w:tc>
          <w:tcPr>
            <w:tcW w:w="809" w:type="pct"/>
            <w:noWrap/>
            <w:hideMark/>
          </w:tcPr>
          <w:p w14:paraId="6D149D4E" w14:textId="77777777" w:rsidR="00043779" w:rsidRPr="00CC3D96" w:rsidRDefault="00043779" w:rsidP="00E03485">
            <w:pPr>
              <w:spacing w:line="360" w:lineRule="auto"/>
              <w:jc w:val="both"/>
              <w:rPr>
                <w:color w:val="000000"/>
              </w:rPr>
            </w:pPr>
            <w:r w:rsidRPr="00CC3D96">
              <w:rPr>
                <w:color w:val="000000"/>
              </w:rPr>
              <w:t>7</w:t>
            </w:r>
          </w:p>
        </w:tc>
      </w:tr>
      <w:tr w:rsidR="00043779" w:rsidRPr="00CC3D96" w14:paraId="01DA336A" w14:textId="77777777" w:rsidTr="00CC3D96">
        <w:trPr>
          <w:trHeight w:val="300"/>
        </w:trPr>
        <w:tc>
          <w:tcPr>
            <w:tcW w:w="368" w:type="pct"/>
            <w:noWrap/>
            <w:hideMark/>
          </w:tcPr>
          <w:p w14:paraId="1D4D650A" w14:textId="77777777" w:rsidR="00043779" w:rsidRPr="00CC3D96" w:rsidRDefault="00043779" w:rsidP="00E03485">
            <w:pPr>
              <w:spacing w:line="360" w:lineRule="auto"/>
              <w:jc w:val="both"/>
              <w:rPr>
                <w:color w:val="000000"/>
              </w:rPr>
            </w:pPr>
            <w:r w:rsidRPr="00CC3D96">
              <w:rPr>
                <w:color w:val="000000"/>
              </w:rPr>
              <w:t>15</w:t>
            </w:r>
          </w:p>
        </w:tc>
        <w:tc>
          <w:tcPr>
            <w:tcW w:w="3823" w:type="pct"/>
            <w:noWrap/>
            <w:hideMark/>
          </w:tcPr>
          <w:p w14:paraId="3D29ED53" w14:textId="77777777" w:rsidR="00043779" w:rsidRPr="00CC3D96" w:rsidRDefault="00043779" w:rsidP="00E03485">
            <w:pPr>
              <w:spacing w:line="360" w:lineRule="auto"/>
              <w:jc w:val="both"/>
              <w:rPr>
                <w:color w:val="000000"/>
                <w:lang w:val="es-MX"/>
              </w:rPr>
            </w:pPr>
            <w:r w:rsidRPr="00CC3D96">
              <w:rPr>
                <w:color w:val="000000"/>
                <w:lang w:val="es-MX"/>
              </w:rPr>
              <w:t>Enfoque basado en objetivos a corto y largo plazo</w:t>
            </w:r>
          </w:p>
        </w:tc>
        <w:tc>
          <w:tcPr>
            <w:tcW w:w="809" w:type="pct"/>
            <w:noWrap/>
            <w:hideMark/>
          </w:tcPr>
          <w:p w14:paraId="0C8267F1" w14:textId="77777777" w:rsidR="00043779" w:rsidRPr="00CC3D96" w:rsidRDefault="00043779" w:rsidP="00E03485">
            <w:pPr>
              <w:spacing w:line="360" w:lineRule="auto"/>
              <w:jc w:val="both"/>
              <w:rPr>
                <w:color w:val="000000"/>
              </w:rPr>
            </w:pPr>
            <w:r w:rsidRPr="00CC3D96">
              <w:rPr>
                <w:color w:val="000000"/>
              </w:rPr>
              <w:t>7</w:t>
            </w:r>
          </w:p>
        </w:tc>
      </w:tr>
      <w:tr w:rsidR="00043779" w:rsidRPr="00CC3D96" w14:paraId="2737DA47" w14:textId="77777777" w:rsidTr="00CC3D96">
        <w:trPr>
          <w:trHeight w:val="300"/>
        </w:trPr>
        <w:tc>
          <w:tcPr>
            <w:tcW w:w="368" w:type="pct"/>
            <w:noWrap/>
            <w:hideMark/>
          </w:tcPr>
          <w:p w14:paraId="2AF31917" w14:textId="77777777" w:rsidR="00043779" w:rsidRPr="00CC3D96" w:rsidRDefault="00043779" w:rsidP="00E03485">
            <w:pPr>
              <w:spacing w:line="360" w:lineRule="auto"/>
              <w:jc w:val="both"/>
              <w:rPr>
                <w:color w:val="000000"/>
              </w:rPr>
            </w:pPr>
            <w:r w:rsidRPr="00CC3D96">
              <w:rPr>
                <w:color w:val="000000"/>
              </w:rPr>
              <w:t>16</w:t>
            </w:r>
          </w:p>
        </w:tc>
        <w:tc>
          <w:tcPr>
            <w:tcW w:w="3823" w:type="pct"/>
            <w:noWrap/>
            <w:hideMark/>
          </w:tcPr>
          <w:p w14:paraId="4B1647F2" w14:textId="77777777" w:rsidR="00043779" w:rsidRPr="00CC3D96" w:rsidRDefault="00043779" w:rsidP="00E03485">
            <w:pPr>
              <w:spacing w:line="360" w:lineRule="auto"/>
              <w:jc w:val="both"/>
              <w:rPr>
                <w:color w:val="000000"/>
              </w:rPr>
            </w:pPr>
            <w:r w:rsidRPr="00CC3D96">
              <w:rPr>
                <w:color w:val="000000"/>
              </w:rPr>
              <w:t>Inversión de recursos adecuados</w:t>
            </w:r>
          </w:p>
        </w:tc>
        <w:tc>
          <w:tcPr>
            <w:tcW w:w="809" w:type="pct"/>
            <w:noWrap/>
            <w:hideMark/>
          </w:tcPr>
          <w:p w14:paraId="30D2EF6C" w14:textId="77777777" w:rsidR="00043779" w:rsidRPr="00CC3D96" w:rsidRDefault="00043779" w:rsidP="00E03485">
            <w:pPr>
              <w:spacing w:line="360" w:lineRule="auto"/>
              <w:jc w:val="both"/>
              <w:rPr>
                <w:color w:val="000000"/>
              </w:rPr>
            </w:pPr>
            <w:r w:rsidRPr="00CC3D96">
              <w:rPr>
                <w:color w:val="000000"/>
              </w:rPr>
              <w:t>9</w:t>
            </w:r>
          </w:p>
        </w:tc>
      </w:tr>
      <w:tr w:rsidR="00043779" w:rsidRPr="00CC3D96" w14:paraId="53466E5A" w14:textId="77777777" w:rsidTr="00CC3D96">
        <w:trPr>
          <w:trHeight w:val="300"/>
        </w:trPr>
        <w:tc>
          <w:tcPr>
            <w:tcW w:w="368" w:type="pct"/>
            <w:noWrap/>
            <w:hideMark/>
          </w:tcPr>
          <w:p w14:paraId="24BD99AE" w14:textId="77777777" w:rsidR="00043779" w:rsidRPr="00CC3D96" w:rsidRDefault="00043779" w:rsidP="00E03485">
            <w:pPr>
              <w:spacing w:line="360" w:lineRule="auto"/>
              <w:jc w:val="both"/>
              <w:rPr>
                <w:color w:val="000000"/>
              </w:rPr>
            </w:pPr>
            <w:r w:rsidRPr="00CC3D96">
              <w:rPr>
                <w:color w:val="000000"/>
              </w:rPr>
              <w:t>17</w:t>
            </w:r>
          </w:p>
        </w:tc>
        <w:tc>
          <w:tcPr>
            <w:tcW w:w="3823" w:type="pct"/>
            <w:noWrap/>
            <w:hideMark/>
          </w:tcPr>
          <w:p w14:paraId="18BD716B" w14:textId="77777777" w:rsidR="00043779" w:rsidRPr="00CC3D96" w:rsidRDefault="00043779" w:rsidP="00E03485">
            <w:pPr>
              <w:spacing w:line="360" w:lineRule="auto"/>
              <w:jc w:val="both"/>
              <w:rPr>
                <w:color w:val="000000"/>
                <w:lang w:val="es-MX"/>
              </w:rPr>
            </w:pPr>
            <w:r w:rsidRPr="00CC3D96">
              <w:rPr>
                <w:color w:val="000000"/>
                <w:lang w:val="es-MX"/>
              </w:rPr>
              <w:t>Herramientas y técnicas de la metodología SS</w:t>
            </w:r>
          </w:p>
        </w:tc>
        <w:tc>
          <w:tcPr>
            <w:tcW w:w="809" w:type="pct"/>
            <w:noWrap/>
            <w:hideMark/>
          </w:tcPr>
          <w:p w14:paraId="36B4DB1B" w14:textId="77777777" w:rsidR="00043779" w:rsidRPr="00CC3D96" w:rsidRDefault="00043779" w:rsidP="00E03485">
            <w:pPr>
              <w:spacing w:line="360" w:lineRule="auto"/>
              <w:jc w:val="both"/>
              <w:rPr>
                <w:color w:val="000000"/>
              </w:rPr>
            </w:pPr>
            <w:r w:rsidRPr="00CC3D96">
              <w:rPr>
                <w:color w:val="000000"/>
              </w:rPr>
              <w:t>12</w:t>
            </w:r>
          </w:p>
        </w:tc>
      </w:tr>
      <w:tr w:rsidR="00043779" w:rsidRPr="00CC3D96" w14:paraId="40C1A93A" w14:textId="77777777" w:rsidTr="00CC3D96">
        <w:trPr>
          <w:trHeight w:val="300"/>
        </w:trPr>
        <w:tc>
          <w:tcPr>
            <w:tcW w:w="368" w:type="pct"/>
            <w:noWrap/>
            <w:hideMark/>
          </w:tcPr>
          <w:p w14:paraId="500460D7" w14:textId="77777777" w:rsidR="00043779" w:rsidRPr="00CC3D96" w:rsidRDefault="00043779" w:rsidP="00E03485">
            <w:pPr>
              <w:spacing w:line="360" w:lineRule="auto"/>
              <w:jc w:val="both"/>
              <w:rPr>
                <w:color w:val="000000"/>
              </w:rPr>
            </w:pPr>
            <w:r w:rsidRPr="00CC3D96">
              <w:rPr>
                <w:color w:val="000000"/>
              </w:rPr>
              <w:t>18</w:t>
            </w:r>
          </w:p>
        </w:tc>
        <w:tc>
          <w:tcPr>
            <w:tcW w:w="3823" w:type="pct"/>
            <w:noWrap/>
            <w:hideMark/>
          </w:tcPr>
          <w:p w14:paraId="5303F265" w14:textId="77777777" w:rsidR="00043779" w:rsidRPr="00CC3D96" w:rsidRDefault="00043779" w:rsidP="00E03485">
            <w:pPr>
              <w:spacing w:line="360" w:lineRule="auto"/>
              <w:jc w:val="both"/>
              <w:rPr>
                <w:color w:val="000000"/>
                <w:lang w:val="es-MX"/>
              </w:rPr>
            </w:pPr>
            <w:r w:rsidRPr="00CC3D96">
              <w:rPr>
                <w:color w:val="000000"/>
                <w:lang w:val="es-MX"/>
              </w:rPr>
              <w:t>Sistema adaptable a la implementación de SS</w:t>
            </w:r>
          </w:p>
        </w:tc>
        <w:tc>
          <w:tcPr>
            <w:tcW w:w="809" w:type="pct"/>
            <w:noWrap/>
            <w:hideMark/>
          </w:tcPr>
          <w:p w14:paraId="5976E1CF" w14:textId="77777777" w:rsidR="00043779" w:rsidRPr="00CC3D96" w:rsidRDefault="00043779" w:rsidP="00E03485">
            <w:pPr>
              <w:spacing w:line="360" w:lineRule="auto"/>
              <w:jc w:val="both"/>
              <w:rPr>
                <w:color w:val="000000"/>
              </w:rPr>
            </w:pPr>
            <w:r w:rsidRPr="00CC3D96">
              <w:rPr>
                <w:color w:val="000000"/>
              </w:rPr>
              <w:t>6</w:t>
            </w:r>
          </w:p>
        </w:tc>
      </w:tr>
      <w:tr w:rsidR="00043779" w:rsidRPr="00CC3D96" w14:paraId="6900C9CE" w14:textId="77777777" w:rsidTr="00CC3D96">
        <w:trPr>
          <w:trHeight w:val="300"/>
        </w:trPr>
        <w:tc>
          <w:tcPr>
            <w:tcW w:w="368" w:type="pct"/>
            <w:noWrap/>
            <w:hideMark/>
          </w:tcPr>
          <w:p w14:paraId="6085E68B" w14:textId="77777777" w:rsidR="00043779" w:rsidRPr="00CC3D96" w:rsidRDefault="00043779" w:rsidP="00E03485">
            <w:pPr>
              <w:spacing w:line="360" w:lineRule="auto"/>
              <w:jc w:val="both"/>
              <w:rPr>
                <w:color w:val="000000"/>
              </w:rPr>
            </w:pPr>
            <w:r w:rsidRPr="00CC3D96">
              <w:rPr>
                <w:color w:val="000000"/>
              </w:rPr>
              <w:t>19</w:t>
            </w:r>
          </w:p>
        </w:tc>
        <w:tc>
          <w:tcPr>
            <w:tcW w:w="3823" w:type="pct"/>
            <w:noWrap/>
            <w:hideMark/>
          </w:tcPr>
          <w:p w14:paraId="0BEA3F7C" w14:textId="77777777" w:rsidR="00043779" w:rsidRPr="00CC3D96" w:rsidRDefault="00043779" w:rsidP="00E03485">
            <w:pPr>
              <w:spacing w:line="360" w:lineRule="auto"/>
              <w:jc w:val="both"/>
              <w:rPr>
                <w:color w:val="000000"/>
              </w:rPr>
            </w:pPr>
            <w:r w:rsidRPr="00CC3D96">
              <w:rPr>
                <w:color w:val="000000"/>
              </w:rPr>
              <w:t>SS centrado en métricas</w:t>
            </w:r>
          </w:p>
        </w:tc>
        <w:tc>
          <w:tcPr>
            <w:tcW w:w="809" w:type="pct"/>
            <w:noWrap/>
            <w:hideMark/>
          </w:tcPr>
          <w:p w14:paraId="34923B7C" w14:textId="77777777" w:rsidR="00043779" w:rsidRPr="00CC3D96" w:rsidRDefault="00043779" w:rsidP="00E03485">
            <w:pPr>
              <w:spacing w:line="360" w:lineRule="auto"/>
              <w:jc w:val="both"/>
              <w:rPr>
                <w:color w:val="000000"/>
              </w:rPr>
            </w:pPr>
            <w:r w:rsidRPr="00CC3D96">
              <w:rPr>
                <w:color w:val="000000"/>
              </w:rPr>
              <w:t>6</w:t>
            </w:r>
          </w:p>
        </w:tc>
      </w:tr>
      <w:tr w:rsidR="00043779" w:rsidRPr="00CC3D96" w14:paraId="38CE5322" w14:textId="77777777" w:rsidTr="00CC3D96">
        <w:trPr>
          <w:trHeight w:val="300"/>
        </w:trPr>
        <w:tc>
          <w:tcPr>
            <w:tcW w:w="368" w:type="pct"/>
            <w:noWrap/>
            <w:hideMark/>
          </w:tcPr>
          <w:p w14:paraId="5E4AC1CB" w14:textId="77777777" w:rsidR="00043779" w:rsidRPr="00CC3D96" w:rsidRDefault="00043779" w:rsidP="00E03485">
            <w:pPr>
              <w:spacing w:line="360" w:lineRule="auto"/>
              <w:jc w:val="both"/>
              <w:rPr>
                <w:color w:val="000000"/>
              </w:rPr>
            </w:pPr>
            <w:r w:rsidRPr="00CC3D96">
              <w:rPr>
                <w:color w:val="000000"/>
              </w:rPr>
              <w:t>20</w:t>
            </w:r>
          </w:p>
        </w:tc>
        <w:tc>
          <w:tcPr>
            <w:tcW w:w="3823" w:type="pct"/>
            <w:noWrap/>
            <w:hideMark/>
          </w:tcPr>
          <w:p w14:paraId="74F98067" w14:textId="77777777" w:rsidR="00043779" w:rsidRPr="00CC3D96" w:rsidRDefault="00043779" w:rsidP="00E03485">
            <w:pPr>
              <w:spacing w:line="360" w:lineRule="auto"/>
              <w:jc w:val="both"/>
              <w:rPr>
                <w:color w:val="000000"/>
                <w:lang w:val="es-MX"/>
              </w:rPr>
            </w:pPr>
            <w:r w:rsidRPr="00CC3D96">
              <w:rPr>
                <w:color w:val="000000"/>
                <w:lang w:val="es-MX"/>
              </w:rPr>
              <w:t>Sistema de análisis de datos y métodos estadísticos</w:t>
            </w:r>
          </w:p>
        </w:tc>
        <w:tc>
          <w:tcPr>
            <w:tcW w:w="809" w:type="pct"/>
            <w:noWrap/>
            <w:hideMark/>
          </w:tcPr>
          <w:p w14:paraId="22BFF2B2" w14:textId="77777777" w:rsidR="00043779" w:rsidRPr="00CC3D96" w:rsidRDefault="00043779" w:rsidP="00E03485">
            <w:pPr>
              <w:spacing w:line="360" w:lineRule="auto"/>
              <w:jc w:val="both"/>
              <w:rPr>
                <w:color w:val="000000"/>
              </w:rPr>
            </w:pPr>
            <w:r w:rsidRPr="00CC3D96">
              <w:rPr>
                <w:color w:val="000000"/>
              </w:rPr>
              <w:t>9</w:t>
            </w:r>
          </w:p>
        </w:tc>
      </w:tr>
      <w:tr w:rsidR="00043779" w:rsidRPr="00CC3D96" w14:paraId="5278465E" w14:textId="77777777" w:rsidTr="00CC3D96">
        <w:trPr>
          <w:trHeight w:val="300"/>
        </w:trPr>
        <w:tc>
          <w:tcPr>
            <w:tcW w:w="368" w:type="pct"/>
            <w:noWrap/>
            <w:hideMark/>
          </w:tcPr>
          <w:p w14:paraId="5E58093B" w14:textId="77777777" w:rsidR="00043779" w:rsidRPr="00CC3D96" w:rsidRDefault="00043779" w:rsidP="00E03485">
            <w:pPr>
              <w:spacing w:line="360" w:lineRule="auto"/>
              <w:jc w:val="both"/>
              <w:rPr>
                <w:color w:val="000000"/>
              </w:rPr>
            </w:pPr>
            <w:r w:rsidRPr="00CC3D96">
              <w:rPr>
                <w:color w:val="000000"/>
              </w:rPr>
              <w:t>21</w:t>
            </w:r>
          </w:p>
        </w:tc>
        <w:tc>
          <w:tcPr>
            <w:tcW w:w="3823" w:type="pct"/>
            <w:noWrap/>
            <w:hideMark/>
          </w:tcPr>
          <w:p w14:paraId="7266FA04" w14:textId="77777777" w:rsidR="00043779" w:rsidRPr="00CC3D96" w:rsidRDefault="00043779" w:rsidP="00E03485">
            <w:pPr>
              <w:spacing w:line="360" w:lineRule="auto"/>
              <w:jc w:val="both"/>
              <w:rPr>
                <w:color w:val="000000"/>
                <w:lang w:val="es-MX"/>
              </w:rPr>
            </w:pPr>
            <w:r w:rsidRPr="00CC3D96">
              <w:rPr>
                <w:color w:val="000000"/>
                <w:lang w:val="es-MX"/>
              </w:rPr>
              <w:t>Coordinación con sistemas de gestión e intercambio de conocimientos</w:t>
            </w:r>
          </w:p>
        </w:tc>
        <w:tc>
          <w:tcPr>
            <w:tcW w:w="809" w:type="pct"/>
            <w:noWrap/>
            <w:hideMark/>
          </w:tcPr>
          <w:p w14:paraId="739266A2" w14:textId="77777777" w:rsidR="00043779" w:rsidRPr="00CC3D96" w:rsidRDefault="00043779" w:rsidP="00E03485">
            <w:pPr>
              <w:spacing w:line="360" w:lineRule="auto"/>
              <w:jc w:val="both"/>
              <w:rPr>
                <w:color w:val="000000"/>
              </w:rPr>
            </w:pPr>
            <w:r w:rsidRPr="00CC3D96">
              <w:rPr>
                <w:color w:val="000000"/>
              </w:rPr>
              <w:t>7</w:t>
            </w:r>
          </w:p>
        </w:tc>
      </w:tr>
      <w:tr w:rsidR="00043779" w:rsidRPr="00CC3D96" w14:paraId="47B78CC0" w14:textId="77777777" w:rsidTr="00CC3D96">
        <w:trPr>
          <w:trHeight w:val="300"/>
        </w:trPr>
        <w:tc>
          <w:tcPr>
            <w:tcW w:w="368" w:type="pct"/>
            <w:noWrap/>
            <w:hideMark/>
          </w:tcPr>
          <w:p w14:paraId="6B30652E" w14:textId="77777777" w:rsidR="00043779" w:rsidRPr="00CC3D96" w:rsidRDefault="00043779" w:rsidP="00E03485">
            <w:pPr>
              <w:spacing w:line="360" w:lineRule="auto"/>
              <w:jc w:val="both"/>
              <w:rPr>
                <w:color w:val="000000"/>
              </w:rPr>
            </w:pPr>
            <w:r w:rsidRPr="00CC3D96">
              <w:rPr>
                <w:color w:val="000000"/>
              </w:rPr>
              <w:t>22</w:t>
            </w:r>
          </w:p>
        </w:tc>
        <w:tc>
          <w:tcPr>
            <w:tcW w:w="3823" w:type="pct"/>
            <w:noWrap/>
            <w:hideMark/>
          </w:tcPr>
          <w:p w14:paraId="3AA6782B" w14:textId="77777777" w:rsidR="00043779" w:rsidRPr="00CC3D96" w:rsidRDefault="00043779" w:rsidP="00E03485">
            <w:pPr>
              <w:spacing w:line="360" w:lineRule="auto"/>
              <w:jc w:val="both"/>
              <w:rPr>
                <w:color w:val="000000"/>
                <w:lang w:val="es-MX"/>
              </w:rPr>
            </w:pPr>
            <w:r w:rsidRPr="00CC3D96">
              <w:rPr>
                <w:color w:val="000000"/>
                <w:lang w:val="es-MX"/>
              </w:rPr>
              <w:t>Formación y entrenamiento continuo de equipos multifuncionales especializados</w:t>
            </w:r>
          </w:p>
        </w:tc>
        <w:tc>
          <w:tcPr>
            <w:tcW w:w="809" w:type="pct"/>
            <w:noWrap/>
            <w:hideMark/>
          </w:tcPr>
          <w:p w14:paraId="1F5CD72D" w14:textId="77777777" w:rsidR="00043779" w:rsidRPr="00CC3D96" w:rsidRDefault="00043779" w:rsidP="00E03485">
            <w:pPr>
              <w:spacing w:line="360" w:lineRule="auto"/>
              <w:jc w:val="both"/>
              <w:rPr>
                <w:color w:val="000000"/>
              </w:rPr>
            </w:pPr>
            <w:r w:rsidRPr="00CC3D96">
              <w:rPr>
                <w:color w:val="000000"/>
              </w:rPr>
              <w:t>15</w:t>
            </w:r>
          </w:p>
        </w:tc>
      </w:tr>
      <w:tr w:rsidR="00043779" w:rsidRPr="00CC3D96" w14:paraId="4C165497" w14:textId="77777777" w:rsidTr="00CC3D96">
        <w:trPr>
          <w:trHeight w:val="300"/>
        </w:trPr>
        <w:tc>
          <w:tcPr>
            <w:tcW w:w="368" w:type="pct"/>
            <w:noWrap/>
            <w:hideMark/>
          </w:tcPr>
          <w:p w14:paraId="679F6C74" w14:textId="77777777" w:rsidR="00043779" w:rsidRPr="00CC3D96" w:rsidRDefault="00043779" w:rsidP="00E03485">
            <w:pPr>
              <w:spacing w:line="360" w:lineRule="auto"/>
              <w:jc w:val="both"/>
              <w:rPr>
                <w:color w:val="000000"/>
              </w:rPr>
            </w:pPr>
            <w:r w:rsidRPr="00CC3D96">
              <w:rPr>
                <w:color w:val="000000"/>
              </w:rPr>
              <w:t>23</w:t>
            </w:r>
          </w:p>
        </w:tc>
        <w:tc>
          <w:tcPr>
            <w:tcW w:w="3823" w:type="pct"/>
            <w:noWrap/>
            <w:hideMark/>
          </w:tcPr>
          <w:p w14:paraId="6A107BA6" w14:textId="77777777" w:rsidR="00043779" w:rsidRPr="00CC3D96" w:rsidRDefault="00043779" w:rsidP="00E03485">
            <w:pPr>
              <w:spacing w:line="360" w:lineRule="auto"/>
              <w:jc w:val="both"/>
              <w:rPr>
                <w:color w:val="000000"/>
                <w:lang w:val="es-MX"/>
              </w:rPr>
            </w:pPr>
            <w:r w:rsidRPr="00CC3D96">
              <w:rPr>
                <w:color w:val="000000"/>
                <w:lang w:val="es-MX"/>
              </w:rPr>
              <w:t>Selección de líderes de proyecto</w:t>
            </w:r>
          </w:p>
        </w:tc>
        <w:tc>
          <w:tcPr>
            <w:tcW w:w="809" w:type="pct"/>
            <w:noWrap/>
            <w:hideMark/>
          </w:tcPr>
          <w:p w14:paraId="15648385" w14:textId="77777777" w:rsidR="00043779" w:rsidRPr="00CC3D96" w:rsidRDefault="00043779" w:rsidP="00E03485">
            <w:pPr>
              <w:spacing w:line="360" w:lineRule="auto"/>
              <w:jc w:val="both"/>
              <w:rPr>
                <w:color w:val="000000"/>
              </w:rPr>
            </w:pPr>
            <w:r w:rsidRPr="00CC3D96">
              <w:rPr>
                <w:color w:val="000000"/>
              </w:rPr>
              <w:t>7</w:t>
            </w:r>
          </w:p>
        </w:tc>
      </w:tr>
      <w:tr w:rsidR="00043779" w:rsidRPr="00CC3D96" w14:paraId="514A7753" w14:textId="77777777" w:rsidTr="00CC3D96">
        <w:trPr>
          <w:trHeight w:val="300"/>
        </w:trPr>
        <w:tc>
          <w:tcPr>
            <w:tcW w:w="368" w:type="pct"/>
            <w:noWrap/>
            <w:hideMark/>
          </w:tcPr>
          <w:p w14:paraId="0FB80571" w14:textId="77777777" w:rsidR="00043779" w:rsidRPr="00CC3D96" w:rsidRDefault="00043779" w:rsidP="00E03485">
            <w:pPr>
              <w:spacing w:line="360" w:lineRule="auto"/>
              <w:jc w:val="both"/>
              <w:rPr>
                <w:color w:val="000000"/>
              </w:rPr>
            </w:pPr>
            <w:r w:rsidRPr="00CC3D96">
              <w:rPr>
                <w:color w:val="000000"/>
              </w:rPr>
              <w:t>24</w:t>
            </w:r>
          </w:p>
        </w:tc>
        <w:tc>
          <w:tcPr>
            <w:tcW w:w="3823" w:type="pct"/>
            <w:noWrap/>
            <w:hideMark/>
          </w:tcPr>
          <w:p w14:paraId="21B578B3" w14:textId="77777777" w:rsidR="00043779" w:rsidRPr="00CC3D96" w:rsidRDefault="00043779" w:rsidP="00E03485">
            <w:pPr>
              <w:spacing w:line="360" w:lineRule="auto"/>
              <w:jc w:val="both"/>
              <w:rPr>
                <w:color w:val="000000"/>
                <w:lang w:val="es-MX"/>
              </w:rPr>
            </w:pPr>
            <w:r w:rsidRPr="00CC3D96">
              <w:rPr>
                <w:color w:val="000000"/>
                <w:lang w:val="es-MX"/>
              </w:rPr>
              <w:t>Estructura de roles de la metodología SS</w:t>
            </w:r>
          </w:p>
        </w:tc>
        <w:tc>
          <w:tcPr>
            <w:tcW w:w="809" w:type="pct"/>
            <w:noWrap/>
            <w:hideMark/>
          </w:tcPr>
          <w:p w14:paraId="49E42ACB" w14:textId="77777777" w:rsidR="00043779" w:rsidRPr="00CC3D96" w:rsidRDefault="00043779" w:rsidP="00E03485">
            <w:pPr>
              <w:spacing w:line="360" w:lineRule="auto"/>
              <w:jc w:val="both"/>
              <w:rPr>
                <w:color w:val="000000"/>
              </w:rPr>
            </w:pPr>
            <w:r w:rsidRPr="00CC3D96">
              <w:rPr>
                <w:color w:val="000000"/>
              </w:rPr>
              <w:t>5</w:t>
            </w:r>
          </w:p>
        </w:tc>
      </w:tr>
      <w:tr w:rsidR="00043779" w:rsidRPr="00CC3D96" w14:paraId="2A23CB17" w14:textId="77777777" w:rsidTr="00CC3D96">
        <w:trPr>
          <w:trHeight w:val="300"/>
        </w:trPr>
        <w:tc>
          <w:tcPr>
            <w:tcW w:w="368" w:type="pct"/>
            <w:noWrap/>
            <w:hideMark/>
          </w:tcPr>
          <w:p w14:paraId="30D0933B" w14:textId="77777777" w:rsidR="00043779" w:rsidRPr="00CC3D96" w:rsidRDefault="00043779" w:rsidP="00E03485">
            <w:pPr>
              <w:spacing w:line="360" w:lineRule="auto"/>
              <w:jc w:val="both"/>
              <w:rPr>
                <w:color w:val="000000"/>
              </w:rPr>
            </w:pPr>
            <w:r w:rsidRPr="00CC3D96">
              <w:rPr>
                <w:color w:val="000000"/>
              </w:rPr>
              <w:t>25</w:t>
            </w:r>
          </w:p>
        </w:tc>
        <w:tc>
          <w:tcPr>
            <w:tcW w:w="3823" w:type="pct"/>
            <w:noWrap/>
            <w:hideMark/>
          </w:tcPr>
          <w:p w14:paraId="4CACFD5F" w14:textId="77777777" w:rsidR="00043779" w:rsidRPr="00CC3D96" w:rsidRDefault="00043779" w:rsidP="00E03485">
            <w:pPr>
              <w:spacing w:line="360" w:lineRule="auto"/>
              <w:jc w:val="both"/>
              <w:rPr>
                <w:color w:val="000000"/>
              </w:rPr>
            </w:pPr>
            <w:r w:rsidRPr="00CC3D96">
              <w:rPr>
                <w:color w:val="000000"/>
              </w:rPr>
              <w:t>Equipo colaborativo</w:t>
            </w:r>
          </w:p>
        </w:tc>
        <w:tc>
          <w:tcPr>
            <w:tcW w:w="809" w:type="pct"/>
            <w:noWrap/>
            <w:hideMark/>
          </w:tcPr>
          <w:p w14:paraId="23811588" w14:textId="77777777" w:rsidR="00043779" w:rsidRPr="00CC3D96" w:rsidRDefault="00043779" w:rsidP="00E03485">
            <w:pPr>
              <w:spacing w:line="360" w:lineRule="auto"/>
              <w:jc w:val="both"/>
              <w:rPr>
                <w:color w:val="000000"/>
              </w:rPr>
            </w:pPr>
            <w:r w:rsidRPr="00CC3D96">
              <w:rPr>
                <w:color w:val="000000"/>
              </w:rPr>
              <w:t>11</w:t>
            </w:r>
          </w:p>
        </w:tc>
      </w:tr>
      <w:tr w:rsidR="00043779" w:rsidRPr="00CC3D96" w14:paraId="16B7CFA2" w14:textId="77777777" w:rsidTr="00CC3D96">
        <w:trPr>
          <w:trHeight w:val="300"/>
        </w:trPr>
        <w:tc>
          <w:tcPr>
            <w:tcW w:w="368" w:type="pct"/>
            <w:noWrap/>
            <w:hideMark/>
          </w:tcPr>
          <w:p w14:paraId="3A32EC2D" w14:textId="77777777" w:rsidR="00043779" w:rsidRPr="00CC3D96" w:rsidRDefault="00043779" w:rsidP="00E03485">
            <w:pPr>
              <w:spacing w:line="360" w:lineRule="auto"/>
              <w:jc w:val="both"/>
              <w:rPr>
                <w:color w:val="000000"/>
              </w:rPr>
            </w:pPr>
            <w:r w:rsidRPr="00CC3D96">
              <w:rPr>
                <w:color w:val="000000"/>
              </w:rPr>
              <w:t>26</w:t>
            </w:r>
          </w:p>
        </w:tc>
        <w:tc>
          <w:tcPr>
            <w:tcW w:w="3823" w:type="pct"/>
            <w:noWrap/>
            <w:hideMark/>
          </w:tcPr>
          <w:p w14:paraId="4E9B4460" w14:textId="77777777" w:rsidR="00043779" w:rsidRPr="00CC3D96" w:rsidRDefault="00043779" w:rsidP="00E03485">
            <w:pPr>
              <w:spacing w:line="360" w:lineRule="auto"/>
              <w:jc w:val="both"/>
              <w:rPr>
                <w:color w:val="000000"/>
              </w:rPr>
            </w:pPr>
            <w:r w:rsidRPr="00CC3D96">
              <w:rPr>
                <w:color w:val="000000"/>
              </w:rPr>
              <w:t>Trabajo en equipo</w:t>
            </w:r>
          </w:p>
        </w:tc>
        <w:tc>
          <w:tcPr>
            <w:tcW w:w="809" w:type="pct"/>
            <w:noWrap/>
            <w:hideMark/>
          </w:tcPr>
          <w:p w14:paraId="359B0266" w14:textId="77777777" w:rsidR="00043779" w:rsidRPr="00CC3D96" w:rsidRDefault="00043779" w:rsidP="00E03485">
            <w:pPr>
              <w:spacing w:line="360" w:lineRule="auto"/>
              <w:jc w:val="both"/>
              <w:rPr>
                <w:color w:val="000000"/>
              </w:rPr>
            </w:pPr>
            <w:r w:rsidRPr="00CC3D96">
              <w:rPr>
                <w:color w:val="000000"/>
              </w:rPr>
              <w:t>11</w:t>
            </w:r>
          </w:p>
        </w:tc>
      </w:tr>
      <w:tr w:rsidR="00043779" w:rsidRPr="00CC3D96" w14:paraId="183AE06C" w14:textId="77777777" w:rsidTr="00CC3D96">
        <w:trPr>
          <w:trHeight w:val="300"/>
        </w:trPr>
        <w:tc>
          <w:tcPr>
            <w:tcW w:w="368" w:type="pct"/>
            <w:noWrap/>
            <w:hideMark/>
          </w:tcPr>
          <w:p w14:paraId="24A545C2" w14:textId="77777777" w:rsidR="00043779" w:rsidRPr="00CC3D96" w:rsidRDefault="00043779" w:rsidP="00E03485">
            <w:pPr>
              <w:spacing w:line="360" w:lineRule="auto"/>
              <w:jc w:val="both"/>
              <w:rPr>
                <w:color w:val="000000"/>
              </w:rPr>
            </w:pPr>
            <w:r w:rsidRPr="00CC3D96">
              <w:rPr>
                <w:color w:val="000000"/>
              </w:rPr>
              <w:t>27</w:t>
            </w:r>
          </w:p>
        </w:tc>
        <w:tc>
          <w:tcPr>
            <w:tcW w:w="3823" w:type="pct"/>
            <w:noWrap/>
            <w:hideMark/>
          </w:tcPr>
          <w:p w14:paraId="7371D706" w14:textId="77777777" w:rsidR="00043779" w:rsidRPr="00CC3D96" w:rsidRDefault="00043779" w:rsidP="00E03485">
            <w:pPr>
              <w:spacing w:line="360" w:lineRule="auto"/>
              <w:jc w:val="both"/>
              <w:rPr>
                <w:color w:val="000000"/>
                <w:lang w:val="es-MX"/>
              </w:rPr>
            </w:pPr>
            <w:r w:rsidRPr="00CC3D96">
              <w:rPr>
                <w:color w:val="000000"/>
                <w:lang w:val="es-MX"/>
              </w:rPr>
              <w:t>Participación y empoderamiento de los miembros del equipo de trabajo de SS</w:t>
            </w:r>
          </w:p>
        </w:tc>
        <w:tc>
          <w:tcPr>
            <w:tcW w:w="809" w:type="pct"/>
            <w:noWrap/>
            <w:hideMark/>
          </w:tcPr>
          <w:p w14:paraId="7153002E" w14:textId="77777777" w:rsidR="00043779" w:rsidRPr="00CC3D96" w:rsidRDefault="00043779" w:rsidP="00E03485">
            <w:pPr>
              <w:spacing w:line="360" w:lineRule="auto"/>
              <w:jc w:val="both"/>
              <w:rPr>
                <w:color w:val="000000"/>
              </w:rPr>
            </w:pPr>
            <w:r w:rsidRPr="00CC3D96">
              <w:rPr>
                <w:color w:val="000000"/>
              </w:rPr>
              <w:t>9</w:t>
            </w:r>
          </w:p>
        </w:tc>
      </w:tr>
      <w:tr w:rsidR="00043779" w:rsidRPr="00CC3D96" w14:paraId="125D2DCE" w14:textId="77777777" w:rsidTr="00CC3D96">
        <w:trPr>
          <w:trHeight w:val="300"/>
        </w:trPr>
        <w:tc>
          <w:tcPr>
            <w:tcW w:w="368" w:type="pct"/>
            <w:noWrap/>
            <w:hideMark/>
          </w:tcPr>
          <w:p w14:paraId="25C03E84" w14:textId="77777777" w:rsidR="00043779" w:rsidRPr="00CC3D96" w:rsidRDefault="00043779" w:rsidP="00E03485">
            <w:pPr>
              <w:spacing w:line="360" w:lineRule="auto"/>
              <w:jc w:val="both"/>
              <w:rPr>
                <w:color w:val="000000"/>
              </w:rPr>
            </w:pPr>
            <w:r w:rsidRPr="00CC3D96">
              <w:rPr>
                <w:color w:val="000000"/>
              </w:rPr>
              <w:t>28</w:t>
            </w:r>
          </w:p>
        </w:tc>
        <w:tc>
          <w:tcPr>
            <w:tcW w:w="3823" w:type="pct"/>
            <w:noWrap/>
            <w:hideMark/>
          </w:tcPr>
          <w:p w14:paraId="5B2B1908" w14:textId="77777777" w:rsidR="00043779" w:rsidRPr="00CC3D96" w:rsidRDefault="00043779" w:rsidP="00E03485">
            <w:pPr>
              <w:spacing w:line="360" w:lineRule="auto"/>
              <w:jc w:val="both"/>
              <w:rPr>
                <w:color w:val="000000"/>
                <w:lang w:val="es-MX"/>
              </w:rPr>
            </w:pPr>
            <w:r w:rsidRPr="00CC3D96">
              <w:rPr>
                <w:color w:val="000000"/>
                <w:lang w:val="es-MX"/>
              </w:rPr>
              <w:t>Sinergia entre la alta dirección y el equipo de trabajo del proyecto SS</w:t>
            </w:r>
          </w:p>
        </w:tc>
        <w:tc>
          <w:tcPr>
            <w:tcW w:w="809" w:type="pct"/>
            <w:noWrap/>
            <w:hideMark/>
          </w:tcPr>
          <w:p w14:paraId="1F6C21E6" w14:textId="77777777" w:rsidR="00043779" w:rsidRPr="00CC3D96" w:rsidRDefault="00043779" w:rsidP="00E03485">
            <w:pPr>
              <w:spacing w:line="360" w:lineRule="auto"/>
              <w:jc w:val="both"/>
              <w:rPr>
                <w:color w:val="000000"/>
              </w:rPr>
            </w:pPr>
            <w:r w:rsidRPr="00CC3D96">
              <w:rPr>
                <w:color w:val="000000"/>
              </w:rPr>
              <w:t>9</w:t>
            </w:r>
          </w:p>
        </w:tc>
      </w:tr>
      <w:tr w:rsidR="00043779" w:rsidRPr="00CC3D96" w14:paraId="5CDDFCA4" w14:textId="77777777" w:rsidTr="00CC3D96">
        <w:trPr>
          <w:trHeight w:val="300"/>
        </w:trPr>
        <w:tc>
          <w:tcPr>
            <w:tcW w:w="368" w:type="pct"/>
            <w:noWrap/>
            <w:hideMark/>
          </w:tcPr>
          <w:p w14:paraId="1BB2E29F" w14:textId="77777777" w:rsidR="00043779" w:rsidRPr="00CC3D96" w:rsidRDefault="00043779" w:rsidP="00E03485">
            <w:pPr>
              <w:spacing w:line="360" w:lineRule="auto"/>
              <w:jc w:val="both"/>
              <w:rPr>
                <w:color w:val="000000"/>
              </w:rPr>
            </w:pPr>
            <w:r w:rsidRPr="00CC3D96">
              <w:rPr>
                <w:color w:val="000000"/>
              </w:rPr>
              <w:lastRenderedPageBreak/>
              <w:t>29</w:t>
            </w:r>
          </w:p>
        </w:tc>
        <w:tc>
          <w:tcPr>
            <w:tcW w:w="3823" w:type="pct"/>
            <w:noWrap/>
            <w:hideMark/>
          </w:tcPr>
          <w:p w14:paraId="38ACBCBD" w14:textId="77777777" w:rsidR="00043779" w:rsidRPr="00CC3D96" w:rsidRDefault="00043779" w:rsidP="00E03485">
            <w:pPr>
              <w:spacing w:line="360" w:lineRule="auto"/>
              <w:jc w:val="both"/>
              <w:rPr>
                <w:color w:val="000000"/>
              </w:rPr>
            </w:pPr>
            <w:r w:rsidRPr="00CC3D96">
              <w:rPr>
                <w:color w:val="000000"/>
              </w:rPr>
              <w:t>Habilidades de liderazgo ejecutivo</w:t>
            </w:r>
          </w:p>
        </w:tc>
        <w:tc>
          <w:tcPr>
            <w:tcW w:w="809" w:type="pct"/>
            <w:noWrap/>
            <w:hideMark/>
          </w:tcPr>
          <w:p w14:paraId="55D1635E" w14:textId="77777777" w:rsidR="00043779" w:rsidRPr="00CC3D96" w:rsidRDefault="00043779" w:rsidP="00E03485">
            <w:pPr>
              <w:spacing w:line="360" w:lineRule="auto"/>
              <w:jc w:val="both"/>
              <w:rPr>
                <w:color w:val="000000"/>
              </w:rPr>
            </w:pPr>
            <w:r w:rsidRPr="00CC3D96">
              <w:rPr>
                <w:color w:val="000000"/>
              </w:rPr>
              <w:t>9</w:t>
            </w:r>
          </w:p>
        </w:tc>
      </w:tr>
    </w:tbl>
    <w:p w14:paraId="58D83CEB" w14:textId="232F4AC8" w:rsidR="00043779" w:rsidRPr="00803A75" w:rsidRDefault="00043779" w:rsidP="00CC3D96">
      <w:pPr>
        <w:spacing w:line="360" w:lineRule="auto"/>
        <w:jc w:val="center"/>
        <w:rPr>
          <w:lang w:val="es-MX"/>
        </w:rPr>
      </w:pPr>
      <w:r w:rsidRPr="00803A75">
        <w:rPr>
          <w:lang w:val="es-MX"/>
        </w:rPr>
        <w:t xml:space="preserve">Fuente: </w:t>
      </w:r>
      <w:r w:rsidRPr="00803A75">
        <w:rPr>
          <w:spacing w:val="-1"/>
        </w:rPr>
        <w:fldChar w:fldCharType="begin" w:fldLock="1"/>
      </w:r>
      <w:r w:rsidRPr="00803A75">
        <w:rPr>
          <w:spacing w:val="-1"/>
        </w:rPr>
        <w:instrText>ADDIN CSL_CITATION {"citationItems":[{"id":"ITEM-1","itemData":{"ISBN":"0000000309783","author":[{"dropping-particle":"","family":"Valles Chávez","given":"Adán","non-dropping-particle":"","parse-names":false,"suffix":""},{"dropping-particle":"","family":"Alvarez Argüelles","given":"Mariela","non-dropping-particle":"","parse-names":false,"suffix":""},{"dropping-particle":"","family":"Torres Argüelles","given":"Soledad Vianey","non-dropping-particle":"","parse-names":false,"suffix":""}],"chapter-number":"4","container-title":"Enfoques y métodos para resolver problemas sociales y productivos de manera sostenible","id":"ITEM-1","issued":{"date-parts":[["2023"]]},"page":"69-91","publisher":"Editorial CENID","title":"Factores Críticos de Éxito en el Despliegue de Proyectos Seis Sigma: Una Revisión Sistemática y Metaanálisis Critical Success Factors in Implementing Six Sigma Projects: A Systematic Review and Meta- Analysi","type":"chapter"},"uris":["http://www.mendeley.com/documents/?uuid=2f50a6cb-4f97-4ef3-bfd5-eaec18e96517"]}],"mendeley":{"formattedCitation":"(Valles Chávez et al., 2023)","plainTextFormattedCitation":"(Valles Chávez et al., 2023)","previouslyFormattedCitation":"(Valles Chávez et al., 2023)"},"properties":{"noteIndex":0},"schema":"https://github.com/citation-style-language/schema/raw/master/csl-citation.json"}</w:instrText>
      </w:r>
      <w:r w:rsidRPr="00803A75">
        <w:rPr>
          <w:spacing w:val="-1"/>
        </w:rPr>
        <w:fldChar w:fldCharType="separate"/>
      </w:r>
      <w:r w:rsidRPr="00803A75">
        <w:rPr>
          <w:noProof/>
          <w:spacing w:val="-1"/>
        </w:rPr>
        <w:t xml:space="preserve">Valles Chávez </w:t>
      </w:r>
      <w:r w:rsidR="00514594" w:rsidRPr="00514594">
        <w:rPr>
          <w:i/>
          <w:noProof/>
          <w:spacing w:val="-1"/>
        </w:rPr>
        <w:t>et al.</w:t>
      </w:r>
      <w:r w:rsidRPr="00803A75">
        <w:rPr>
          <w:noProof/>
          <w:spacing w:val="-1"/>
        </w:rPr>
        <w:t xml:space="preserve"> </w:t>
      </w:r>
      <w:r>
        <w:rPr>
          <w:noProof/>
          <w:spacing w:val="-1"/>
        </w:rPr>
        <w:t>(</w:t>
      </w:r>
      <w:r w:rsidRPr="00803A75">
        <w:rPr>
          <w:noProof/>
          <w:spacing w:val="-1"/>
        </w:rPr>
        <w:t>2023)</w:t>
      </w:r>
      <w:r w:rsidRPr="00803A75">
        <w:rPr>
          <w:spacing w:val="-1"/>
        </w:rPr>
        <w:fldChar w:fldCharType="end"/>
      </w:r>
    </w:p>
    <w:p w14:paraId="7AA5F123" w14:textId="77777777" w:rsidR="00043779" w:rsidRDefault="00043779" w:rsidP="00043779">
      <w:pPr>
        <w:spacing w:line="360" w:lineRule="auto"/>
        <w:ind w:firstLine="708"/>
        <w:jc w:val="both"/>
      </w:pPr>
      <w:r w:rsidRPr="00803A75">
        <w:t>La medición es un procedimiento utilizado para vincular conceptos abstractos, identificados como constructos supuestos o variables latentes. Para medir estos conceptos, solo puede hacerse a través de variables observables (Cupani, 2012)</w:t>
      </w:r>
      <w:r>
        <w:t xml:space="preserve">, lo cual </w:t>
      </w:r>
      <w:r w:rsidRPr="00803A75">
        <w:t xml:space="preserve">se logra mediante un instrumento de medición (IM) en forma de cuestionario, entendiendo como el recurso que utilizan los investigadores para registrar datos y generar información sobre las variables de la investigación. </w:t>
      </w:r>
    </w:p>
    <w:p w14:paraId="4B20CFE3" w14:textId="0FF7335A" w:rsidR="00043779" w:rsidRDefault="00043779" w:rsidP="00043779">
      <w:pPr>
        <w:spacing w:line="360" w:lineRule="auto"/>
        <w:ind w:firstLine="708"/>
        <w:jc w:val="both"/>
      </w:pPr>
      <w:r w:rsidRPr="00803A75">
        <w:t xml:space="preserve">Por otra parte, se entiende como cuestionario el conjunto o serie de preguntas sobre una o varias variables que serán medidas, utilizado en encuestas de diferentes tipos. Por lo tanto, el IM debe cumplir con tres requisitos esenciales: ser objetivo, válido y confiable (Hernández Sampieri </w:t>
      </w:r>
      <w:r w:rsidR="00514594" w:rsidRPr="00514594">
        <w:rPr>
          <w:i/>
        </w:rPr>
        <w:t>et al.</w:t>
      </w:r>
      <w:r w:rsidRPr="00803A75">
        <w:t>, 2014).</w:t>
      </w:r>
    </w:p>
    <w:p w14:paraId="44D42130" w14:textId="77777777" w:rsidR="00043779" w:rsidRDefault="00043779" w:rsidP="00043779">
      <w:pPr>
        <w:spacing w:line="360" w:lineRule="auto"/>
        <w:ind w:firstLine="708"/>
        <w:jc w:val="both"/>
      </w:pPr>
      <w:r w:rsidRPr="00803A75">
        <w:t>Según la literatura, la objetividad se refiere al nivel en el que el IM está influenciado por tendencias y sesgos que podrían generar los investigadores que lo manejan, califican e interpretan. Para reforzar la objetividad del IM, se recomienda su aplicación estandarizada, es decir, con instrucciones y condiciones iguales para todos los jueces, así como en la evaluación de resultados. Además, se sugiere que el IM sea administrado por personal con conocimientos, capacitación y experiencia en dicho instrumento.</w:t>
      </w:r>
    </w:p>
    <w:p w14:paraId="190A1398" w14:textId="77777777" w:rsidR="00043779" w:rsidRDefault="00043779" w:rsidP="00043779">
      <w:pPr>
        <w:spacing w:line="360" w:lineRule="auto"/>
        <w:ind w:firstLine="708"/>
        <w:jc w:val="both"/>
      </w:pPr>
      <w:r w:rsidRPr="00803A75">
        <w:t>Por otro lado, la validez se describe como el grado en que un IM mide efectivamente la variable deseada. La literatura reporta tres enfoques de validez: la relacionada con el contenido, la del criterio y la del constructo. En este instrumento, se entiende la validez como el grado en que el IM mide la variable en cuestión según el criterio del experto.</w:t>
      </w:r>
    </w:p>
    <w:p w14:paraId="329E69F0" w14:textId="7F3A67E0" w:rsidR="00043779" w:rsidRDefault="00043779" w:rsidP="00043779">
      <w:pPr>
        <w:spacing w:line="360" w:lineRule="auto"/>
        <w:ind w:firstLine="708"/>
        <w:jc w:val="both"/>
      </w:pPr>
      <w:r w:rsidRPr="00803A75">
        <w:t xml:space="preserve">En cuanto a la confiabilidad, se refiere al nivel en el que el IM proporciona resultados consistentes, revelando el grado de confianza en dicho instrumento. Esto significa que, si se aplica repetidamente al mismo experto, deberían obtenerse resultados similares (Mondy y Noe, 2005). Es importante destacar que, aunque un IM sea confiable, no necesariamente es válido. Por lo tanto, es necesario demostrar </w:t>
      </w:r>
      <w:proofErr w:type="gramStart"/>
      <w:r w:rsidRPr="00803A75">
        <w:t>tanto confiabilidad</w:t>
      </w:r>
      <w:proofErr w:type="gramEnd"/>
      <w:r w:rsidRPr="00803A75">
        <w:t xml:space="preserve"> como validez para garantizar la seriedad de los resultados (Hernández Sampieri </w:t>
      </w:r>
      <w:r w:rsidR="00514594" w:rsidRPr="00514594">
        <w:rPr>
          <w:i/>
        </w:rPr>
        <w:t>et al.</w:t>
      </w:r>
      <w:r w:rsidRPr="00803A75">
        <w:t>, 2014).</w:t>
      </w:r>
    </w:p>
    <w:p w14:paraId="0252ED1D" w14:textId="00461F64" w:rsidR="00043779" w:rsidRDefault="00043779" w:rsidP="00043779">
      <w:pPr>
        <w:spacing w:line="360" w:lineRule="auto"/>
        <w:ind w:firstLine="708"/>
        <w:jc w:val="both"/>
      </w:pPr>
      <w:r w:rsidRPr="00803A75">
        <w:t xml:space="preserve">Con el objetivo de validar el IM mediante el juicio de un grupo de expertos, se analizaron los datos utilizando estadísticos no paramétricos como el test de Friedman, que, según </w:t>
      </w:r>
      <w:proofErr w:type="spellStart"/>
      <w:r w:rsidRPr="00803A75">
        <w:t>Granato</w:t>
      </w:r>
      <w:proofErr w:type="spellEnd"/>
      <w:r w:rsidRPr="00803A75">
        <w:t xml:space="preserve"> </w:t>
      </w:r>
      <w:r w:rsidR="00514594" w:rsidRPr="00514594">
        <w:rPr>
          <w:i/>
        </w:rPr>
        <w:t>et al.</w:t>
      </w:r>
      <w:r w:rsidRPr="00803A75">
        <w:t xml:space="preserve"> (2014), se presenta como una alternativa para analizar la varianza entre dos factores.</w:t>
      </w:r>
    </w:p>
    <w:p w14:paraId="4925CF5B" w14:textId="4A90C421" w:rsidR="006E1C2D" w:rsidRDefault="006E1C2D" w:rsidP="003D7E2A">
      <w:pPr>
        <w:spacing w:line="360" w:lineRule="auto"/>
        <w:ind w:firstLine="720"/>
        <w:jc w:val="both"/>
        <w:rPr>
          <w:lang w:val="es-MX"/>
        </w:rPr>
      </w:pPr>
    </w:p>
    <w:p w14:paraId="3153E4B0" w14:textId="77777777" w:rsidR="00BB2754" w:rsidRDefault="00BB2754" w:rsidP="003D7E2A">
      <w:pPr>
        <w:spacing w:line="360" w:lineRule="auto"/>
        <w:ind w:firstLine="720"/>
        <w:jc w:val="both"/>
        <w:rPr>
          <w:lang w:val="es-MX"/>
        </w:rPr>
      </w:pPr>
    </w:p>
    <w:p w14:paraId="3D960F3E" w14:textId="294354B2" w:rsidR="00406D5C" w:rsidRPr="00526CD7" w:rsidRDefault="00D57A21" w:rsidP="003D7E2A">
      <w:pPr>
        <w:spacing w:line="360" w:lineRule="auto"/>
        <w:jc w:val="center"/>
        <w:rPr>
          <w:b/>
          <w:sz w:val="32"/>
          <w:szCs w:val="32"/>
        </w:rPr>
      </w:pPr>
      <w:r w:rsidRPr="00526CD7">
        <w:rPr>
          <w:b/>
          <w:bCs/>
          <w:sz w:val="32"/>
          <w:szCs w:val="32"/>
        </w:rPr>
        <w:lastRenderedPageBreak/>
        <w:t>Metodología</w:t>
      </w:r>
    </w:p>
    <w:p w14:paraId="2E467390" w14:textId="2E02F08D" w:rsidR="00043779" w:rsidRPr="00803A75" w:rsidRDefault="00043779" w:rsidP="00043779">
      <w:pPr>
        <w:spacing w:line="360" w:lineRule="auto"/>
        <w:ind w:firstLine="720"/>
        <w:jc w:val="both"/>
      </w:pPr>
      <w:r w:rsidRPr="00803A75">
        <w:t xml:space="preserve">La metodología empleada en esta investigación </w:t>
      </w:r>
      <w:r>
        <w:t>fue</w:t>
      </w:r>
      <w:r w:rsidRPr="00803A75">
        <w:t xml:space="preserve"> cuantitativa, ya que se recopilaron datos para la prueba de hipótesis, basada en la medición numérica y el uso de análisis estadístico. Este enfoque implica una serie de procesos de investigación que van desde la recolección, análisis, integración y discusión de datos cuantitativos con el objetivo de obtener un mayor entendimiento del fenómeno estudiado a través de la inferencia de los resultados de la información obtenida (Hernández Sampieri </w:t>
      </w:r>
      <w:r w:rsidR="00514594" w:rsidRPr="00514594">
        <w:rPr>
          <w:i/>
        </w:rPr>
        <w:t>et al.</w:t>
      </w:r>
      <w:r w:rsidRPr="00803A75">
        <w:t>, 2014; Malhotra, 2008).</w:t>
      </w:r>
    </w:p>
    <w:p w14:paraId="07C99602" w14:textId="6C08F25B" w:rsidR="00E13456" w:rsidRPr="00C23B9A" w:rsidRDefault="00E13456" w:rsidP="00E13456">
      <w:pPr>
        <w:spacing w:line="360" w:lineRule="auto"/>
        <w:jc w:val="both"/>
        <w:rPr>
          <w:rFonts w:cs="Arial"/>
        </w:rPr>
      </w:pPr>
    </w:p>
    <w:p w14:paraId="2A3F5C43" w14:textId="371F06F0" w:rsidR="00D57A21" w:rsidRPr="007A3BD1" w:rsidRDefault="00D57A21" w:rsidP="003D7E2A">
      <w:pPr>
        <w:spacing w:line="360" w:lineRule="auto"/>
        <w:jc w:val="center"/>
        <w:rPr>
          <w:i/>
          <w:iCs/>
          <w:sz w:val="28"/>
          <w:szCs w:val="28"/>
        </w:rPr>
      </w:pPr>
      <w:r w:rsidRPr="007A3BD1">
        <w:rPr>
          <w:b/>
          <w:bCs/>
          <w:sz w:val="28"/>
          <w:szCs w:val="28"/>
        </w:rPr>
        <w:t>Materiales</w:t>
      </w:r>
    </w:p>
    <w:p w14:paraId="35A23F58" w14:textId="77777777" w:rsidR="00043779" w:rsidRDefault="00043779" w:rsidP="00043779">
      <w:pPr>
        <w:spacing w:line="360" w:lineRule="auto"/>
        <w:ind w:firstLine="708"/>
        <w:jc w:val="both"/>
      </w:pPr>
      <w:r w:rsidRPr="00803A75">
        <w:t xml:space="preserve">Para esta investigación, se utilizaron artículos y publicaciones disponibles en diversas bases de datos seleccionadas por su reconocimiento y calidad informativa, así como la cantidad de artículos encontrados, como Springer, </w:t>
      </w:r>
      <w:proofErr w:type="spellStart"/>
      <w:r w:rsidRPr="00803A75">
        <w:t>Sciencedirect</w:t>
      </w:r>
      <w:proofErr w:type="spellEnd"/>
      <w:r w:rsidRPr="00803A75">
        <w:t xml:space="preserve">, IEEE, Elsevier, </w:t>
      </w:r>
      <w:proofErr w:type="spellStart"/>
      <w:r w:rsidRPr="00803A75">
        <w:t>Emerald</w:t>
      </w:r>
      <w:proofErr w:type="spellEnd"/>
      <w:r w:rsidRPr="00803A75">
        <w:t>, entre otras, durante el periodo comprendido entre 2017 y 2021, incluyendo también publicaciones de años anteriores. Para la evaluación de los factores, se diseñó un IM en forma de cuestionario, derivado de la revisión sistemática de literatura y la aplicación del metaanálisis. Los análisis estadísticos de datos se llevaron a cabo con la versión 18 del programa de cómputo Minitab.</w:t>
      </w:r>
    </w:p>
    <w:p w14:paraId="5B38EC97" w14:textId="31D94036" w:rsidR="00E372D6" w:rsidRDefault="00E372D6" w:rsidP="001D7016">
      <w:pPr>
        <w:autoSpaceDE w:val="0"/>
        <w:autoSpaceDN w:val="0"/>
        <w:adjustRightInd w:val="0"/>
        <w:spacing w:line="360" w:lineRule="auto"/>
        <w:jc w:val="both"/>
        <w:rPr>
          <w:i/>
          <w:iCs/>
        </w:rPr>
      </w:pPr>
    </w:p>
    <w:p w14:paraId="39E45245" w14:textId="1A002990" w:rsidR="00D57A21" w:rsidRPr="007A3BD1" w:rsidRDefault="00D57A21" w:rsidP="003D7E2A">
      <w:pPr>
        <w:spacing w:line="360" w:lineRule="auto"/>
        <w:jc w:val="center"/>
        <w:rPr>
          <w:b/>
          <w:bCs/>
          <w:sz w:val="28"/>
          <w:szCs w:val="28"/>
        </w:rPr>
      </w:pPr>
      <w:r w:rsidRPr="007A3BD1">
        <w:rPr>
          <w:b/>
          <w:bCs/>
          <w:sz w:val="28"/>
          <w:szCs w:val="28"/>
        </w:rPr>
        <w:t>Método</w:t>
      </w:r>
      <w:r w:rsidR="0046705F">
        <w:rPr>
          <w:b/>
          <w:bCs/>
          <w:sz w:val="28"/>
          <w:szCs w:val="28"/>
        </w:rPr>
        <w:t>s</w:t>
      </w:r>
    </w:p>
    <w:p w14:paraId="36AAD984" w14:textId="72244C71" w:rsidR="00CD66EC" w:rsidRPr="00803A75" w:rsidRDefault="00CD66EC" w:rsidP="00CD66EC">
      <w:pPr>
        <w:spacing w:line="360" w:lineRule="auto"/>
        <w:ind w:firstLine="708"/>
        <w:jc w:val="both"/>
      </w:pPr>
      <w:r w:rsidRPr="00803A75">
        <w:t xml:space="preserve">Siguiendo un procedimiento similar a estudios previos (García Martínez </w:t>
      </w:r>
      <w:r w:rsidR="00514594" w:rsidRPr="00514594">
        <w:rPr>
          <w:i/>
        </w:rPr>
        <w:t>et al.</w:t>
      </w:r>
      <w:r w:rsidRPr="00803A75">
        <w:t xml:space="preserve">, 2021; Rodríguez Medina </w:t>
      </w:r>
      <w:r w:rsidR="00514594" w:rsidRPr="00514594">
        <w:rPr>
          <w:i/>
        </w:rPr>
        <w:t>et al.</w:t>
      </w:r>
      <w:r w:rsidRPr="00803A75">
        <w:t>, 2021), y dado que la medición busca establecer relaciones entre conceptos abstractos y datos empíricos que registran información sobre variables, de la misma manera que un IM registra datos observables representando los conceptos o variables de estudio, la presente investigación se planificó en tres pasos: identificación de factores, diseño del IM y validación del IM por juicio de expertos (</w:t>
      </w:r>
      <w:r>
        <w:t>f</w:t>
      </w:r>
      <w:r w:rsidRPr="00803A75">
        <w:t>igura 2).</w:t>
      </w:r>
    </w:p>
    <w:p w14:paraId="536774C5" w14:textId="77777777" w:rsidR="00CD66EC" w:rsidRPr="00803A75" w:rsidRDefault="00CD66EC" w:rsidP="00CD66EC">
      <w:pPr>
        <w:spacing w:line="360" w:lineRule="auto"/>
        <w:jc w:val="both"/>
      </w:pPr>
    </w:p>
    <w:p w14:paraId="42F77EE9" w14:textId="36008498" w:rsidR="00CD66EC" w:rsidRPr="00803A75" w:rsidRDefault="00CD66EC" w:rsidP="00CD66EC">
      <w:pPr>
        <w:pStyle w:val="Descripcin"/>
        <w:keepNext/>
        <w:spacing w:line="360" w:lineRule="auto"/>
        <w:rPr>
          <w:b w:val="0"/>
          <w:bCs w:val="0"/>
        </w:rPr>
      </w:pPr>
      <w:r w:rsidRPr="00803A75">
        <w:t xml:space="preserve">Figura </w:t>
      </w:r>
      <w:fldSimple w:instr=" SEQ Figura \* ARABIC ">
        <w:r w:rsidR="002A1B40">
          <w:rPr>
            <w:noProof/>
          </w:rPr>
          <w:t>2</w:t>
        </w:r>
      </w:fldSimple>
      <w:r w:rsidRPr="00803A75">
        <w:rPr>
          <w:noProof/>
        </w:rPr>
        <w:t>.</w:t>
      </w:r>
      <w:r w:rsidRPr="00803A75">
        <w:t xml:space="preserve"> </w:t>
      </w:r>
      <w:r w:rsidRPr="00803A75">
        <w:rPr>
          <w:b w:val="0"/>
          <w:bCs w:val="0"/>
        </w:rPr>
        <w:t xml:space="preserve">Metodología para </w:t>
      </w:r>
      <w:r>
        <w:rPr>
          <w:b w:val="0"/>
          <w:bCs w:val="0"/>
        </w:rPr>
        <w:t>v</w:t>
      </w:r>
      <w:r w:rsidRPr="00803A75">
        <w:rPr>
          <w:b w:val="0"/>
          <w:bCs w:val="0"/>
        </w:rPr>
        <w:t>alidación del IM</w:t>
      </w:r>
    </w:p>
    <w:p w14:paraId="2BCC8637" w14:textId="77777777" w:rsidR="00CD66EC" w:rsidRPr="00803A75" w:rsidRDefault="00CD66EC" w:rsidP="00CD66EC">
      <w:pPr>
        <w:spacing w:line="360" w:lineRule="auto"/>
        <w:jc w:val="both"/>
      </w:pPr>
      <w:r w:rsidRPr="00803A75">
        <w:rPr>
          <w:noProof/>
        </w:rPr>
        <w:drawing>
          <wp:inline distT="0" distB="0" distL="0" distR="0" wp14:anchorId="612DBC48" wp14:editId="329D12C3">
            <wp:extent cx="5394960" cy="1082040"/>
            <wp:effectExtent l="0" t="0" r="0"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4960" cy="1082040"/>
                    </a:xfrm>
                    <a:prstGeom prst="rect">
                      <a:avLst/>
                    </a:prstGeom>
                    <a:noFill/>
                    <a:ln>
                      <a:noFill/>
                    </a:ln>
                  </pic:spPr>
                </pic:pic>
              </a:graphicData>
            </a:graphic>
          </wp:inline>
        </w:drawing>
      </w:r>
    </w:p>
    <w:p w14:paraId="6045B017" w14:textId="77777777" w:rsidR="00CD66EC" w:rsidRPr="00803A75" w:rsidRDefault="00CD66EC" w:rsidP="00CD66EC">
      <w:pPr>
        <w:spacing w:line="360" w:lineRule="auto"/>
        <w:jc w:val="center"/>
        <w:rPr>
          <w:lang w:val="es-MX"/>
        </w:rPr>
      </w:pPr>
      <w:r w:rsidRPr="00803A75">
        <w:rPr>
          <w:lang w:val="es-MX"/>
        </w:rPr>
        <w:t>Fuente: Elaboración propia</w:t>
      </w:r>
    </w:p>
    <w:p w14:paraId="6C814077" w14:textId="6A36DA12" w:rsidR="00CD66EC" w:rsidRDefault="00CD66EC" w:rsidP="00CD66EC">
      <w:pPr>
        <w:spacing w:line="360" w:lineRule="auto"/>
        <w:ind w:firstLine="708"/>
        <w:jc w:val="both"/>
      </w:pPr>
      <w:r w:rsidRPr="00803A75">
        <w:lastRenderedPageBreak/>
        <w:t xml:space="preserve">El primer paso consistió en identificar los factores que impactan en la efectividad de los equipos </w:t>
      </w:r>
      <w:r w:rsidR="006C34E1">
        <w:t>S</w:t>
      </w:r>
      <w:r w:rsidRPr="00803A75">
        <w:t xml:space="preserve">eis </w:t>
      </w:r>
      <w:r w:rsidR="006C34E1">
        <w:t>S</w:t>
      </w:r>
      <w:r w:rsidRPr="00803A75">
        <w:t xml:space="preserve">igma (SS) a través de una revisión literaria del estado </w:t>
      </w:r>
      <w:r>
        <w:t>de la cuestión</w:t>
      </w:r>
      <w:r w:rsidRPr="00803A75">
        <w:t xml:space="preserve"> y la consulta con asesores expertos en la aplicación de la metodología SS. De esta manera, se logró una primera aproximación a los factores críticos que deberían incluirse en el IM.</w:t>
      </w:r>
    </w:p>
    <w:p w14:paraId="3592F477" w14:textId="0120DB93" w:rsidR="00CD66EC" w:rsidRPr="00803A75" w:rsidRDefault="00CD66EC" w:rsidP="00CD66EC">
      <w:pPr>
        <w:spacing w:line="360" w:lineRule="auto"/>
        <w:ind w:firstLine="708"/>
        <w:jc w:val="both"/>
      </w:pPr>
      <w:r w:rsidRPr="00803A75">
        <w:t>En el segundo paso, se diseñó el IM con base en la información obtenida y considerando los 29 factores identificados en el metaanálisis. Se redactaron los ítems que se incluirían en el cuestionario, y se preparó un borrador. Para este propósito, se llevó a cabo la operacionalización de constructos, que es un concepto teórico utilizado para definir relaciones (</w:t>
      </w:r>
      <w:proofErr w:type="spellStart"/>
      <w:r w:rsidRPr="00803A75">
        <w:t>Hair</w:t>
      </w:r>
      <w:proofErr w:type="spellEnd"/>
      <w:r w:rsidRPr="00803A75">
        <w:t xml:space="preserve"> </w:t>
      </w:r>
      <w:r w:rsidR="00514594" w:rsidRPr="00514594">
        <w:rPr>
          <w:i/>
        </w:rPr>
        <w:t>et al.</w:t>
      </w:r>
      <w:r w:rsidRPr="00803A75">
        <w:t xml:space="preserve">, 1999). Como resultado, se obtuvieron 7 constructos, los cuales se presentan en la </w:t>
      </w:r>
      <w:r>
        <w:t>t</w:t>
      </w:r>
      <w:r w:rsidRPr="00803A75">
        <w:t>abla 2.</w:t>
      </w:r>
    </w:p>
    <w:p w14:paraId="61B94DF9" w14:textId="77777777" w:rsidR="00CD66EC" w:rsidRPr="00803A75" w:rsidRDefault="00CD66EC" w:rsidP="00CD66EC">
      <w:pPr>
        <w:spacing w:line="360" w:lineRule="auto"/>
        <w:jc w:val="both"/>
      </w:pPr>
    </w:p>
    <w:p w14:paraId="1CF13402" w14:textId="77777777" w:rsidR="00CD66EC" w:rsidRPr="00803A75" w:rsidRDefault="00CD66EC" w:rsidP="00CC3D96">
      <w:pPr>
        <w:pStyle w:val="Descripcin"/>
        <w:keepNext/>
        <w:spacing w:after="0" w:line="360" w:lineRule="auto"/>
        <w:rPr>
          <w:b w:val="0"/>
          <w:bCs w:val="0"/>
        </w:rPr>
      </w:pPr>
      <w:r w:rsidRPr="00803A75">
        <w:t xml:space="preserve">Tabla 2. </w:t>
      </w:r>
      <w:r w:rsidRPr="00803A75">
        <w:rPr>
          <w:b w:val="0"/>
          <w:bCs w:val="0"/>
        </w:rPr>
        <w:t xml:space="preserve">Operacionalización de </w:t>
      </w:r>
      <w:r>
        <w:rPr>
          <w:b w:val="0"/>
          <w:bCs w:val="0"/>
        </w:rPr>
        <w:t>c</w:t>
      </w:r>
      <w:r w:rsidRPr="00803A75">
        <w:rPr>
          <w:b w:val="0"/>
          <w:bCs w:val="0"/>
        </w:rPr>
        <w:t>onstructos</w:t>
      </w:r>
    </w:p>
    <w:tbl>
      <w:tblPr>
        <w:tblStyle w:val="Tablaconcuadrculaclara"/>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6373"/>
      </w:tblGrid>
      <w:tr w:rsidR="00CD66EC" w:rsidRPr="00CC3D96" w14:paraId="3C014F1B" w14:textId="77777777" w:rsidTr="00CC3D96">
        <w:tc>
          <w:tcPr>
            <w:tcW w:w="704" w:type="dxa"/>
            <w:hideMark/>
          </w:tcPr>
          <w:p w14:paraId="6C64EF70" w14:textId="77777777" w:rsidR="00CD66EC" w:rsidRPr="00CC3D96" w:rsidRDefault="00CD66EC" w:rsidP="00E03485">
            <w:pPr>
              <w:spacing w:line="360" w:lineRule="auto"/>
              <w:jc w:val="both"/>
              <w:rPr>
                <w:lang w:val="es-MX"/>
              </w:rPr>
            </w:pPr>
            <w:r w:rsidRPr="00CC3D96">
              <w:t>No.</w:t>
            </w:r>
          </w:p>
        </w:tc>
        <w:tc>
          <w:tcPr>
            <w:tcW w:w="2268" w:type="dxa"/>
            <w:hideMark/>
          </w:tcPr>
          <w:p w14:paraId="77429D29" w14:textId="77777777" w:rsidR="00CD66EC" w:rsidRPr="00CC3D96" w:rsidRDefault="00CD66EC" w:rsidP="00E03485">
            <w:pPr>
              <w:spacing w:line="360" w:lineRule="auto"/>
              <w:jc w:val="both"/>
              <w:rPr>
                <w:lang w:val="es-MX"/>
              </w:rPr>
            </w:pPr>
            <w:r w:rsidRPr="00CC3D96">
              <w:t>Constructo</w:t>
            </w:r>
          </w:p>
        </w:tc>
        <w:tc>
          <w:tcPr>
            <w:tcW w:w="6373" w:type="dxa"/>
            <w:hideMark/>
          </w:tcPr>
          <w:p w14:paraId="5194294D" w14:textId="77777777" w:rsidR="00CD66EC" w:rsidRPr="00CC3D96" w:rsidRDefault="00CD66EC" w:rsidP="00E03485">
            <w:pPr>
              <w:spacing w:line="360" w:lineRule="auto"/>
              <w:jc w:val="both"/>
              <w:rPr>
                <w:lang w:val="es-MX"/>
              </w:rPr>
            </w:pPr>
            <w:r w:rsidRPr="00CC3D96">
              <w:t>Definición</w:t>
            </w:r>
          </w:p>
        </w:tc>
      </w:tr>
      <w:tr w:rsidR="00CD66EC" w:rsidRPr="00CC3D96" w14:paraId="50731B81" w14:textId="77777777" w:rsidTr="00CC3D96">
        <w:tc>
          <w:tcPr>
            <w:tcW w:w="704" w:type="dxa"/>
            <w:hideMark/>
          </w:tcPr>
          <w:p w14:paraId="19449A60" w14:textId="77777777" w:rsidR="00CD66EC" w:rsidRPr="00CC3D96" w:rsidRDefault="00CD66EC" w:rsidP="00E03485">
            <w:pPr>
              <w:spacing w:line="360" w:lineRule="auto"/>
              <w:jc w:val="both"/>
              <w:rPr>
                <w:lang w:val="es-MX"/>
              </w:rPr>
            </w:pPr>
            <w:r w:rsidRPr="00CC3D96">
              <w:t>1.</w:t>
            </w:r>
          </w:p>
        </w:tc>
        <w:tc>
          <w:tcPr>
            <w:tcW w:w="2268" w:type="dxa"/>
            <w:hideMark/>
          </w:tcPr>
          <w:p w14:paraId="77E30700" w14:textId="77777777" w:rsidR="00CD66EC" w:rsidRPr="00CC3D96" w:rsidRDefault="00CD66EC" w:rsidP="00E03485">
            <w:pPr>
              <w:spacing w:line="360" w:lineRule="auto"/>
              <w:jc w:val="both"/>
              <w:rPr>
                <w:lang w:val="es-MX"/>
              </w:rPr>
            </w:pPr>
            <w:r w:rsidRPr="00CC3D96">
              <w:t>Líder del proyecto</w:t>
            </w:r>
          </w:p>
        </w:tc>
        <w:tc>
          <w:tcPr>
            <w:tcW w:w="6373" w:type="dxa"/>
            <w:hideMark/>
          </w:tcPr>
          <w:p w14:paraId="5B9078B2" w14:textId="77777777" w:rsidR="00CD66EC" w:rsidRPr="00CC3D96" w:rsidRDefault="00CD66EC" w:rsidP="00E03485">
            <w:pPr>
              <w:spacing w:line="360" w:lineRule="auto"/>
              <w:jc w:val="both"/>
              <w:rPr>
                <w:lang w:val="es-MX"/>
              </w:rPr>
            </w:pPr>
            <w:r w:rsidRPr="00CC3D96">
              <w:t>Busca determinar en qué medida el líder del proyecto es uno de los factores más importantes para la efectividad del equipo de trabajo de SS</w:t>
            </w:r>
          </w:p>
        </w:tc>
      </w:tr>
      <w:tr w:rsidR="00CD66EC" w:rsidRPr="00CC3D96" w14:paraId="3F175620" w14:textId="77777777" w:rsidTr="00CC3D96">
        <w:tc>
          <w:tcPr>
            <w:tcW w:w="704" w:type="dxa"/>
            <w:hideMark/>
          </w:tcPr>
          <w:p w14:paraId="6AF311B5" w14:textId="77777777" w:rsidR="00CD66EC" w:rsidRPr="00CC3D96" w:rsidRDefault="00CD66EC" w:rsidP="00E03485">
            <w:pPr>
              <w:spacing w:line="360" w:lineRule="auto"/>
              <w:jc w:val="both"/>
              <w:rPr>
                <w:lang w:val="es-MX"/>
              </w:rPr>
            </w:pPr>
            <w:r w:rsidRPr="00CC3D96">
              <w:t>2.</w:t>
            </w:r>
          </w:p>
        </w:tc>
        <w:tc>
          <w:tcPr>
            <w:tcW w:w="2268" w:type="dxa"/>
            <w:hideMark/>
          </w:tcPr>
          <w:p w14:paraId="09FB3189" w14:textId="77777777" w:rsidR="00CD66EC" w:rsidRPr="00CC3D96" w:rsidRDefault="00CD66EC" w:rsidP="00E03485">
            <w:pPr>
              <w:spacing w:line="360" w:lineRule="auto"/>
              <w:jc w:val="both"/>
              <w:rPr>
                <w:lang w:val="es-MX"/>
              </w:rPr>
            </w:pPr>
            <w:r w:rsidRPr="00CC3D96">
              <w:t>Equipo del proyecto Seis Sigma</w:t>
            </w:r>
          </w:p>
        </w:tc>
        <w:tc>
          <w:tcPr>
            <w:tcW w:w="6373" w:type="dxa"/>
            <w:hideMark/>
          </w:tcPr>
          <w:p w14:paraId="04A81416" w14:textId="77777777" w:rsidR="00CD66EC" w:rsidRPr="00CC3D96" w:rsidRDefault="00CD66EC" w:rsidP="00E03485">
            <w:pPr>
              <w:spacing w:line="360" w:lineRule="auto"/>
              <w:jc w:val="both"/>
              <w:rPr>
                <w:lang w:val="es-MX"/>
              </w:rPr>
            </w:pPr>
            <w:r w:rsidRPr="00CC3D96">
              <w:t>Busca determinar algunos indicadores que debe conocer un equipo de trabajo de proyectos SS</w:t>
            </w:r>
          </w:p>
        </w:tc>
      </w:tr>
      <w:tr w:rsidR="00CD66EC" w:rsidRPr="00CC3D96" w14:paraId="5BEEE65D" w14:textId="77777777" w:rsidTr="00CC3D96">
        <w:tc>
          <w:tcPr>
            <w:tcW w:w="704" w:type="dxa"/>
            <w:hideMark/>
          </w:tcPr>
          <w:p w14:paraId="7D4FE40F" w14:textId="77777777" w:rsidR="00CD66EC" w:rsidRPr="00CC3D96" w:rsidRDefault="00CD66EC" w:rsidP="00E03485">
            <w:pPr>
              <w:spacing w:line="360" w:lineRule="auto"/>
              <w:jc w:val="both"/>
              <w:rPr>
                <w:lang w:val="es-MX"/>
              </w:rPr>
            </w:pPr>
            <w:r w:rsidRPr="00CC3D96">
              <w:t>3.</w:t>
            </w:r>
          </w:p>
        </w:tc>
        <w:tc>
          <w:tcPr>
            <w:tcW w:w="2268" w:type="dxa"/>
            <w:hideMark/>
          </w:tcPr>
          <w:p w14:paraId="7CED1CDD" w14:textId="77777777" w:rsidR="00CD66EC" w:rsidRPr="00CC3D96" w:rsidRDefault="00CD66EC" w:rsidP="00E03485">
            <w:pPr>
              <w:spacing w:line="360" w:lineRule="auto"/>
              <w:jc w:val="both"/>
              <w:rPr>
                <w:lang w:val="es-MX"/>
              </w:rPr>
            </w:pPr>
            <w:r w:rsidRPr="00CC3D96">
              <w:t>Infraestructura organizacional</w:t>
            </w:r>
          </w:p>
        </w:tc>
        <w:tc>
          <w:tcPr>
            <w:tcW w:w="6373" w:type="dxa"/>
            <w:hideMark/>
          </w:tcPr>
          <w:p w14:paraId="2F794F95" w14:textId="77777777" w:rsidR="00CD66EC" w:rsidRPr="00CC3D96" w:rsidRDefault="00CD66EC" w:rsidP="00E03485">
            <w:pPr>
              <w:spacing w:line="360" w:lineRule="auto"/>
              <w:jc w:val="both"/>
              <w:rPr>
                <w:lang w:val="es-MX"/>
              </w:rPr>
            </w:pPr>
            <w:r w:rsidRPr="00CC3D96">
              <w:t>Busca determinar principalmente los recursos y la estructura organizacional necesarios para que el proyecto esté inmerso en una organización que le dé el soporte necesario</w:t>
            </w:r>
          </w:p>
        </w:tc>
      </w:tr>
      <w:tr w:rsidR="00CD66EC" w:rsidRPr="00CC3D96" w14:paraId="031D339C" w14:textId="77777777" w:rsidTr="00CC3D96">
        <w:tc>
          <w:tcPr>
            <w:tcW w:w="704" w:type="dxa"/>
            <w:hideMark/>
          </w:tcPr>
          <w:p w14:paraId="77085273" w14:textId="77777777" w:rsidR="00CD66EC" w:rsidRPr="00CC3D96" w:rsidRDefault="00CD66EC" w:rsidP="00E03485">
            <w:pPr>
              <w:spacing w:line="360" w:lineRule="auto"/>
              <w:jc w:val="both"/>
              <w:rPr>
                <w:lang w:val="es-MX"/>
              </w:rPr>
            </w:pPr>
            <w:r w:rsidRPr="00CC3D96">
              <w:t>4.</w:t>
            </w:r>
          </w:p>
        </w:tc>
        <w:tc>
          <w:tcPr>
            <w:tcW w:w="2268" w:type="dxa"/>
            <w:hideMark/>
          </w:tcPr>
          <w:p w14:paraId="15500FB9" w14:textId="77777777" w:rsidR="00CD66EC" w:rsidRPr="00CC3D96" w:rsidRDefault="00CD66EC" w:rsidP="00E03485">
            <w:pPr>
              <w:spacing w:line="360" w:lineRule="auto"/>
              <w:jc w:val="both"/>
              <w:rPr>
                <w:lang w:val="es-MX"/>
              </w:rPr>
            </w:pPr>
            <w:r w:rsidRPr="00CC3D96">
              <w:t xml:space="preserve">Alta dirección </w:t>
            </w:r>
          </w:p>
        </w:tc>
        <w:tc>
          <w:tcPr>
            <w:tcW w:w="6373" w:type="dxa"/>
            <w:hideMark/>
          </w:tcPr>
          <w:p w14:paraId="3B77EF1E" w14:textId="77777777" w:rsidR="00CD66EC" w:rsidRPr="00CC3D96" w:rsidRDefault="00CD66EC" w:rsidP="00E03485">
            <w:pPr>
              <w:spacing w:line="360" w:lineRule="auto"/>
              <w:jc w:val="both"/>
              <w:rPr>
                <w:lang w:val="es-MX"/>
              </w:rPr>
            </w:pPr>
            <w:r w:rsidRPr="00CC3D96">
              <w:t>Busca determinar el compromiso y participación de la alta dirección para la gestión de un buen proyecto de SS y para promover una adecuada selección y priorización de este</w:t>
            </w:r>
          </w:p>
        </w:tc>
      </w:tr>
      <w:tr w:rsidR="00CD66EC" w:rsidRPr="00CC3D96" w14:paraId="3148DD0B" w14:textId="77777777" w:rsidTr="00CC3D96">
        <w:tc>
          <w:tcPr>
            <w:tcW w:w="704" w:type="dxa"/>
            <w:hideMark/>
          </w:tcPr>
          <w:p w14:paraId="125195C2" w14:textId="77777777" w:rsidR="00CD66EC" w:rsidRPr="00CC3D96" w:rsidRDefault="00CD66EC" w:rsidP="00E03485">
            <w:pPr>
              <w:spacing w:line="360" w:lineRule="auto"/>
              <w:jc w:val="both"/>
              <w:rPr>
                <w:lang w:val="es-MX"/>
              </w:rPr>
            </w:pPr>
            <w:r w:rsidRPr="00CC3D96">
              <w:t>5.</w:t>
            </w:r>
          </w:p>
        </w:tc>
        <w:tc>
          <w:tcPr>
            <w:tcW w:w="2268" w:type="dxa"/>
            <w:hideMark/>
          </w:tcPr>
          <w:p w14:paraId="5EEADBCA" w14:textId="77777777" w:rsidR="00CD66EC" w:rsidRPr="00CC3D96" w:rsidRDefault="00CD66EC" w:rsidP="00E03485">
            <w:pPr>
              <w:spacing w:line="360" w:lineRule="auto"/>
              <w:jc w:val="both"/>
              <w:rPr>
                <w:lang w:val="es-MX"/>
              </w:rPr>
            </w:pPr>
            <w:r w:rsidRPr="00CC3D96">
              <w:t>Integración de clientes y proveedores</w:t>
            </w:r>
          </w:p>
        </w:tc>
        <w:tc>
          <w:tcPr>
            <w:tcW w:w="6373" w:type="dxa"/>
            <w:hideMark/>
          </w:tcPr>
          <w:p w14:paraId="72FEBA95" w14:textId="77777777" w:rsidR="00CD66EC" w:rsidRPr="00CC3D96" w:rsidRDefault="00CD66EC" w:rsidP="00E03485">
            <w:pPr>
              <w:spacing w:line="360" w:lineRule="auto"/>
              <w:jc w:val="both"/>
              <w:rPr>
                <w:lang w:val="es-MX"/>
              </w:rPr>
            </w:pPr>
            <w:r w:rsidRPr="00CC3D96">
              <w:t xml:space="preserve">Busca determinar la conexión de la estrategia comercial de la organización con sus clientes y proveedores </w:t>
            </w:r>
          </w:p>
        </w:tc>
      </w:tr>
      <w:tr w:rsidR="00CD66EC" w:rsidRPr="00CC3D96" w14:paraId="6C088B9D" w14:textId="77777777" w:rsidTr="00CC3D96">
        <w:tc>
          <w:tcPr>
            <w:tcW w:w="704" w:type="dxa"/>
            <w:hideMark/>
          </w:tcPr>
          <w:p w14:paraId="5354ACA9" w14:textId="77777777" w:rsidR="00CD66EC" w:rsidRPr="00CC3D96" w:rsidRDefault="00CD66EC" w:rsidP="00E03485">
            <w:pPr>
              <w:spacing w:line="360" w:lineRule="auto"/>
              <w:jc w:val="both"/>
              <w:rPr>
                <w:lang w:val="es-MX"/>
              </w:rPr>
            </w:pPr>
            <w:r w:rsidRPr="00CC3D96">
              <w:t>6.</w:t>
            </w:r>
          </w:p>
        </w:tc>
        <w:tc>
          <w:tcPr>
            <w:tcW w:w="2268" w:type="dxa"/>
            <w:hideMark/>
          </w:tcPr>
          <w:p w14:paraId="7270BC0A" w14:textId="77777777" w:rsidR="00CD66EC" w:rsidRPr="00CC3D96" w:rsidRDefault="00CD66EC" w:rsidP="00E03485">
            <w:pPr>
              <w:spacing w:line="360" w:lineRule="auto"/>
              <w:jc w:val="both"/>
              <w:rPr>
                <w:lang w:val="es-MX"/>
              </w:rPr>
            </w:pPr>
            <w:r w:rsidRPr="00CC3D96">
              <w:t>Administración del proyecto Seis Sigma</w:t>
            </w:r>
          </w:p>
        </w:tc>
        <w:tc>
          <w:tcPr>
            <w:tcW w:w="6373" w:type="dxa"/>
            <w:hideMark/>
          </w:tcPr>
          <w:p w14:paraId="69EAB401" w14:textId="77777777" w:rsidR="00CD66EC" w:rsidRPr="00CC3D96" w:rsidRDefault="00CD66EC" w:rsidP="00E03485">
            <w:pPr>
              <w:spacing w:line="360" w:lineRule="auto"/>
              <w:jc w:val="both"/>
              <w:rPr>
                <w:lang w:val="es-MX"/>
              </w:rPr>
            </w:pPr>
            <w:r w:rsidRPr="00CC3D96">
              <w:t>Busca determinar la planeación (adecuada), el seguimiento y revisión del proyecto SS, así como el rendimiento de las herramientas y técnicas implementadas</w:t>
            </w:r>
          </w:p>
        </w:tc>
      </w:tr>
      <w:tr w:rsidR="00CD66EC" w:rsidRPr="00CC3D96" w14:paraId="52798D3E" w14:textId="77777777" w:rsidTr="00CC3D96">
        <w:tc>
          <w:tcPr>
            <w:tcW w:w="704" w:type="dxa"/>
            <w:hideMark/>
          </w:tcPr>
          <w:p w14:paraId="1EE0EC8A" w14:textId="77777777" w:rsidR="00CD66EC" w:rsidRPr="00CC3D96" w:rsidRDefault="00CD66EC" w:rsidP="00E03485">
            <w:pPr>
              <w:spacing w:line="360" w:lineRule="auto"/>
              <w:jc w:val="both"/>
              <w:rPr>
                <w:lang w:val="es-MX"/>
              </w:rPr>
            </w:pPr>
            <w:r w:rsidRPr="00CC3D96">
              <w:t>7.</w:t>
            </w:r>
          </w:p>
        </w:tc>
        <w:tc>
          <w:tcPr>
            <w:tcW w:w="2268" w:type="dxa"/>
            <w:hideMark/>
          </w:tcPr>
          <w:p w14:paraId="35DF3031" w14:textId="77777777" w:rsidR="00CD66EC" w:rsidRPr="00CC3D96" w:rsidRDefault="00CD66EC" w:rsidP="00E03485">
            <w:pPr>
              <w:spacing w:line="360" w:lineRule="auto"/>
              <w:jc w:val="both"/>
              <w:rPr>
                <w:lang w:val="es-MX"/>
              </w:rPr>
            </w:pPr>
            <w:r w:rsidRPr="00CC3D96">
              <w:t>Despliegue del proyecto Seis Sigma</w:t>
            </w:r>
          </w:p>
        </w:tc>
        <w:tc>
          <w:tcPr>
            <w:tcW w:w="6373" w:type="dxa"/>
            <w:hideMark/>
          </w:tcPr>
          <w:p w14:paraId="4E489B45" w14:textId="77777777" w:rsidR="00CD66EC" w:rsidRPr="00CC3D96" w:rsidRDefault="00CD66EC" w:rsidP="00E03485">
            <w:pPr>
              <w:spacing w:line="360" w:lineRule="auto"/>
              <w:jc w:val="both"/>
              <w:rPr>
                <w:lang w:val="es-MX"/>
              </w:rPr>
            </w:pPr>
            <w:r w:rsidRPr="00CC3D96">
              <w:t xml:space="preserve">Busca determinar elementos administrativos que las gerencias deben considerar que propicien un medio ambiente adecuado para la implementación del proyecto. </w:t>
            </w:r>
          </w:p>
        </w:tc>
      </w:tr>
    </w:tbl>
    <w:p w14:paraId="1C2C61F0" w14:textId="77777777" w:rsidR="00CD66EC" w:rsidRPr="00803A75" w:rsidRDefault="00CD66EC" w:rsidP="00CD66EC">
      <w:pPr>
        <w:spacing w:line="360" w:lineRule="auto"/>
        <w:jc w:val="center"/>
        <w:rPr>
          <w:lang w:val="es-MX"/>
        </w:rPr>
      </w:pPr>
      <w:r w:rsidRPr="00803A75">
        <w:rPr>
          <w:lang w:val="es-MX"/>
        </w:rPr>
        <w:t>Fuente: Elaboración propia</w:t>
      </w:r>
    </w:p>
    <w:p w14:paraId="75C1BF39" w14:textId="77777777" w:rsidR="00CD66EC" w:rsidRDefault="00CD66EC" w:rsidP="00CD66EC">
      <w:pPr>
        <w:spacing w:line="360" w:lineRule="auto"/>
        <w:ind w:firstLine="708"/>
        <w:jc w:val="both"/>
      </w:pPr>
      <w:r w:rsidRPr="00803A75">
        <w:lastRenderedPageBreak/>
        <w:t>Finalmente, en el tercer paso se llevó a cabo la validación del contenido del IM mediante el método de juicio de personas expertas en el tema. Se solicitó la colaboración de un grupo de expertos para evaluar el IM en términos de claridad y coherencia, siguiendo la metodología propuesta por Escobar-Pérez y Cuervo-Martínez (2008). En esta investigación, se evaluaron las dos categorías mencionadas anteriormente, aprovechando los resultados del metaanálisis (MA) como evidencia para integrar los hallazgos de varios estudios anteriores. El MA determinó los 29 factores más relevantes, mencionados repetidamente en la literatura.</w:t>
      </w:r>
    </w:p>
    <w:p w14:paraId="24D1D2F0" w14:textId="26FD18C2" w:rsidR="00CD66EC" w:rsidRPr="00803A75" w:rsidRDefault="00CD66EC" w:rsidP="00CD66EC">
      <w:pPr>
        <w:spacing w:line="360" w:lineRule="auto"/>
        <w:ind w:firstLine="708"/>
        <w:jc w:val="both"/>
      </w:pPr>
      <w:r w:rsidRPr="00803A75">
        <w:t>La validación por juicio de expertos (JE) se llevó a cabo mediante el uso de pruebas no paramétricas, dado que se utilizaron datos nominales. Para determinar las diferencias en la ubicación del centro (mediana) y probar el análisis de manera recurrente con tres o más muestras dependientes (</w:t>
      </w:r>
      <w:proofErr w:type="spellStart"/>
      <w:r w:rsidRPr="00803A75">
        <w:t>Granato</w:t>
      </w:r>
      <w:proofErr w:type="spellEnd"/>
      <w:r w:rsidRPr="00803A75">
        <w:t xml:space="preserve"> </w:t>
      </w:r>
      <w:r w:rsidR="00514594" w:rsidRPr="00514594">
        <w:rPr>
          <w:i/>
        </w:rPr>
        <w:t>et al.</w:t>
      </w:r>
      <w:r w:rsidRPr="00803A75">
        <w:t xml:space="preserve">, 2014), se seleccionó la prueba estadística de Friedman. En esta investigación, se aplicó para determinar el nivel de acuerdo entre los expertos y calcular el </w:t>
      </w:r>
      <w:r>
        <w:t>v</w:t>
      </w:r>
      <w:r w:rsidRPr="00803A75">
        <w:t>alor P, discriminando así entre las dos hipótesis en relación con los datos recabados.</w:t>
      </w:r>
    </w:p>
    <w:p w14:paraId="3622550C" w14:textId="77777777" w:rsidR="00CD66EC" w:rsidRPr="00CC3D96" w:rsidRDefault="00CD66EC" w:rsidP="00CD66EC">
      <w:pPr>
        <w:spacing w:line="360" w:lineRule="auto"/>
        <w:ind w:left="851" w:hanging="131"/>
        <w:jc w:val="both"/>
        <w:rPr>
          <w:bCs/>
        </w:rPr>
      </w:pPr>
      <w:r w:rsidRPr="00CC3D96">
        <w:rPr>
          <w:bCs/>
        </w:rPr>
        <w:t>H</w:t>
      </w:r>
      <w:r w:rsidRPr="00CC3D96">
        <w:rPr>
          <w:bCs/>
          <w:vertAlign w:val="subscript"/>
        </w:rPr>
        <w:t>0</w:t>
      </w:r>
      <w:r w:rsidRPr="00CC3D96">
        <w:rPr>
          <w:bCs/>
        </w:rPr>
        <w:t>: Hay acuerdo significativo entre los expertos.</w:t>
      </w:r>
    </w:p>
    <w:p w14:paraId="5E258A0B" w14:textId="77777777" w:rsidR="00CD66EC" w:rsidRPr="00803A75" w:rsidRDefault="00CD66EC" w:rsidP="00CD66EC">
      <w:pPr>
        <w:spacing w:line="360" w:lineRule="auto"/>
        <w:ind w:left="851" w:hanging="131"/>
        <w:jc w:val="both"/>
      </w:pPr>
      <w:r w:rsidRPr="00CC3D96">
        <w:rPr>
          <w:bCs/>
        </w:rPr>
        <w:t>H</w:t>
      </w:r>
      <w:r w:rsidRPr="00CC3D96">
        <w:rPr>
          <w:bCs/>
          <w:vertAlign w:val="subscript"/>
        </w:rPr>
        <w:t>1</w:t>
      </w:r>
      <w:r w:rsidRPr="00CC3D96">
        <w:rPr>
          <w:bCs/>
        </w:rPr>
        <w:t>:</w:t>
      </w:r>
      <w:r w:rsidRPr="00803A75">
        <w:t xml:space="preserve"> No hay acuerdo significativo entre los expertos.</w:t>
      </w:r>
    </w:p>
    <w:p w14:paraId="68147694" w14:textId="77777777" w:rsidR="00CA21BF" w:rsidRPr="008B7AD4" w:rsidRDefault="00CA21BF" w:rsidP="008B7AD4">
      <w:pPr>
        <w:spacing w:line="360" w:lineRule="auto"/>
        <w:ind w:left="851" w:hanging="131"/>
        <w:jc w:val="both"/>
      </w:pPr>
    </w:p>
    <w:p w14:paraId="44FF34E3" w14:textId="4AD563AE" w:rsidR="00070EED" w:rsidRPr="003D7E2A" w:rsidRDefault="00067E17" w:rsidP="003D7E2A">
      <w:pPr>
        <w:spacing w:line="360" w:lineRule="auto"/>
        <w:jc w:val="center"/>
        <w:rPr>
          <w:b/>
          <w:sz w:val="32"/>
          <w:szCs w:val="32"/>
        </w:rPr>
      </w:pPr>
      <w:r w:rsidRPr="003D7E2A">
        <w:rPr>
          <w:b/>
          <w:sz w:val="32"/>
          <w:szCs w:val="32"/>
        </w:rPr>
        <w:t>R</w:t>
      </w:r>
      <w:r w:rsidR="00377911" w:rsidRPr="003D7E2A">
        <w:rPr>
          <w:b/>
          <w:sz w:val="32"/>
          <w:szCs w:val="32"/>
        </w:rPr>
        <w:t xml:space="preserve">esultados </w:t>
      </w:r>
    </w:p>
    <w:p w14:paraId="2664BD65" w14:textId="111C30FD" w:rsidR="006E09F4" w:rsidRDefault="006E09F4" w:rsidP="006E09F4">
      <w:pPr>
        <w:spacing w:line="360" w:lineRule="auto"/>
        <w:ind w:firstLine="708"/>
        <w:jc w:val="both"/>
      </w:pPr>
      <w:r w:rsidRPr="00803A75">
        <w:t xml:space="preserve">Como resultado del primer paso, se logró la identificación de los aspectos que debían ser incluidos en el cuestionario (Valles Chávez </w:t>
      </w:r>
      <w:r w:rsidR="00514594" w:rsidRPr="00514594">
        <w:rPr>
          <w:i/>
        </w:rPr>
        <w:t>et al.</w:t>
      </w:r>
      <w:r w:rsidRPr="00803A75">
        <w:t xml:space="preserve">, 2023) para evaluar el impacto de estos factores en el éxito de la implementación de Seis Sigma (SS). Además, se solicitó a dos investigadores del Departamento de Ingeniería Industrial y Manufactura del IIT-UACJ revisar la lista de ítems propuestos para el IM y proporcionar comentarios al respecto. Con esta retroalimentación, se elaboró una primera lista de ítems para incluir en el borrador del IM, que comprendía siete criterios y veintinueve condiciones </w:t>
      </w:r>
      <w:r>
        <w:t>por</w:t>
      </w:r>
      <w:r w:rsidRPr="00803A75">
        <w:t xml:space="preserve"> evaluar (</w:t>
      </w:r>
      <w:r>
        <w:t>t</w:t>
      </w:r>
      <w:r w:rsidRPr="00803A75">
        <w:t>abla 3).</w:t>
      </w:r>
    </w:p>
    <w:p w14:paraId="6A444E44" w14:textId="77777777" w:rsidR="00CC3D96" w:rsidRDefault="00CC3D96" w:rsidP="006E09F4">
      <w:pPr>
        <w:spacing w:line="360" w:lineRule="auto"/>
        <w:ind w:firstLine="708"/>
        <w:jc w:val="both"/>
      </w:pPr>
    </w:p>
    <w:p w14:paraId="6FFF45F7" w14:textId="77777777" w:rsidR="00CC3D96" w:rsidRDefault="00CC3D96" w:rsidP="006E09F4">
      <w:pPr>
        <w:spacing w:line="360" w:lineRule="auto"/>
        <w:ind w:firstLine="708"/>
        <w:jc w:val="both"/>
      </w:pPr>
    </w:p>
    <w:p w14:paraId="44CDB8F4" w14:textId="77777777" w:rsidR="00CC3D96" w:rsidRDefault="00CC3D96" w:rsidP="006E09F4">
      <w:pPr>
        <w:spacing w:line="360" w:lineRule="auto"/>
        <w:ind w:firstLine="708"/>
        <w:jc w:val="both"/>
      </w:pPr>
    </w:p>
    <w:p w14:paraId="00F8512D" w14:textId="77777777" w:rsidR="00CC3D96" w:rsidRDefault="00CC3D96" w:rsidP="006E09F4">
      <w:pPr>
        <w:spacing w:line="360" w:lineRule="auto"/>
        <w:ind w:firstLine="708"/>
        <w:jc w:val="both"/>
      </w:pPr>
    </w:p>
    <w:p w14:paraId="5BDADE66" w14:textId="77777777" w:rsidR="00CC3D96" w:rsidRDefault="00CC3D96" w:rsidP="006E09F4">
      <w:pPr>
        <w:spacing w:line="360" w:lineRule="auto"/>
        <w:ind w:firstLine="708"/>
        <w:jc w:val="both"/>
      </w:pPr>
    </w:p>
    <w:p w14:paraId="7A932F71" w14:textId="77777777" w:rsidR="00CC3D96" w:rsidRDefault="00CC3D96" w:rsidP="006E09F4">
      <w:pPr>
        <w:spacing w:line="360" w:lineRule="auto"/>
        <w:ind w:firstLine="708"/>
        <w:jc w:val="both"/>
      </w:pPr>
    </w:p>
    <w:p w14:paraId="08FF6F58" w14:textId="77777777" w:rsidR="00CC3D96" w:rsidRPr="00803A75" w:rsidRDefault="00CC3D96" w:rsidP="006E09F4">
      <w:pPr>
        <w:spacing w:line="360" w:lineRule="auto"/>
        <w:ind w:firstLine="708"/>
        <w:jc w:val="both"/>
      </w:pPr>
    </w:p>
    <w:p w14:paraId="01C295F3" w14:textId="77777777" w:rsidR="006E09F4" w:rsidRPr="00803A75" w:rsidRDefault="006E09F4" w:rsidP="00CC3D96">
      <w:pPr>
        <w:pStyle w:val="Descripcin"/>
        <w:keepNext/>
        <w:spacing w:after="0" w:line="360" w:lineRule="auto"/>
        <w:rPr>
          <w:b w:val="0"/>
          <w:bCs w:val="0"/>
        </w:rPr>
      </w:pPr>
      <w:r w:rsidRPr="00803A75">
        <w:lastRenderedPageBreak/>
        <w:t>Tabla 3</w:t>
      </w:r>
      <w:r w:rsidRPr="00803A75">
        <w:rPr>
          <w:noProof/>
        </w:rPr>
        <w:t>.</w:t>
      </w:r>
      <w:r w:rsidRPr="00803A75">
        <w:t xml:space="preserve"> </w:t>
      </w:r>
      <w:r w:rsidRPr="00803A75">
        <w:rPr>
          <w:b w:val="0"/>
          <w:bCs w:val="0"/>
        </w:rPr>
        <w:t>Ítems para el borrador del IM</w:t>
      </w:r>
    </w:p>
    <w:tbl>
      <w:tblPr>
        <w:tblStyle w:val="Tablaconcuadrculaclara"/>
        <w:tblW w:w="9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0"/>
        <w:gridCol w:w="516"/>
        <w:gridCol w:w="7657"/>
      </w:tblGrid>
      <w:tr w:rsidR="006E09F4" w:rsidRPr="00CC3D96" w14:paraId="1163A416" w14:textId="77777777" w:rsidTr="00CC3D96">
        <w:trPr>
          <w:trHeight w:val="325"/>
          <w:jc w:val="center"/>
        </w:trPr>
        <w:tc>
          <w:tcPr>
            <w:tcW w:w="1461" w:type="dxa"/>
            <w:noWrap/>
            <w:hideMark/>
          </w:tcPr>
          <w:p w14:paraId="20FF3EFB" w14:textId="77777777" w:rsidR="006E09F4" w:rsidRPr="00CC3D96" w:rsidRDefault="006E09F4" w:rsidP="00E03485">
            <w:pPr>
              <w:spacing w:line="360" w:lineRule="auto"/>
              <w:jc w:val="both"/>
            </w:pPr>
            <w:r w:rsidRPr="00CC3D96">
              <w:t>Dimensión</w:t>
            </w:r>
          </w:p>
        </w:tc>
        <w:tc>
          <w:tcPr>
            <w:tcW w:w="8173" w:type="dxa"/>
            <w:gridSpan w:val="2"/>
            <w:noWrap/>
            <w:hideMark/>
          </w:tcPr>
          <w:p w14:paraId="7B1FE365" w14:textId="77777777" w:rsidR="006E09F4" w:rsidRPr="00CC3D96" w:rsidRDefault="006E09F4" w:rsidP="00E03485">
            <w:pPr>
              <w:spacing w:line="360" w:lineRule="auto"/>
              <w:jc w:val="both"/>
            </w:pPr>
            <w:r w:rsidRPr="00CC3D96">
              <w:t>Ítem</w:t>
            </w:r>
          </w:p>
        </w:tc>
      </w:tr>
      <w:tr w:rsidR="006E09F4" w:rsidRPr="00CC3D96" w14:paraId="156ED00B" w14:textId="77777777" w:rsidTr="00CC3D96">
        <w:trPr>
          <w:trHeight w:val="300"/>
          <w:jc w:val="center"/>
        </w:trPr>
        <w:tc>
          <w:tcPr>
            <w:tcW w:w="1461" w:type="dxa"/>
            <w:vMerge w:val="restart"/>
            <w:hideMark/>
          </w:tcPr>
          <w:p w14:paraId="369AA65A" w14:textId="77777777" w:rsidR="006E09F4" w:rsidRPr="00CC3D96" w:rsidRDefault="006E09F4" w:rsidP="00E03485">
            <w:pPr>
              <w:spacing w:line="360" w:lineRule="auto"/>
              <w:jc w:val="both"/>
            </w:pPr>
            <w:bookmarkStart w:id="2" w:name="RANGE!A2"/>
            <w:r w:rsidRPr="00CC3D96">
              <w:t>Líder del equipo SS</w:t>
            </w:r>
            <w:bookmarkEnd w:id="2"/>
          </w:p>
        </w:tc>
        <w:tc>
          <w:tcPr>
            <w:tcW w:w="516" w:type="dxa"/>
            <w:hideMark/>
          </w:tcPr>
          <w:p w14:paraId="65EC93AC" w14:textId="77777777" w:rsidR="006E09F4" w:rsidRPr="00CC3D96" w:rsidRDefault="006E09F4" w:rsidP="00E03485">
            <w:pPr>
              <w:spacing w:line="360" w:lineRule="auto"/>
              <w:jc w:val="both"/>
            </w:pPr>
            <w:r w:rsidRPr="00CC3D96">
              <w:t>1</w:t>
            </w:r>
          </w:p>
        </w:tc>
        <w:tc>
          <w:tcPr>
            <w:tcW w:w="7657" w:type="dxa"/>
            <w:noWrap/>
            <w:hideMark/>
          </w:tcPr>
          <w:p w14:paraId="3FEA2A8A" w14:textId="77777777" w:rsidR="006E09F4" w:rsidRPr="00CC3D96" w:rsidRDefault="006E09F4" w:rsidP="00E03485">
            <w:pPr>
              <w:spacing w:line="360" w:lineRule="auto"/>
              <w:jc w:val="both"/>
            </w:pPr>
            <w:r w:rsidRPr="00CC3D96">
              <w:t>Administra el proyecto, su personal, recursos, control, organización, etc.</w:t>
            </w:r>
          </w:p>
        </w:tc>
      </w:tr>
      <w:tr w:rsidR="006E09F4" w:rsidRPr="00CC3D96" w14:paraId="5F8E86DF" w14:textId="77777777" w:rsidTr="00CC3D96">
        <w:trPr>
          <w:trHeight w:val="300"/>
          <w:jc w:val="center"/>
        </w:trPr>
        <w:tc>
          <w:tcPr>
            <w:tcW w:w="0" w:type="auto"/>
            <w:vMerge/>
            <w:vAlign w:val="center"/>
            <w:hideMark/>
          </w:tcPr>
          <w:p w14:paraId="572FFCA7" w14:textId="77777777" w:rsidR="006E09F4" w:rsidRPr="00CC3D96" w:rsidRDefault="006E09F4" w:rsidP="00E03485">
            <w:pPr>
              <w:spacing w:line="360" w:lineRule="auto"/>
              <w:jc w:val="both"/>
            </w:pPr>
          </w:p>
        </w:tc>
        <w:tc>
          <w:tcPr>
            <w:tcW w:w="516" w:type="dxa"/>
            <w:hideMark/>
          </w:tcPr>
          <w:p w14:paraId="66FC7785" w14:textId="77777777" w:rsidR="006E09F4" w:rsidRPr="00CC3D96" w:rsidRDefault="006E09F4" w:rsidP="00E03485">
            <w:pPr>
              <w:spacing w:line="360" w:lineRule="auto"/>
              <w:jc w:val="both"/>
            </w:pPr>
            <w:r w:rsidRPr="00CC3D96">
              <w:t>2</w:t>
            </w:r>
          </w:p>
        </w:tc>
        <w:tc>
          <w:tcPr>
            <w:tcW w:w="7657" w:type="dxa"/>
            <w:noWrap/>
            <w:hideMark/>
          </w:tcPr>
          <w:p w14:paraId="7E8215E2" w14:textId="77777777" w:rsidR="006E09F4" w:rsidRPr="00CC3D96" w:rsidRDefault="006E09F4" w:rsidP="00E03485">
            <w:pPr>
              <w:spacing w:line="360" w:lineRule="auto"/>
              <w:jc w:val="both"/>
            </w:pPr>
            <w:r w:rsidRPr="00CC3D96">
              <w:t>Fomenta la participación de los miembros para el trabajo en equipo.</w:t>
            </w:r>
          </w:p>
        </w:tc>
      </w:tr>
      <w:tr w:rsidR="006E09F4" w:rsidRPr="00CC3D96" w14:paraId="771D5762" w14:textId="77777777" w:rsidTr="00CC3D96">
        <w:trPr>
          <w:trHeight w:val="300"/>
          <w:jc w:val="center"/>
        </w:trPr>
        <w:tc>
          <w:tcPr>
            <w:tcW w:w="0" w:type="auto"/>
            <w:vMerge/>
            <w:vAlign w:val="center"/>
            <w:hideMark/>
          </w:tcPr>
          <w:p w14:paraId="79D8F7F1" w14:textId="77777777" w:rsidR="006E09F4" w:rsidRPr="00CC3D96" w:rsidRDefault="006E09F4" w:rsidP="00E03485">
            <w:pPr>
              <w:spacing w:line="360" w:lineRule="auto"/>
              <w:jc w:val="both"/>
            </w:pPr>
          </w:p>
        </w:tc>
        <w:tc>
          <w:tcPr>
            <w:tcW w:w="516" w:type="dxa"/>
            <w:hideMark/>
          </w:tcPr>
          <w:p w14:paraId="13ACDE13" w14:textId="77777777" w:rsidR="006E09F4" w:rsidRPr="00CC3D96" w:rsidRDefault="006E09F4" w:rsidP="00E03485">
            <w:pPr>
              <w:spacing w:line="360" w:lineRule="auto"/>
              <w:jc w:val="both"/>
            </w:pPr>
            <w:r w:rsidRPr="00CC3D96">
              <w:t>3</w:t>
            </w:r>
          </w:p>
        </w:tc>
        <w:tc>
          <w:tcPr>
            <w:tcW w:w="7657" w:type="dxa"/>
            <w:noWrap/>
            <w:hideMark/>
          </w:tcPr>
          <w:p w14:paraId="69D04CC0" w14:textId="77777777" w:rsidR="006E09F4" w:rsidRPr="00CC3D96" w:rsidRDefault="006E09F4" w:rsidP="00E03485">
            <w:pPr>
              <w:spacing w:line="360" w:lineRule="auto"/>
              <w:jc w:val="both"/>
            </w:pPr>
            <w:r w:rsidRPr="00CC3D96">
              <w:t>Posee las siguientes habilidades: negociación, comunicación, toma de decisiones y solución de conflictos.</w:t>
            </w:r>
          </w:p>
        </w:tc>
      </w:tr>
      <w:tr w:rsidR="006E09F4" w:rsidRPr="00CC3D96" w14:paraId="11EA3DC4" w14:textId="77777777" w:rsidTr="00CC3D96">
        <w:trPr>
          <w:trHeight w:val="300"/>
          <w:jc w:val="center"/>
        </w:trPr>
        <w:tc>
          <w:tcPr>
            <w:tcW w:w="0" w:type="auto"/>
            <w:vMerge/>
            <w:vAlign w:val="center"/>
            <w:hideMark/>
          </w:tcPr>
          <w:p w14:paraId="3BAE518C" w14:textId="77777777" w:rsidR="006E09F4" w:rsidRPr="00CC3D96" w:rsidRDefault="006E09F4" w:rsidP="00E03485">
            <w:pPr>
              <w:spacing w:line="360" w:lineRule="auto"/>
              <w:jc w:val="both"/>
            </w:pPr>
          </w:p>
        </w:tc>
        <w:tc>
          <w:tcPr>
            <w:tcW w:w="516" w:type="dxa"/>
            <w:hideMark/>
          </w:tcPr>
          <w:p w14:paraId="297B46F2" w14:textId="77777777" w:rsidR="006E09F4" w:rsidRPr="00CC3D96" w:rsidRDefault="006E09F4" w:rsidP="00E03485">
            <w:pPr>
              <w:spacing w:line="360" w:lineRule="auto"/>
              <w:jc w:val="both"/>
            </w:pPr>
            <w:r w:rsidRPr="00CC3D96">
              <w:t>4</w:t>
            </w:r>
          </w:p>
        </w:tc>
        <w:tc>
          <w:tcPr>
            <w:tcW w:w="7657" w:type="dxa"/>
            <w:noWrap/>
            <w:hideMark/>
          </w:tcPr>
          <w:p w14:paraId="795D78A5" w14:textId="77777777" w:rsidR="006E09F4" w:rsidRPr="00CC3D96" w:rsidRDefault="006E09F4" w:rsidP="00E03485">
            <w:pPr>
              <w:spacing w:line="360" w:lineRule="auto"/>
              <w:jc w:val="both"/>
            </w:pPr>
            <w:r w:rsidRPr="00CC3D96">
              <w:t>Establece una relación de sinergia entre la alta dirección y el equipo de trabajo del proyecto SS</w:t>
            </w:r>
          </w:p>
        </w:tc>
      </w:tr>
      <w:tr w:rsidR="006E09F4" w:rsidRPr="00CC3D96" w14:paraId="4F35BDBD" w14:textId="77777777" w:rsidTr="00CC3D96">
        <w:trPr>
          <w:trHeight w:val="300"/>
          <w:jc w:val="center"/>
        </w:trPr>
        <w:tc>
          <w:tcPr>
            <w:tcW w:w="1461" w:type="dxa"/>
            <w:vMerge w:val="restart"/>
            <w:hideMark/>
          </w:tcPr>
          <w:p w14:paraId="62504A5D" w14:textId="77777777" w:rsidR="006E09F4" w:rsidRPr="00CC3D96" w:rsidRDefault="006E09F4" w:rsidP="00E03485">
            <w:pPr>
              <w:spacing w:line="360" w:lineRule="auto"/>
              <w:jc w:val="both"/>
            </w:pPr>
            <w:r w:rsidRPr="00CC3D96">
              <w:t>Equipo del proyecto SS</w:t>
            </w:r>
          </w:p>
        </w:tc>
        <w:tc>
          <w:tcPr>
            <w:tcW w:w="516" w:type="dxa"/>
            <w:hideMark/>
          </w:tcPr>
          <w:p w14:paraId="3D41BA89" w14:textId="77777777" w:rsidR="006E09F4" w:rsidRPr="00CC3D96" w:rsidRDefault="006E09F4" w:rsidP="00E03485">
            <w:pPr>
              <w:spacing w:line="360" w:lineRule="auto"/>
              <w:jc w:val="both"/>
            </w:pPr>
            <w:r w:rsidRPr="00CC3D96">
              <w:t>5</w:t>
            </w:r>
          </w:p>
        </w:tc>
        <w:tc>
          <w:tcPr>
            <w:tcW w:w="7657" w:type="dxa"/>
            <w:noWrap/>
            <w:hideMark/>
          </w:tcPr>
          <w:p w14:paraId="1D9DF110" w14:textId="77777777" w:rsidR="006E09F4" w:rsidRPr="00CC3D96" w:rsidRDefault="006E09F4" w:rsidP="00E03485">
            <w:pPr>
              <w:spacing w:line="360" w:lineRule="auto"/>
              <w:jc w:val="both"/>
            </w:pPr>
            <w:r w:rsidRPr="00CC3D96">
              <w:t>Los miembros del equipo deben ser colaborativos entre ellos, propiciando un ambiente de trabajo armonioso.</w:t>
            </w:r>
          </w:p>
        </w:tc>
      </w:tr>
      <w:tr w:rsidR="006E09F4" w:rsidRPr="00CC3D96" w14:paraId="59F029AE" w14:textId="77777777" w:rsidTr="00CC3D96">
        <w:trPr>
          <w:trHeight w:val="300"/>
          <w:jc w:val="center"/>
        </w:trPr>
        <w:tc>
          <w:tcPr>
            <w:tcW w:w="0" w:type="auto"/>
            <w:vMerge/>
            <w:vAlign w:val="center"/>
            <w:hideMark/>
          </w:tcPr>
          <w:p w14:paraId="5BBCEE13" w14:textId="77777777" w:rsidR="006E09F4" w:rsidRPr="00CC3D96" w:rsidRDefault="006E09F4" w:rsidP="00E03485">
            <w:pPr>
              <w:spacing w:line="360" w:lineRule="auto"/>
              <w:jc w:val="both"/>
            </w:pPr>
          </w:p>
        </w:tc>
        <w:tc>
          <w:tcPr>
            <w:tcW w:w="516" w:type="dxa"/>
            <w:noWrap/>
            <w:hideMark/>
          </w:tcPr>
          <w:p w14:paraId="7A0636C0" w14:textId="77777777" w:rsidR="006E09F4" w:rsidRPr="00CC3D96" w:rsidRDefault="006E09F4" w:rsidP="00E03485">
            <w:pPr>
              <w:spacing w:line="360" w:lineRule="auto"/>
              <w:jc w:val="both"/>
            </w:pPr>
            <w:r w:rsidRPr="00CC3D96">
              <w:t>6</w:t>
            </w:r>
          </w:p>
        </w:tc>
        <w:tc>
          <w:tcPr>
            <w:tcW w:w="7657" w:type="dxa"/>
            <w:noWrap/>
            <w:hideMark/>
          </w:tcPr>
          <w:p w14:paraId="5B6F5A83" w14:textId="77777777" w:rsidR="006E09F4" w:rsidRPr="00CC3D96" w:rsidRDefault="006E09F4" w:rsidP="00E03485">
            <w:pPr>
              <w:spacing w:line="360" w:lineRule="auto"/>
              <w:jc w:val="both"/>
            </w:pPr>
            <w:r w:rsidRPr="00CC3D96">
              <w:t>Los miembros del equipo tener la capacidad de construir buena relación con clientes, proveedores y áreas funcionales en la empresa</w:t>
            </w:r>
          </w:p>
        </w:tc>
      </w:tr>
      <w:tr w:rsidR="006E09F4" w:rsidRPr="00CC3D96" w14:paraId="190976ED" w14:textId="77777777" w:rsidTr="00CC3D96">
        <w:trPr>
          <w:trHeight w:val="300"/>
          <w:jc w:val="center"/>
        </w:trPr>
        <w:tc>
          <w:tcPr>
            <w:tcW w:w="0" w:type="auto"/>
            <w:vMerge/>
            <w:vAlign w:val="center"/>
            <w:hideMark/>
          </w:tcPr>
          <w:p w14:paraId="6D7BED19" w14:textId="77777777" w:rsidR="006E09F4" w:rsidRPr="00CC3D96" w:rsidRDefault="006E09F4" w:rsidP="00E03485">
            <w:pPr>
              <w:spacing w:line="360" w:lineRule="auto"/>
              <w:jc w:val="both"/>
            </w:pPr>
          </w:p>
        </w:tc>
        <w:tc>
          <w:tcPr>
            <w:tcW w:w="516" w:type="dxa"/>
            <w:hideMark/>
          </w:tcPr>
          <w:p w14:paraId="4643BFB5" w14:textId="77777777" w:rsidR="006E09F4" w:rsidRPr="00CC3D96" w:rsidRDefault="006E09F4" w:rsidP="00E03485">
            <w:pPr>
              <w:spacing w:line="360" w:lineRule="auto"/>
              <w:jc w:val="both"/>
            </w:pPr>
            <w:r w:rsidRPr="00CC3D96">
              <w:t>7</w:t>
            </w:r>
          </w:p>
        </w:tc>
        <w:tc>
          <w:tcPr>
            <w:tcW w:w="7657" w:type="dxa"/>
            <w:noWrap/>
            <w:hideMark/>
          </w:tcPr>
          <w:p w14:paraId="301E64B0" w14:textId="77777777" w:rsidR="006E09F4" w:rsidRPr="00CC3D96" w:rsidRDefault="006E09F4" w:rsidP="00E03485">
            <w:pPr>
              <w:spacing w:line="360" w:lineRule="auto"/>
              <w:jc w:val="both"/>
            </w:pPr>
            <w:r w:rsidRPr="00CC3D96">
              <w:t>Los miembros del equipo deben estar empoderados con cierta autonomía</w:t>
            </w:r>
          </w:p>
        </w:tc>
      </w:tr>
      <w:tr w:rsidR="006E09F4" w:rsidRPr="00CC3D96" w14:paraId="47EB879E" w14:textId="77777777" w:rsidTr="00CC3D96">
        <w:trPr>
          <w:trHeight w:val="300"/>
          <w:jc w:val="center"/>
        </w:trPr>
        <w:tc>
          <w:tcPr>
            <w:tcW w:w="0" w:type="auto"/>
            <w:vMerge/>
            <w:vAlign w:val="center"/>
            <w:hideMark/>
          </w:tcPr>
          <w:p w14:paraId="1B242469" w14:textId="77777777" w:rsidR="006E09F4" w:rsidRPr="00CC3D96" w:rsidRDefault="006E09F4" w:rsidP="00E03485">
            <w:pPr>
              <w:spacing w:line="360" w:lineRule="auto"/>
              <w:jc w:val="both"/>
            </w:pPr>
          </w:p>
        </w:tc>
        <w:tc>
          <w:tcPr>
            <w:tcW w:w="516" w:type="dxa"/>
            <w:hideMark/>
          </w:tcPr>
          <w:p w14:paraId="5495A077" w14:textId="77777777" w:rsidR="006E09F4" w:rsidRPr="00CC3D96" w:rsidRDefault="006E09F4" w:rsidP="00E03485">
            <w:pPr>
              <w:spacing w:line="360" w:lineRule="auto"/>
              <w:jc w:val="both"/>
            </w:pPr>
            <w:r w:rsidRPr="00CC3D96">
              <w:t>8</w:t>
            </w:r>
          </w:p>
        </w:tc>
        <w:tc>
          <w:tcPr>
            <w:tcW w:w="7657" w:type="dxa"/>
            <w:noWrap/>
            <w:hideMark/>
          </w:tcPr>
          <w:p w14:paraId="0B39EAA6" w14:textId="77777777" w:rsidR="006E09F4" w:rsidRPr="00CC3D96" w:rsidRDefault="006E09F4" w:rsidP="00E03485">
            <w:pPr>
              <w:spacing w:line="360" w:lineRule="auto"/>
              <w:jc w:val="both"/>
            </w:pPr>
            <w:r w:rsidRPr="00CC3D96">
              <w:t>Los miembros del equipo deben tener roles estructurados de acuerdo con la metodología SS</w:t>
            </w:r>
          </w:p>
        </w:tc>
      </w:tr>
      <w:tr w:rsidR="006E09F4" w:rsidRPr="00CC3D96" w14:paraId="192E0E51" w14:textId="77777777" w:rsidTr="00CC3D96">
        <w:trPr>
          <w:trHeight w:val="300"/>
          <w:jc w:val="center"/>
        </w:trPr>
        <w:tc>
          <w:tcPr>
            <w:tcW w:w="1461" w:type="dxa"/>
            <w:vMerge w:val="restart"/>
            <w:hideMark/>
          </w:tcPr>
          <w:p w14:paraId="31BEA3C6" w14:textId="77777777" w:rsidR="006E09F4" w:rsidRPr="00CC3D96" w:rsidRDefault="006E09F4" w:rsidP="00E03485">
            <w:pPr>
              <w:spacing w:line="360" w:lineRule="auto"/>
              <w:jc w:val="both"/>
            </w:pPr>
            <w:r w:rsidRPr="00CC3D96">
              <w:t>Infraestructura organizacional</w:t>
            </w:r>
          </w:p>
        </w:tc>
        <w:tc>
          <w:tcPr>
            <w:tcW w:w="516" w:type="dxa"/>
            <w:hideMark/>
          </w:tcPr>
          <w:p w14:paraId="799DA191" w14:textId="77777777" w:rsidR="006E09F4" w:rsidRPr="00CC3D96" w:rsidRDefault="006E09F4" w:rsidP="00E03485">
            <w:pPr>
              <w:spacing w:line="360" w:lineRule="auto"/>
              <w:jc w:val="both"/>
            </w:pPr>
            <w:r w:rsidRPr="00CC3D96">
              <w:t>9</w:t>
            </w:r>
          </w:p>
        </w:tc>
        <w:tc>
          <w:tcPr>
            <w:tcW w:w="7657" w:type="dxa"/>
            <w:noWrap/>
            <w:hideMark/>
          </w:tcPr>
          <w:p w14:paraId="2F4C322F" w14:textId="77777777" w:rsidR="006E09F4" w:rsidRPr="00CC3D96" w:rsidRDefault="006E09F4" w:rsidP="00E03485">
            <w:pPr>
              <w:spacing w:line="360" w:lineRule="auto"/>
              <w:jc w:val="both"/>
            </w:pPr>
            <w:r w:rsidRPr="00CC3D96">
              <w:t>La empresa tiene una cultura organizacional orientada al mejoramiento continuo</w:t>
            </w:r>
          </w:p>
        </w:tc>
      </w:tr>
      <w:tr w:rsidR="006E09F4" w:rsidRPr="00CC3D96" w14:paraId="4427E6C9" w14:textId="77777777" w:rsidTr="00CC3D96">
        <w:trPr>
          <w:trHeight w:val="300"/>
          <w:jc w:val="center"/>
        </w:trPr>
        <w:tc>
          <w:tcPr>
            <w:tcW w:w="0" w:type="auto"/>
            <w:vMerge/>
            <w:vAlign w:val="center"/>
            <w:hideMark/>
          </w:tcPr>
          <w:p w14:paraId="16E7F9B8" w14:textId="77777777" w:rsidR="006E09F4" w:rsidRPr="00CC3D96" w:rsidRDefault="006E09F4" w:rsidP="00E03485">
            <w:pPr>
              <w:spacing w:line="360" w:lineRule="auto"/>
              <w:jc w:val="both"/>
            </w:pPr>
          </w:p>
        </w:tc>
        <w:tc>
          <w:tcPr>
            <w:tcW w:w="516" w:type="dxa"/>
            <w:hideMark/>
          </w:tcPr>
          <w:p w14:paraId="5C63B579" w14:textId="77777777" w:rsidR="006E09F4" w:rsidRPr="00CC3D96" w:rsidRDefault="006E09F4" w:rsidP="00E03485">
            <w:pPr>
              <w:spacing w:line="360" w:lineRule="auto"/>
              <w:jc w:val="both"/>
            </w:pPr>
            <w:r w:rsidRPr="00CC3D96">
              <w:t>10</w:t>
            </w:r>
          </w:p>
        </w:tc>
        <w:tc>
          <w:tcPr>
            <w:tcW w:w="7657" w:type="dxa"/>
            <w:noWrap/>
            <w:hideMark/>
          </w:tcPr>
          <w:p w14:paraId="7835D48C" w14:textId="77777777" w:rsidR="006E09F4" w:rsidRPr="00CC3D96" w:rsidRDefault="006E09F4" w:rsidP="00E03485">
            <w:pPr>
              <w:spacing w:line="360" w:lineRule="auto"/>
              <w:jc w:val="both"/>
            </w:pPr>
            <w:r w:rsidRPr="00CC3D96">
              <w:t>La empresa cuenta con un programa de entrenamiento continuo y sistemático</w:t>
            </w:r>
          </w:p>
        </w:tc>
      </w:tr>
      <w:tr w:rsidR="006E09F4" w:rsidRPr="00CC3D96" w14:paraId="6656B77B" w14:textId="77777777" w:rsidTr="00CC3D96">
        <w:trPr>
          <w:trHeight w:val="300"/>
          <w:jc w:val="center"/>
        </w:trPr>
        <w:tc>
          <w:tcPr>
            <w:tcW w:w="0" w:type="auto"/>
            <w:vMerge/>
            <w:vAlign w:val="center"/>
            <w:hideMark/>
          </w:tcPr>
          <w:p w14:paraId="49CD8476" w14:textId="77777777" w:rsidR="006E09F4" w:rsidRPr="00CC3D96" w:rsidRDefault="006E09F4" w:rsidP="00E03485">
            <w:pPr>
              <w:spacing w:line="360" w:lineRule="auto"/>
              <w:jc w:val="both"/>
            </w:pPr>
          </w:p>
        </w:tc>
        <w:tc>
          <w:tcPr>
            <w:tcW w:w="516" w:type="dxa"/>
            <w:hideMark/>
          </w:tcPr>
          <w:p w14:paraId="6C5F7BBB" w14:textId="77777777" w:rsidR="006E09F4" w:rsidRPr="00CC3D96" w:rsidRDefault="006E09F4" w:rsidP="00E03485">
            <w:pPr>
              <w:spacing w:line="360" w:lineRule="auto"/>
              <w:jc w:val="both"/>
            </w:pPr>
            <w:r w:rsidRPr="00CC3D96">
              <w:t>11</w:t>
            </w:r>
          </w:p>
        </w:tc>
        <w:tc>
          <w:tcPr>
            <w:tcW w:w="7657" w:type="dxa"/>
            <w:noWrap/>
            <w:hideMark/>
          </w:tcPr>
          <w:p w14:paraId="261A9F1C" w14:textId="77777777" w:rsidR="006E09F4" w:rsidRPr="00CC3D96" w:rsidRDefault="006E09F4" w:rsidP="00E03485">
            <w:pPr>
              <w:spacing w:line="360" w:lineRule="auto"/>
              <w:jc w:val="both"/>
            </w:pPr>
            <w:r w:rsidRPr="00CC3D96">
              <w:t>La empresa cuenta con un sistema establecido para seleccionar a los líderes de los proyectos SS</w:t>
            </w:r>
          </w:p>
        </w:tc>
      </w:tr>
      <w:tr w:rsidR="006E09F4" w:rsidRPr="00CC3D96" w14:paraId="23155B49" w14:textId="77777777" w:rsidTr="00CC3D96">
        <w:trPr>
          <w:trHeight w:val="300"/>
          <w:jc w:val="center"/>
        </w:trPr>
        <w:tc>
          <w:tcPr>
            <w:tcW w:w="1461" w:type="dxa"/>
            <w:vMerge w:val="restart"/>
            <w:hideMark/>
          </w:tcPr>
          <w:p w14:paraId="27C9E05F" w14:textId="77777777" w:rsidR="006E09F4" w:rsidRPr="00CC3D96" w:rsidRDefault="006E09F4" w:rsidP="00E03485">
            <w:pPr>
              <w:spacing w:line="360" w:lineRule="auto"/>
              <w:jc w:val="both"/>
            </w:pPr>
            <w:r w:rsidRPr="00CC3D96">
              <w:t>Alta dirección</w:t>
            </w:r>
          </w:p>
        </w:tc>
        <w:tc>
          <w:tcPr>
            <w:tcW w:w="516" w:type="dxa"/>
            <w:hideMark/>
          </w:tcPr>
          <w:p w14:paraId="06B16B91" w14:textId="77777777" w:rsidR="006E09F4" w:rsidRPr="00CC3D96" w:rsidRDefault="006E09F4" w:rsidP="00E03485">
            <w:pPr>
              <w:spacing w:line="360" w:lineRule="auto"/>
              <w:jc w:val="both"/>
            </w:pPr>
            <w:r w:rsidRPr="00CC3D96">
              <w:t>12</w:t>
            </w:r>
          </w:p>
        </w:tc>
        <w:tc>
          <w:tcPr>
            <w:tcW w:w="7657" w:type="dxa"/>
            <w:noWrap/>
            <w:hideMark/>
          </w:tcPr>
          <w:p w14:paraId="5F783EFD" w14:textId="77777777" w:rsidR="006E09F4" w:rsidRPr="00CC3D96" w:rsidRDefault="006E09F4" w:rsidP="00E03485">
            <w:pPr>
              <w:spacing w:line="360" w:lineRule="auto"/>
              <w:jc w:val="both"/>
            </w:pPr>
            <w:r w:rsidRPr="00CC3D96">
              <w:t>La alta dirección se involucra con el sistema de mejora continua de la empresa</w:t>
            </w:r>
          </w:p>
        </w:tc>
      </w:tr>
      <w:tr w:rsidR="006E09F4" w:rsidRPr="00CC3D96" w14:paraId="7C66A0CA" w14:textId="77777777" w:rsidTr="00CC3D96">
        <w:trPr>
          <w:trHeight w:val="300"/>
          <w:jc w:val="center"/>
        </w:trPr>
        <w:tc>
          <w:tcPr>
            <w:tcW w:w="0" w:type="auto"/>
            <w:vMerge/>
            <w:vAlign w:val="center"/>
            <w:hideMark/>
          </w:tcPr>
          <w:p w14:paraId="055BBE2A" w14:textId="77777777" w:rsidR="006E09F4" w:rsidRPr="00CC3D96" w:rsidRDefault="006E09F4" w:rsidP="00E03485">
            <w:pPr>
              <w:spacing w:line="360" w:lineRule="auto"/>
              <w:jc w:val="both"/>
            </w:pPr>
          </w:p>
        </w:tc>
        <w:tc>
          <w:tcPr>
            <w:tcW w:w="516" w:type="dxa"/>
            <w:hideMark/>
          </w:tcPr>
          <w:p w14:paraId="2B9AFF0A" w14:textId="77777777" w:rsidR="006E09F4" w:rsidRPr="00CC3D96" w:rsidRDefault="006E09F4" w:rsidP="00E03485">
            <w:pPr>
              <w:spacing w:line="360" w:lineRule="auto"/>
              <w:jc w:val="both"/>
            </w:pPr>
            <w:r w:rsidRPr="00CC3D96">
              <w:t>13</w:t>
            </w:r>
          </w:p>
        </w:tc>
        <w:tc>
          <w:tcPr>
            <w:tcW w:w="7657" w:type="dxa"/>
            <w:noWrap/>
            <w:hideMark/>
          </w:tcPr>
          <w:p w14:paraId="7436FBCB" w14:textId="77777777" w:rsidR="006E09F4" w:rsidRPr="00CC3D96" w:rsidRDefault="006E09F4" w:rsidP="00E03485">
            <w:pPr>
              <w:spacing w:line="360" w:lineRule="auto"/>
              <w:jc w:val="both"/>
            </w:pPr>
            <w:r w:rsidRPr="00CC3D96">
              <w:t>La alta dirección vincula SS con los objetivos estratégicos de la empresa</w:t>
            </w:r>
          </w:p>
        </w:tc>
      </w:tr>
      <w:tr w:rsidR="006E09F4" w:rsidRPr="00CC3D96" w14:paraId="0EE4ECF7" w14:textId="77777777" w:rsidTr="00CC3D96">
        <w:trPr>
          <w:trHeight w:val="300"/>
          <w:jc w:val="center"/>
        </w:trPr>
        <w:tc>
          <w:tcPr>
            <w:tcW w:w="0" w:type="auto"/>
            <w:vMerge/>
            <w:vAlign w:val="center"/>
            <w:hideMark/>
          </w:tcPr>
          <w:p w14:paraId="083363F1" w14:textId="77777777" w:rsidR="006E09F4" w:rsidRPr="00CC3D96" w:rsidRDefault="006E09F4" w:rsidP="00E03485">
            <w:pPr>
              <w:spacing w:line="360" w:lineRule="auto"/>
              <w:jc w:val="both"/>
            </w:pPr>
          </w:p>
        </w:tc>
        <w:tc>
          <w:tcPr>
            <w:tcW w:w="516" w:type="dxa"/>
            <w:hideMark/>
          </w:tcPr>
          <w:p w14:paraId="368DC016" w14:textId="77777777" w:rsidR="006E09F4" w:rsidRPr="00CC3D96" w:rsidRDefault="006E09F4" w:rsidP="00E03485">
            <w:pPr>
              <w:spacing w:line="360" w:lineRule="auto"/>
              <w:jc w:val="both"/>
            </w:pPr>
            <w:r w:rsidRPr="00CC3D96">
              <w:t>14</w:t>
            </w:r>
          </w:p>
        </w:tc>
        <w:tc>
          <w:tcPr>
            <w:tcW w:w="7657" w:type="dxa"/>
            <w:noWrap/>
            <w:hideMark/>
          </w:tcPr>
          <w:p w14:paraId="770ED3EC" w14:textId="77777777" w:rsidR="006E09F4" w:rsidRPr="00CC3D96" w:rsidRDefault="006E09F4" w:rsidP="00E03485">
            <w:pPr>
              <w:spacing w:line="360" w:lineRule="auto"/>
              <w:jc w:val="both"/>
            </w:pPr>
            <w:r w:rsidRPr="00CC3D96">
              <w:t>La alta dirección integra SS con los beneficios financieros</w:t>
            </w:r>
          </w:p>
        </w:tc>
      </w:tr>
      <w:tr w:rsidR="006E09F4" w:rsidRPr="00CC3D96" w14:paraId="3E8EC080" w14:textId="77777777" w:rsidTr="00CC3D96">
        <w:trPr>
          <w:trHeight w:val="300"/>
          <w:jc w:val="center"/>
        </w:trPr>
        <w:tc>
          <w:tcPr>
            <w:tcW w:w="0" w:type="auto"/>
            <w:vMerge/>
            <w:vAlign w:val="center"/>
            <w:hideMark/>
          </w:tcPr>
          <w:p w14:paraId="7F636651" w14:textId="77777777" w:rsidR="006E09F4" w:rsidRPr="00CC3D96" w:rsidRDefault="006E09F4" w:rsidP="00E03485">
            <w:pPr>
              <w:spacing w:line="360" w:lineRule="auto"/>
              <w:jc w:val="both"/>
            </w:pPr>
          </w:p>
        </w:tc>
        <w:tc>
          <w:tcPr>
            <w:tcW w:w="516" w:type="dxa"/>
            <w:noWrap/>
            <w:hideMark/>
          </w:tcPr>
          <w:p w14:paraId="2359202C" w14:textId="77777777" w:rsidR="006E09F4" w:rsidRPr="00CC3D96" w:rsidRDefault="006E09F4" w:rsidP="00E03485">
            <w:pPr>
              <w:spacing w:line="360" w:lineRule="auto"/>
              <w:jc w:val="both"/>
            </w:pPr>
            <w:r w:rsidRPr="00CC3D96">
              <w:t>15</w:t>
            </w:r>
          </w:p>
        </w:tc>
        <w:tc>
          <w:tcPr>
            <w:tcW w:w="7657" w:type="dxa"/>
            <w:noWrap/>
            <w:hideMark/>
          </w:tcPr>
          <w:p w14:paraId="2D33FD72" w14:textId="77777777" w:rsidR="006E09F4" w:rsidRPr="00CC3D96" w:rsidRDefault="006E09F4" w:rsidP="00E03485">
            <w:pPr>
              <w:spacing w:line="360" w:lineRule="auto"/>
              <w:jc w:val="both"/>
            </w:pPr>
            <w:r w:rsidRPr="00CC3D96">
              <w:t>La alta dirección ejerce su gestión con un enfoque basado en resultados</w:t>
            </w:r>
          </w:p>
        </w:tc>
      </w:tr>
      <w:tr w:rsidR="006E09F4" w:rsidRPr="00CC3D96" w14:paraId="376A52DE" w14:textId="77777777" w:rsidTr="00CC3D96">
        <w:trPr>
          <w:trHeight w:val="300"/>
          <w:jc w:val="center"/>
        </w:trPr>
        <w:tc>
          <w:tcPr>
            <w:tcW w:w="0" w:type="auto"/>
            <w:vMerge/>
            <w:vAlign w:val="center"/>
            <w:hideMark/>
          </w:tcPr>
          <w:p w14:paraId="057BD049" w14:textId="77777777" w:rsidR="006E09F4" w:rsidRPr="00CC3D96" w:rsidRDefault="006E09F4" w:rsidP="00E03485">
            <w:pPr>
              <w:spacing w:line="360" w:lineRule="auto"/>
              <w:jc w:val="both"/>
            </w:pPr>
          </w:p>
        </w:tc>
        <w:tc>
          <w:tcPr>
            <w:tcW w:w="516" w:type="dxa"/>
            <w:noWrap/>
            <w:hideMark/>
          </w:tcPr>
          <w:p w14:paraId="79F23591" w14:textId="77777777" w:rsidR="006E09F4" w:rsidRPr="00CC3D96" w:rsidRDefault="006E09F4" w:rsidP="00E03485">
            <w:pPr>
              <w:spacing w:line="360" w:lineRule="auto"/>
              <w:jc w:val="both"/>
            </w:pPr>
            <w:r w:rsidRPr="00CC3D96">
              <w:t>16</w:t>
            </w:r>
          </w:p>
        </w:tc>
        <w:tc>
          <w:tcPr>
            <w:tcW w:w="7657" w:type="dxa"/>
            <w:noWrap/>
            <w:hideMark/>
          </w:tcPr>
          <w:p w14:paraId="5BFDEC97" w14:textId="77777777" w:rsidR="006E09F4" w:rsidRPr="00CC3D96" w:rsidRDefault="006E09F4" w:rsidP="00E03485">
            <w:pPr>
              <w:spacing w:line="360" w:lineRule="auto"/>
              <w:jc w:val="both"/>
            </w:pPr>
            <w:r w:rsidRPr="00CC3D96">
              <w:t>La alta dirección ejerce una adecuada gestión de procesos</w:t>
            </w:r>
          </w:p>
        </w:tc>
      </w:tr>
      <w:tr w:rsidR="006E09F4" w:rsidRPr="00CC3D96" w14:paraId="3588E6C4" w14:textId="77777777" w:rsidTr="00CC3D96">
        <w:trPr>
          <w:trHeight w:val="300"/>
          <w:jc w:val="center"/>
        </w:trPr>
        <w:tc>
          <w:tcPr>
            <w:tcW w:w="0" w:type="auto"/>
            <w:vMerge/>
            <w:vAlign w:val="center"/>
            <w:hideMark/>
          </w:tcPr>
          <w:p w14:paraId="04F9EBB7" w14:textId="77777777" w:rsidR="006E09F4" w:rsidRPr="00CC3D96" w:rsidRDefault="006E09F4" w:rsidP="00E03485">
            <w:pPr>
              <w:spacing w:line="360" w:lineRule="auto"/>
              <w:jc w:val="both"/>
            </w:pPr>
          </w:p>
        </w:tc>
        <w:tc>
          <w:tcPr>
            <w:tcW w:w="516" w:type="dxa"/>
            <w:hideMark/>
          </w:tcPr>
          <w:p w14:paraId="02D46F86" w14:textId="77777777" w:rsidR="006E09F4" w:rsidRPr="00CC3D96" w:rsidRDefault="006E09F4" w:rsidP="00E03485">
            <w:pPr>
              <w:spacing w:line="360" w:lineRule="auto"/>
              <w:jc w:val="both"/>
            </w:pPr>
            <w:r w:rsidRPr="00CC3D96">
              <w:t>17</w:t>
            </w:r>
          </w:p>
        </w:tc>
        <w:tc>
          <w:tcPr>
            <w:tcW w:w="7657" w:type="dxa"/>
            <w:noWrap/>
            <w:hideMark/>
          </w:tcPr>
          <w:p w14:paraId="2AC72952" w14:textId="77777777" w:rsidR="006E09F4" w:rsidRPr="00CC3D96" w:rsidRDefault="006E09F4" w:rsidP="00E03485">
            <w:pPr>
              <w:spacing w:line="360" w:lineRule="auto"/>
              <w:jc w:val="both"/>
            </w:pPr>
            <w:r w:rsidRPr="00CC3D96">
              <w:t>La alta dirección invierte en la mejora de infraestructura industrial</w:t>
            </w:r>
          </w:p>
        </w:tc>
      </w:tr>
      <w:tr w:rsidR="006E09F4" w:rsidRPr="00CC3D96" w14:paraId="34D50CAE" w14:textId="77777777" w:rsidTr="00CC3D96">
        <w:trPr>
          <w:trHeight w:val="300"/>
          <w:jc w:val="center"/>
        </w:trPr>
        <w:tc>
          <w:tcPr>
            <w:tcW w:w="0" w:type="auto"/>
            <w:vMerge/>
            <w:vAlign w:val="center"/>
            <w:hideMark/>
          </w:tcPr>
          <w:p w14:paraId="6009AB9E" w14:textId="77777777" w:rsidR="006E09F4" w:rsidRPr="00CC3D96" w:rsidRDefault="006E09F4" w:rsidP="00E03485">
            <w:pPr>
              <w:spacing w:line="360" w:lineRule="auto"/>
              <w:jc w:val="both"/>
            </w:pPr>
          </w:p>
        </w:tc>
        <w:tc>
          <w:tcPr>
            <w:tcW w:w="516" w:type="dxa"/>
            <w:noWrap/>
            <w:hideMark/>
          </w:tcPr>
          <w:p w14:paraId="6E09B200" w14:textId="77777777" w:rsidR="006E09F4" w:rsidRPr="00CC3D96" w:rsidRDefault="006E09F4" w:rsidP="00E03485">
            <w:pPr>
              <w:spacing w:line="360" w:lineRule="auto"/>
              <w:jc w:val="both"/>
            </w:pPr>
            <w:r w:rsidRPr="00CC3D96">
              <w:t>18</w:t>
            </w:r>
          </w:p>
        </w:tc>
        <w:tc>
          <w:tcPr>
            <w:tcW w:w="7657" w:type="dxa"/>
            <w:noWrap/>
            <w:hideMark/>
          </w:tcPr>
          <w:p w14:paraId="04FE8F88" w14:textId="77777777" w:rsidR="006E09F4" w:rsidRPr="00CC3D96" w:rsidRDefault="006E09F4" w:rsidP="00E03485">
            <w:pPr>
              <w:spacing w:line="360" w:lineRule="auto"/>
              <w:jc w:val="both"/>
            </w:pPr>
            <w:r w:rsidRPr="00CC3D96">
              <w:t>La alta dirección asigna una partida presupuestal para el financiamiento de proyectos SS</w:t>
            </w:r>
          </w:p>
        </w:tc>
      </w:tr>
      <w:tr w:rsidR="006E09F4" w:rsidRPr="00CC3D96" w14:paraId="3DE463C4" w14:textId="77777777" w:rsidTr="00CC3D96">
        <w:trPr>
          <w:trHeight w:val="300"/>
          <w:jc w:val="center"/>
        </w:trPr>
        <w:tc>
          <w:tcPr>
            <w:tcW w:w="1461" w:type="dxa"/>
            <w:vMerge w:val="restart"/>
            <w:hideMark/>
          </w:tcPr>
          <w:p w14:paraId="6C54327F" w14:textId="77777777" w:rsidR="006E09F4" w:rsidRPr="00CC3D96" w:rsidRDefault="006E09F4" w:rsidP="00E03485">
            <w:pPr>
              <w:spacing w:line="360" w:lineRule="auto"/>
              <w:jc w:val="both"/>
            </w:pPr>
            <w:r w:rsidRPr="00CC3D96">
              <w:t>Clientes y proveedores</w:t>
            </w:r>
          </w:p>
        </w:tc>
        <w:tc>
          <w:tcPr>
            <w:tcW w:w="516" w:type="dxa"/>
            <w:hideMark/>
          </w:tcPr>
          <w:p w14:paraId="75221052" w14:textId="77777777" w:rsidR="006E09F4" w:rsidRPr="00CC3D96" w:rsidRDefault="006E09F4" w:rsidP="00E03485">
            <w:pPr>
              <w:spacing w:line="360" w:lineRule="auto"/>
              <w:jc w:val="both"/>
            </w:pPr>
            <w:r w:rsidRPr="00CC3D96">
              <w:t>19</w:t>
            </w:r>
          </w:p>
        </w:tc>
        <w:tc>
          <w:tcPr>
            <w:tcW w:w="7657" w:type="dxa"/>
            <w:noWrap/>
            <w:hideMark/>
          </w:tcPr>
          <w:p w14:paraId="36D90011" w14:textId="77777777" w:rsidR="006E09F4" w:rsidRPr="00CC3D96" w:rsidRDefault="006E09F4" w:rsidP="00E03485">
            <w:pPr>
              <w:spacing w:line="360" w:lineRule="auto"/>
              <w:jc w:val="both"/>
            </w:pPr>
            <w:r w:rsidRPr="00CC3D96">
              <w:t>Hay una colaboración activa de los proveedores en el proceso de diseño y/o rediseño de productos</w:t>
            </w:r>
          </w:p>
        </w:tc>
      </w:tr>
      <w:tr w:rsidR="006E09F4" w:rsidRPr="00CC3D96" w14:paraId="6880D6C3" w14:textId="77777777" w:rsidTr="00CC3D96">
        <w:trPr>
          <w:trHeight w:val="300"/>
          <w:jc w:val="center"/>
        </w:trPr>
        <w:tc>
          <w:tcPr>
            <w:tcW w:w="0" w:type="auto"/>
            <w:vMerge/>
            <w:vAlign w:val="center"/>
            <w:hideMark/>
          </w:tcPr>
          <w:p w14:paraId="7DD43D00" w14:textId="77777777" w:rsidR="006E09F4" w:rsidRPr="00CC3D96" w:rsidRDefault="006E09F4" w:rsidP="00E03485">
            <w:pPr>
              <w:spacing w:line="360" w:lineRule="auto"/>
              <w:jc w:val="both"/>
            </w:pPr>
          </w:p>
        </w:tc>
        <w:tc>
          <w:tcPr>
            <w:tcW w:w="516" w:type="dxa"/>
            <w:hideMark/>
          </w:tcPr>
          <w:p w14:paraId="5235314B" w14:textId="77777777" w:rsidR="006E09F4" w:rsidRPr="00CC3D96" w:rsidRDefault="006E09F4" w:rsidP="00E03485">
            <w:pPr>
              <w:spacing w:line="360" w:lineRule="auto"/>
              <w:jc w:val="both"/>
            </w:pPr>
            <w:r w:rsidRPr="00CC3D96">
              <w:t>20</w:t>
            </w:r>
          </w:p>
        </w:tc>
        <w:tc>
          <w:tcPr>
            <w:tcW w:w="7657" w:type="dxa"/>
            <w:noWrap/>
            <w:hideMark/>
          </w:tcPr>
          <w:p w14:paraId="5DB0F3AB" w14:textId="77777777" w:rsidR="006E09F4" w:rsidRPr="00CC3D96" w:rsidRDefault="006E09F4" w:rsidP="00E03485">
            <w:pPr>
              <w:spacing w:line="360" w:lineRule="auto"/>
              <w:jc w:val="both"/>
            </w:pPr>
            <w:r w:rsidRPr="00CC3D96">
              <w:t>Hay una colaboración activa de los clientes en el proceso de diseño/rediseño de productos</w:t>
            </w:r>
          </w:p>
        </w:tc>
      </w:tr>
      <w:tr w:rsidR="006E09F4" w:rsidRPr="00CC3D96" w14:paraId="71A9A1E9" w14:textId="77777777" w:rsidTr="00CC3D96">
        <w:trPr>
          <w:trHeight w:val="300"/>
          <w:jc w:val="center"/>
        </w:trPr>
        <w:tc>
          <w:tcPr>
            <w:tcW w:w="1461" w:type="dxa"/>
            <w:vMerge w:val="restart"/>
            <w:hideMark/>
          </w:tcPr>
          <w:p w14:paraId="31BBE968" w14:textId="77777777" w:rsidR="006E09F4" w:rsidRPr="00CC3D96" w:rsidRDefault="006E09F4" w:rsidP="00E03485">
            <w:pPr>
              <w:spacing w:line="360" w:lineRule="auto"/>
              <w:jc w:val="both"/>
            </w:pPr>
            <w:r w:rsidRPr="00CC3D96">
              <w:lastRenderedPageBreak/>
              <w:t>Administración de proyectos SS</w:t>
            </w:r>
          </w:p>
        </w:tc>
        <w:tc>
          <w:tcPr>
            <w:tcW w:w="516" w:type="dxa"/>
            <w:hideMark/>
          </w:tcPr>
          <w:p w14:paraId="10F60A35" w14:textId="77777777" w:rsidR="006E09F4" w:rsidRPr="00CC3D96" w:rsidRDefault="006E09F4" w:rsidP="00E03485">
            <w:pPr>
              <w:spacing w:line="360" w:lineRule="auto"/>
              <w:jc w:val="both"/>
            </w:pPr>
            <w:r w:rsidRPr="00CC3D96">
              <w:t>21</w:t>
            </w:r>
          </w:p>
        </w:tc>
        <w:tc>
          <w:tcPr>
            <w:tcW w:w="7657" w:type="dxa"/>
            <w:noWrap/>
            <w:hideMark/>
          </w:tcPr>
          <w:p w14:paraId="49F25B69" w14:textId="77777777" w:rsidR="006E09F4" w:rsidRPr="00CC3D96" w:rsidRDefault="006E09F4" w:rsidP="00E03485">
            <w:pPr>
              <w:spacing w:line="360" w:lineRule="auto"/>
              <w:jc w:val="both"/>
            </w:pPr>
            <w:r w:rsidRPr="00CC3D96">
              <w:t>Los proyectos SS se seleccionan de acuerdo con su impacto estratégico</w:t>
            </w:r>
          </w:p>
        </w:tc>
      </w:tr>
      <w:tr w:rsidR="006E09F4" w:rsidRPr="00CC3D96" w14:paraId="49395032" w14:textId="77777777" w:rsidTr="00CC3D96">
        <w:trPr>
          <w:trHeight w:val="300"/>
          <w:jc w:val="center"/>
        </w:trPr>
        <w:tc>
          <w:tcPr>
            <w:tcW w:w="0" w:type="auto"/>
            <w:vMerge/>
            <w:vAlign w:val="center"/>
            <w:hideMark/>
          </w:tcPr>
          <w:p w14:paraId="13B54E86" w14:textId="77777777" w:rsidR="006E09F4" w:rsidRPr="00CC3D96" w:rsidRDefault="006E09F4" w:rsidP="00E03485">
            <w:pPr>
              <w:spacing w:line="360" w:lineRule="auto"/>
              <w:jc w:val="both"/>
            </w:pPr>
          </w:p>
        </w:tc>
        <w:tc>
          <w:tcPr>
            <w:tcW w:w="516" w:type="dxa"/>
            <w:hideMark/>
          </w:tcPr>
          <w:p w14:paraId="2D922D4B" w14:textId="77777777" w:rsidR="006E09F4" w:rsidRPr="00CC3D96" w:rsidRDefault="006E09F4" w:rsidP="00E03485">
            <w:pPr>
              <w:spacing w:line="360" w:lineRule="auto"/>
              <w:jc w:val="both"/>
            </w:pPr>
            <w:r w:rsidRPr="00CC3D96">
              <w:t>22</w:t>
            </w:r>
          </w:p>
        </w:tc>
        <w:tc>
          <w:tcPr>
            <w:tcW w:w="7657" w:type="dxa"/>
            <w:noWrap/>
            <w:hideMark/>
          </w:tcPr>
          <w:p w14:paraId="5BE05C14" w14:textId="77777777" w:rsidR="006E09F4" w:rsidRPr="00CC3D96" w:rsidRDefault="006E09F4" w:rsidP="00E03485">
            <w:pPr>
              <w:spacing w:line="360" w:lineRule="auto"/>
              <w:jc w:val="both"/>
            </w:pPr>
            <w:r w:rsidRPr="00CC3D96">
              <w:t>La formulación de un proyecto SS incluye el establecimiento de objetivos, responsabilidades y asignación de recursos claramente definidos</w:t>
            </w:r>
          </w:p>
        </w:tc>
      </w:tr>
      <w:tr w:rsidR="006E09F4" w:rsidRPr="00CC3D96" w14:paraId="00C0195B" w14:textId="77777777" w:rsidTr="00CC3D96">
        <w:trPr>
          <w:trHeight w:val="300"/>
          <w:jc w:val="center"/>
        </w:trPr>
        <w:tc>
          <w:tcPr>
            <w:tcW w:w="0" w:type="auto"/>
            <w:vMerge/>
            <w:vAlign w:val="center"/>
            <w:hideMark/>
          </w:tcPr>
          <w:p w14:paraId="36C65B57" w14:textId="77777777" w:rsidR="006E09F4" w:rsidRPr="00CC3D96" w:rsidRDefault="006E09F4" w:rsidP="00E03485">
            <w:pPr>
              <w:spacing w:line="360" w:lineRule="auto"/>
              <w:jc w:val="both"/>
            </w:pPr>
          </w:p>
        </w:tc>
        <w:tc>
          <w:tcPr>
            <w:tcW w:w="516" w:type="dxa"/>
            <w:hideMark/>
          </w:tcPr>
          <w:p w14:paraId="72AAF5E3" w14:textId="77777777" w:rsidR="006E09F4" w:rsidRPr="00CC3D96" w:rsidRDefault="006E09F4" w:rsidP="00E03485">
            <w:pPr>
              <w:spacing w:line="360" w:lineRule="auto"/>
              <w:jc w:val="both"/>
            </w:pPr>
            <w:r w:rsidRPr="00CC3D96">
              <w:t>23</w:t>
            </w:r>
          </w:p>
        </w:tc>
        <w:tc>
          <w:tcPr>
            <w:tcW w:w="7657" w:type="dxa"/>
            <w:noWrap/>
            <w:hideMark/>
          </w:tcPr>
          <w:p w14:paraId="23A80B24" w14:textId="77777777" w:rsidR="006E09F4" w:rsidRPr="00CC3D96" w:rsidRDefault="006E09F4" w:rsidP="00E03485">
            <w:pPr>
              <w:spacing w:line="360" w:lineRule="auto"/>
              <w:jc w:val="both"/>
            </w:pPr>
            <w:r w:rsidRPr="00CC3D96">
              <w:t>Durante la ejecución del proyecto SS se evalúa continuamente el desempeño de los miembros del equipo</w:t>
            </w:r>
          </w:p>
        </w:tc>
      </w:tr>
      <w:tr w:rsidR="006E09F4" w:rsidRPr="00CC3D96" w14:paraId="302DA8C6" w14:textId="77777777" w:rsidTr="00CC3D96">
        <w:trPr>
          <w:trHeight w:val="300"/>
          <w:jc w:val="center"/>
        </w:trPr>
        <w:tc>
          <w:tcPr>
            <w:tcW w:w="0" w:type="auto"/>
            <w:vMerge/>
            <w:vAlign w:val="center"/>
            <w:hideMark/>
          </w:tcPr>
          <w:p w14:paraId="64997127" w14:textId="77777777" w:rsidR="006E09F4" w:rsidRPr="00CC3D96" w:rsidRDefault="006E09F4" w:rsidP="00E03485">
            <w:pPr>
              <w:spacing w:line="360" w:lineRule="auto"/>
              <w:jc w:val="both"/>
            </w:pPr>
          </w:p>
        </w:tc>
        <w:tc>
          <w:tcPr>
            <w:tcW w:w="516" w:type="dxa"/>
            <w:hideMark/>
          </w:tcPr>
          <w:p w14:paraId="6D96CEBE" w14:textId="77777777" w:rsidR="006E09F4" w:rsidRPr="00CC3D96" w:rsidRDefault="006E09F4" w:rsidP="00E03485">
            <w:pPr>
              <w:spacing w:line="360" w:lineRule="auto"/>
              <w:jc w:val="both"/>
            </w:pPr>
            <w:r w:rsidRPr="00CC3D96">
              <w:t>24</w:t>
            </w:r>
          </w:p>
        </w:tc>
        <w:tc>
          <w:tcPr>
            <w:tcW w:w="7657" w:type="dxa"/>
            <w:noWrap/>
            <w:hideMark/>
          </w:tcPr>
          <w:p w14:paraId="4D8631B4" w14:textId="77777777" w:rsidR="006E09F4" w:rsidRPr="00CC3D96" w:rsidRDefault="006E09F4" w:rsidP="00E03485">
            <w:pPr>
              <w:spacing w:line="360" w:lineRule="auto"/>
              <w:jc w:val="both"/>
            </w:pPr>
            <w:r w:rsidRPr="00CC3D96">
              <w:t>A los proyectos SS se les mide el rendimiento a través de informe de resultados</w:t>
            </w:r>
          </w:p>
        </w:tc>
      </w:tr>
      <w:tr w:rsidR="006E09F4" w:rsidRPr="00CC3D96" w14:paraId="718BC3EE" w14:textId="77777777" w:rsidTr="00CC3D96">
        <w:trPr>
          <w:trHeight w:val="300"/>
          <w:jc w:val="center"/>
        </w:trPr>
        <w:tc>
          <w:tcPr>
            <w:tcW w:w="1461" w:type="dxa"/>
            <w:vMerge w:val="restart"/>
            <w:noWrap/>
            <w:hideMark/>
          </w:tcPr>
          <w:p w14:paraId="62B07A5C" w14:textId="77777777" w:rsidR="006E09F4" w:rsidRPr="00CC3D96" w:rsidRDefault="006E09F4" w:rsidP="00E03485">
            <w:pPr>
              <w:spacing w:line="360" w:lineRule="auto"/>
              <w:jc w:val="both"/>
            </w:pPr>
            <w:r w:rsidRPr="00CC3D96">
              <w:t>Despliegue del proyecto SS</w:t>
            </w:r>
          </w:p>
        </w:tc>
        <w:tc>
          <w:tcPr>
            <w:tcW w:w="516" w:type="dxa"/>
            <w:hideMark/>
          </w:tcPr>
          <w:p w14:paraId="275311BC" w14:textId="77777777" w:rsidR="006E09F4" w:rsidRPr="00CC3D96" w:rsidRDefault="006E09F4" w:rsidP="00E03485">
            <w:pPr>
              <w:spacing w:line="360" w:lineRule="auto"/>
              <w:jc w:val="both"/>
            </w:pPr>
            <w:r w:rsidRPr="00CC3D96">
              <w:t>25</w:t>
            </w:r>
          </w:p>
        </w:tc>
        <w:tc>
          <w:tcPr>
            <w:tcW w:w="7657" w:type="dxa"/>
            <w:noWrap/>
            <w:hideMark/>
          </w:tcPr>
          <w:p w14:paraId="38DC2BDE" w14:textId="77777777" w:rsidR="006E09F4" w:rsidRPr="00CC3D96" w:rsidRDefault="006E09F4" w:rsidP="00E03485">
            <w:pPr>
              <w:spacing w:line="360" w:lineRule="auto"/>
              <w:jc w:val="both"/>
            </w:pPr>
            <w:r w:rsidRPr="00CC3D96">
              <w:t>Se tiene un procedimiento estructurado de SS, aplicando herramientas y técnicas de la metodología SS</w:t>
            </w:r>
          </w:p>
        </w:tc>
      </w:tr>
      <w:tr w:rsidR="006E09F4" w:rsidRPr="00CC3D96" w14:paraId="6CCFA67B" w14:textId="77777777" w:rsidTr="00CC3D96">
        <w:trPr>
          <w:trHeight w:val="300"/>
          <w:jc w:val="center"/>
        </w:trPr>
        <w:tc>
          <w:tcPr>
            <w:tcW w:w="0" w:type="auto"/>
            <w:vMerge/>
            <w:vAlign w:val="center"/>
            <w:hideMark/>
          </w:tcPr>
          <w:p w14:paraId="19E86AF6" w14:textId="77777777" w:rsidR="006E09F4" w:rsidRPr="00CC3D96" w:rsidRDefault="006E09F4" w:rsidP="00E03485">
            <w:pPr>
              <w:spacing w:line="360" w:lineRule="auto"/>
              <w:jc w:val="both"/>
            </w:pPr>
          </w:p>
        </w:tc>
        <w:tc>
          <w:tcPr>
            <w:tcW w:w="516" w:type="dxa"/>
            <w:hideMark/>
          </w:tcPr>
          <w:p w14:paraId="045C2F9F" w14:textId="77777777" w:rsidR="006E09F4" w:rsidRPr="00CC3D96" w:rsidRDefault="006E09F4" w:rsidP="00E03485">
            <w:pPr>
              <w:spacing w:line="360" w:lineRule="auto"/>
              <w:jc w:val="both"/>
            </w:pPr>
            <w:r w:rsidRPr="00CC3D96">
              <w:t>26</w:t>
            </w:r>
          </w:p>
        </w:tc>
        <w:tc>
          <w:tcPr>
            <w:tcW w:w="7657" w:type="dxa"/>
            <w:noWrap/>
            <w:hideMark/>
          </w:tcPr>
          <w:p w14:paraId="5F9B887A" w14:textId="77777777" w:rsidR="006E09F4" w:rsidRPr="00CC3D96" w:rsidRDefault="006E09F4" w:rsidP="00E03485">
            <w:pPr>
              <w:spacing w:line="360" w:lineRule="auto"/>
              <w:jc w:val="both"/>
            </w:pPr>
            <w:r w:rsidRPr="00CC3D96">
              <w:t>SS es centrado en métricas</w:t>
            </w:r>
          </w:p>
        </w:tc>
      </w:tr>
      <w:tr w:rsidR="006E09F4" w:rsidRPr="00CC3D96" w14:paraId="717B7A85" w14:textId="77777777" w:rsidTr="00CC3D96">
        <w:trPr>
          <w:trHeight w:val="300"/>
          <w:jc w:val="center"/>
        </w:trPr>
        <w:tc>
          <w:tcPr>
            <w:tcW w:w="0" w:type="auto"/>
            <w:vMerge/>
            <w:vAlign w:val="center"/>
            <w:hideMark/>
          </w:tcPr>
          <w:p w14:paraId="7532A7AE" w14:textId="77777777" w:rsidR="006E09F4" w:rsidRPr="00CC3D96" w:rsidRDefault="006E09F4" w:rsidP="00E03485">
            <w:pPr>
              <w:spacing w:line="360" w:lineRule="auto"/>
              <w:jc w:val="both"/>
            </w:pPr>
          </w:p>
        </w:tc>
        <w:tc>
          <w:tcPr>
            <w:tcW w:w="516" w:type="dxa"/>
            <w:hideMark/>
          </w:tcPr>
          <w:p w14:paraId="3357A6BD" w14:textId="77777777" w:rsidR="006E09F4" w:rsidRPr="00CC3D96" w:rsidRDefault="006E09F4" w:rsidP="00E03485">
            <w:pPr>
              <w:spacing w:line="360" w:lineRule="auto"/>
              <w:jc w:val="both"/>
            </w:pPr>
            <w:r w:rsidRPr="00CC3D96">
              <w:t>27</w:t>
            </w:r>
          </w:p>
        </w:tc>
        <w:tc>
          <w:tcPr>
            <w:tcW w:w="7657" w:type="dxa"/>
            <w:noWrap/>
            <w:hideMark/>
          </w:tcPr>
          <w:p w14:paraId="44A4631F" w14:textId="77777777" w:rsidR="006E09F4" w:rsidRPr="00CC3D96" w:rsidRDefault="006E09F4" w:rsidP="00E03485">
            <w:pPr>
              <w:spacing w:line="360" w:lineRule="auto"/>
              <w:jc w:val="both"/>
            </w:pPr>
            <w:r w:rsidRPr="00CC3D96">
              <w:t>Existe una coordinación del sistema de gestión de calidad e intercambio de conocimientos</w:t>
            </w:r>
          </w:p>
        </w:tc>
      </w:tr>
      <w:tr w:rsidR="006E09F4" w:rsidRPr="00CC3D96" w14:paraId="283C3C96" w14:textId="77777777" w:rsidTr="00CC3D96">
        <w:trPr>
          <w:trHeight w:val="300"/>
          <w:jc w:val="center"/>
        </w:trPr>
        <w:tc>
          <w:tcPr>
            <w:tcW w:w="0" w:type="auto"/>
            <w:vMerge/>
            <w:vAlign w:val="center"/>
            <w:hideMark/>
          </w:tcPr>
          <w:p w14:paraId="29182D7D" w14:textId="77777777" w:rsidR="006E09F4" w:rsidRPr="00CC3D96" w:rsidRDefault="006E09F4" w:rsidP="00E03485">
            <w:pPr>
              <w:spacing w:line="360" w:lineRule="auto"/>
              <w:jc w:val="both"/>
            </w:pPr>
          </w:p>
        </w:tc>
        <w:tc>
          <w:tcPr>
            <w:tcW w:w="516" w:type="dxa"/>
            <w:hideMark/>
          </w:tcPr>
          <w:p w14:paraId="1F95E0EA" w14:textId="77777777" w:rsidR="006E09F4" w:rsidRPr="00CC3D96" w:rsidRDefault="006E09F4" w:rsidP="00E03485">
            <w:pPr>
              <w:spacing w:line="360" w:lineRule="auto"/>
              <w:jc w:val="both"/>
            </w:pPr>
            <w:r w:rsidRPr="00CC3D96">
              <w:t>28</w:t>
            </w:r>
          </w:p>
        </w:tc>
        <w:tc>
          <w:tcPr>
            <w:tcW w:w="7657" w:type="dxa"/>
            <w:noWrap/>
            <w:hideMark/>
          </w:tcPr>
          <w:p w14:paraId="53E235F1" w14:textId="77777777" w:rsidR="006E09F4" w:rsidRPr="00CC3D96" w:rsidRDefault="006E09F4" w:rsidP="00E03485">
            <w:pPr>
              <w:spacing w:line="360" w:lineRule="auto"/>
              <w:jc w:val="both"/>
            </w:pPr>
            <w:r w:rsidRPr="00CC3D96">
              <w:t>Se analizan datos con métodos estadísticos para tomar decisiones</w:t>
            </w:r>
          </w:p>
        </w:tc>
      </w:tr>
      <w:tr w:rsidR="006E09F4" w:rsidRPr="00CC3D96" w14:paraId="45DDB101" w14:textId="77777777" w:rsidTr="00CC3D96">
        <w:trPr>
          <w:trHeight w:val="300"/>
          <w:jc w:val="center"/>
        </w:trPr>
        <w:tc>
          <w:tcPr>
            <w:tcW w:w="0" w:type="auto"/>
            <w:vMerge/>
            <w:vAlign w:val="center"/>
            <w:hideMark/>
          </w:tcPr>
          <w:p w14:paraId="29ED1EC2" w14:textId="77777777" w:rsidR="006E09F4" w:rsidRPr="00CC3D96" w:rsidRDefault="006E09F4" w:rsidP="00E03485">
            <w:pPr>
              <w:spacing w:line="360" w:lineRule="auto"/>
              <w:jc w:val="both"/>
            </w:pPr>
          </w:p>
        </w:tc>
        <w:tc>
          <w:tcPr>
            <w:tcW w:w="516" w:type="dxa"/>
            <w:hideMark/>
          </w:tcPr>
          <w:p w14:paraId="08C1D145" w14:textId="77777777" w:rsidR="006E09F4" w:rsidRPr="00CC3D96" w:rsidRDefault="006E09F4" w:rsidP="00E03485">
            <w:pPr>
              <w:spacing w:line="360" w:lineRule="auto"/>
              <w:jc w:val="both"/>
            </w:pPr>
            <w:r w:rsidRPr="00CC3D96">
              <w:t>29</w:t>
            </w:r>
          </w:p>
        </w:tc>
        <w:tc>
          <w:tcPr>
            <w:tcW w:w="7657" w:type="dxa"/>
            <w:noWrap/>
            <w:hideMark/>
          </w:tcPr>
          <w:p w14:paraId="0E8600E9" w14:textId="77777777" w:rsidR="006E09F4" w:rsidRPr="00CC3D96" w:rsidRDefault="006E09F4" w:rsidP="00E03485">
            <w:pPr>
              <w:spacing w:line="360" w:lineRule="auto"/>
              <w:jc w:val="both"/>
            </w:pPr>
            <w:r w:rsidRPr="00CC3D96">
              <w:t>El sistema de trabajo de la empresa se adapta a la implantación de SS</w:t>
            </w:r>
          </w:p>
        </w:tc>
      </w:tr>
    </w:tbl>
    <w:p w14:paraId="7003D2A8" w14:textId="77777777" w:rsidR="006E09F4" w:rsidRPr="00803A75" w:rsidRDefault="006E09F4" w:rsidP="00CC3D96">
      <w:pPr>
        <w:spacing w:line="360" w:lineRule="auto"/>
        <w:jc w:val="center"/>
      </w:pPr>
      <w:r w:rsidRPr="00803A75">
        <w:t>Fuente: Elaboración propia</w:t>
      </w:r>
    </w:p>
    <w:p w14:paraId="5DB57D4D" w14:textId="77777777" w:rsidR="006E09F4" w:rsidRDefault="006E09F4" w:rsidP="006E09F4">
      <w:pPr>
        <w:spacing w:line="360" w:lineRule="auto"/>
        <w:ind w:firstLine="426"/>
        <w:jc w:val="both"/>
      </w:pPr>
      <w:r w:rsidRPr="00803A75">
        <w:rPr>
          <w:noProof/>
        </w:rPr>
        <mc:AlternateContent>
          <mc:Choice Requires="wpg">
            <w:drawing>
              <wp:anchor distT="0" distB="0" distL="114300" distR="114300" simplePos="0" relativeHeight="251659264" behindDoc="0" locked="0" layoutInCell="1" allowOverlap="1" wp14:anchorId="3D37ED82" wp14:editId="259F5C76">
                <wp:simplePos x="0" y="0"/>
                <wp:positionH relativeFrom="margin">
                  <wp:posOffset>182245</wp:posOffset>
                </wp:positionH>
                <wp:positionV relativeFrom="paragraph">
                  <wp:posOffset>1220470</wp:posOffset>
                </wp:positionV>
                <wp:extent cx="5544820" cy="2879725"/>
                <wp:effectExtent l="0" t="0" r="0" b="0"/>
                <wp:wrapSquare wrapText="bothSides"/>
                <wp:docPr id="7" name="Grupo 7"/>
                <wp:cNvGraphicFramePr/>
                <a:graphic xmlns:a="http://schemas.openxmlformats.org/drawingml/2006/main">
                  <a:graphicData uri="http://schemas.microsoft.com/office/word/2010/wordprocessingGroup">
                    <wpg:wgp>
                      <wpg:cNvGrpSpPr/>
                      <wpg:grpSpPr>
                        <a:xfrm>
                          <a:off x="0" y="0"/>
                          <a:ext cx="5544820" cy="2879725"/>
                          <a:chOff x="-40235" y="152697"/>
                          <a:chExt cx="5123570" cy="2885335"/>
                        </a:xfrm>
                      </wpg:grpSpPr>
                      <pic:pic xmlns:pic="http://schemas.openxmlformats.org/drawingml/2006/picture">
                        <pic:nvPicPr>
                          <pic:cNvPr id="8" name="Imagen 8"/>
                          <pic:cNvPicPr>
                            <a:picLocks noChangeAspect="1"/>
                          </pic:cNvPicPr>
                        </pic:nvPicPr>
                        <pic:blipFill rotWithShape="1">
                          <a:blip r:embed="rId10" cstate="print">
                            <a:extLst>
                              <a:ext uri="{28A0092B-C50C-407E-A947-70E740481C1C}">
                                <a14:useLocalDpi xmlns:a14="http://schemas.microsoft.com/office/drawing/2010/main" val="0"/>
                              </a:ext>
                            </a:extLst>
                          </a:blip>
                          <a:srcRect l="29046" t="9519" r="27716" b="7650"/>
                          <a:stretch/>
                        </pic:blipFill>
                        <pic:spPr bwMode="auto">
                          <a:xfrm>
                            <a:off x="2411255" y="158307"/>
                            <a:ext cx="2672080" cy="28797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n 12"/>
                          <pic:cNvPicPr>
                            <a:picLocks noChangeAspect="1"/>
                          </pic:cNvPicPr>
                        </pic:nvPicPr>
                        <pic:blipFill rotWithShape="1">
                          <a:blip r:embed="rId11" cstate="print">
                            <a:extLst>
                              <a:ext uri="{28A0092B-C50C-407E-A947-70E740481C1C}">
                                <a14:useLocalDpi xmlns:a14="http://schemas.microsoft.com/office/drawing/2010/main" val="0"/>
                              </a:ext>
                            </a:extLst>
                          </a:blip>
                          <a:srcRect l="29044" t="9755" r="26514" b="4583"/>
                          <a:stretch/>
                        </pic:blipFill>
                        <pic:spPr bwMode="auto">
                          <a:xfrm>
                            <a:off x="-40235" y="152697"/>
                            <a:ext cx="2655570" cy="287972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1EB8A94" id="Grupo 7" o:spid="_x0000_s1026" style="position:absolute;margin-left:14.35pt;margin-top:96.1pt;width:436.6pt;height:226.75pt;z-index:251659264;mso-position-horizontal-relative:margin;mso-width-relative:margin;mso-height-relative:margin" coordorigin="-402,1526" coordsize="51235,288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8" o:spid="_x0000_s1027" type="#_x0000_t75" style="position:absolute;left:24112;top:1583;width:26721;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">
                  <v:imagedata r:id="rId22" o:title="" croptop="6238f" cropbottom="5014f" cropleft="19036f" cropright="18164f"/>
                </v:shape>
                <v:shape id="Imagen 12" o:spid="_x0000_s1028" type="#_x0000_t75" style="position:absolute;left:-402;top:1526;width:26555;height:28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">
                  <v:imagedata r:id="rId23" o:title="" croptop="6393f" cropbottom="3004f" cropleft="19034f" cropright="17376f"/>
                </v:shape>
                <w10:wrap type="square" anchorx="margin"/>
              </v:group>
            </w:pict>
          </mc:Fallback>
        </mc:AlternateContent>
      </w:r>
      <w:r w:rsidRPr="00803A75">
        <w:t>El resultado del</w:t>
      </w:r>
      <w:r w:rsidRPr="00803A75">
        <w:rPr>
          <w:b/>
          <w:bCs/>
        </w:rPr>
        <w:t xml:space="preserve"> </w:t>
      </w:r>
      <w:r w:rsidRPr="00227A21">
        <w:rPr>
          <w:iCs/>
        </w:rPr>
        <w:t>segundo paso</w:t>
      </w:r>
      <w:r w:rsidRPr="00803A75">
        <w:rPr>
          <w:bCs/>
        </w:rPr>
        <w:t xml:space="preserve"> (en diseño del IM)</w:t>
      </w:r>
      <w:r w:rsidRPr="00803A75">
        <w:t xml:space="preserve"> fue la elaboración del IM que se presentó a los expertos evaluadores, partiendo de la lista previamente elaborada y tomando en cuenta los comentarios y adecuaciones (</w:t>
      </w:r>
      <w:r>
        <w:t>f</w:t>
      </w:r>
      <w:r w:rsidRPr="00803A75">
        <w:t>igura 3).</w:t>
      </w:r>
    </w:p>
    <w:p w14:paraId="421CB1C7" w14:textId="77777777" w:rsidR="00CC3D96" w:rsidRPr="00803A75" w:rsidRDefault="00CC3D96" w:rsidP="006E09F4">
      <w:pPr>
        <w:spacing w:line="360" w:lineRule="auto"/>
        <w:ind w:firstLine="426"/>
        <w:jc w:val="both"/>
      </w:pPr>
    </w:p>
    <w:p w14:paraId="1694DFFF" w14:textId="77777777" w:rsidR="006E09F4" w:rsidRPr="00803A75" w:rsidRDefault="006E09F4" w:rsidP="006E09F4">
      <w:pPr>
        <w:spacing w:line="360" w:lineRule="auto"/>
        <w:jc w:val="center"/>
        <w:rPr>
          <w:spacing w:val="-1"/>
        </w:rPr>
      </w:pPr>
      <w:r w:rsidRPr="00803A75">
        <w:rPr>
          <w:noProof/>
        </w:rPr>
        <mc:AlternateContent>
          <mc:Choice Requires="wps">
            <w:drawing>
              <wp:anchor distT="0" distB="0" distL="114300" distR="114300" simplePos="0" relativeHeight="251660288" behindDoc="0" locked="0" layoutInCell="1" allowOverlap="1" wp14:anchorId="6DAAD23D" wp14:editId="4D5050EA">
                <wp:simplePos x="0" y="0"/>
                <wp:positionH relativeFrom="column">
                  <wp:posOffset>77470</wp:posOffset>
                </wp:positionH>
                <wp:positionV relativeFrom="paragraph">
                  <wp:posOffset>635</wp:posOffset>
                </wp:positionV>
                <wp:extent cx="5636895" cy="278130"/>
                <wp:effectExtent l="0" t="0" r="1905" b="7620"/>
                <wp:wrapTopAndBottom/>
                <wp:docPr id="17" name="Cuadro de texto 17"/>
                <wp:cNvGraphicFramePr/>
                <a:graphic xmlns:a="http://schemas.openxmlformats.org/drawingml/2006/main">
                  <a:graphicData uri="http://schemas.microsoft.com/office/word/2010/wordprocessingShape">
                    <wps:wsp>
                      <wps:cNvSpPr txBox="1"/>
                      <wps:spPr>
                        <a:xfrm>
                          <a:off x="0" y="0"/>
                          <a:ext cx="5636895" cy="278130"/>
                        </a:xfrm>
                        <a:prstGeom prst="rect">
                          <a:avLst/>
                        </a:prstGeom>
                        <a:solidFill>
                          <a:prstClr val="white"/>
                        </a:solidFill>
                        <a:ln>
                          <a:noFill/>
                        </a:ln>
                      </wps:spPr>
                      <wps:txbx>
                        <w:txbxContent>
                          <w:p w14:paraId="2B24307C" w14:textId="36333D7B" w:rsidR="006E09F4" w:rsidRDefault="006E09F4" w:rsidP="006E09F4">
                            <w:pPr>
                              <w:pStyle w:val="Descripcin"/>
                              <w:rPr>
                                <w:b w:val="0"/>
                                <w:bCs w:val="0"/>
                                <w:noProof/>
                              </w:rPr>
                            </w:pPr>
                            <w:r>
                              <w:t xml:space="preserve">Figura </w:t>
                            </w:r>
                            <w:fldSimple w:instr=" SEQ Figura \* ARABIC ">
                              <w:r w:rsidR="002A1B40">
                                <w:rPr>
                                  <w:noProof/>
                                </w:rPr>
                                <w:t>3</w:t>
                              </w:r>
                            </w:fldSimple>
                            <w:r>
                              <w:rPr>
                                <w:noProof/>
                              </w:rPr>
                              <w:t>.</w:t>
                            </w:r>
                            <w:r>
                              <w:t xml:space="preserve"> </w:t>
                            </w:r>
                            <w:r>
                              <w:rPr>
                                <w:b w:val="0"/>
                                <w:bCs w:val="0"/>
                              </w:rPr>
                              <w:t>Instrumento de medición para validación por juicio de expertos</w:t>
                            </w: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DAAD23D" id="Cuadro de texto 17" o:spid="_x0000_s1027" type="#_x0000_t202" style="position:absolute;left:0;text-align:left;margin-left:6.1pt;margin-top:.05pt;width:443.85pt;height:2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" stroked="f">
                <v:textbox inset="0,0,0,0">
                  <w:txbxContent>
                    <w:p w14:paraId="2B24307C" w14:textId="36333D7B" w:rsidR="006E09F4" w:rsidRDefault="006E09F4" w:rsidP="006E09F4">
                      <w:pPr>
                        <w:pStyle w:val="Descripcin"/>
                        <w:rPr>
                          <w:b w:val="0"/>
                          <w:bCs w:val="0"/>
                          <w:noProof/>
                        </w:rPr>
                      </w:pPr>
                      <w:r>
                        <w:t xml:space="preserve">Figura </w:t>
                      </w:r>
                      <w:fldSimple w:instr=" SEQ Figura \* ARABIC ">
                        <w:r w:rsidR="002A1B40">
                          <w:rPr>
                            <w:noProof/>
                          </w:rPr>
                          <w:t>3</w:t>
                        </w:r>
                      </w:fldSimple>
                      <w:r>
                        <w:rPr>
                          <w:noProof/>
                        </w:rPr>
                        <w:t>.</w:t>
                      </w:r>
                      <w:r>
                        <w:t xml:space="preserve"> </w:t>
                      </w:r>
                      <w:r>
                        <w:rPr>
                          <w:b w:val="0"/>
                          <w:bCs w:val="0"/>
                        </w:rPr>
                        <w:t>Instrumento de medición para validación por juicio de expertos</w:t>
                      </w:r>
                    </w:p>
                  </w:txbxContent>
                </v:textbox>
                <w10:wrap type="topAndBottom"/>
              </v:shape>
            </w:pict>
          </mc:Fallback>
        </mc:AlternateContent>
      </w:r>
      <w:r w:rsidRPr="00803A75">
        <w:t>Fuente: Elaboración propia</w:t>
      </w:r>
    </w:p>
    <w:p w14:paraId="6861F820" w14:textId="77777777" w:rsidR="006E09F4" w:rsidRPr="00803A75" w:rsidRDefault="006E09F4" w:rsidP="006E09F4">
      <w:pPr>
        <w:spacing w:line="360" w:lineRule="auto"/>
        <w:jc w:val="both"/>
      </w:pPr>
    </w:p>
    <w:p w14:paraId="1178D033" w14:textId="77777777" w:rsidR="006E09F4" w:rsidRDefault="006E09F4" w:rsidP="006E09F4">
      <w:pPr>
        <w:spacing w:line="360" w:lineRule="auto"/>
        <w:ind w:firstLine="708"/>
        <w:jc w:val="both"/>
      </w:pPr>
      <w:r w:rsidRPr="00803A75">
        <w:lastRenderedPageBreak/>
        <w:t xml:space="preserve">Para el tercer paso, que corresponde a la validación del IM por expertos, se seleccionó un total de cinco </w:t>
      </w:r>
      <w:r>
        <w:t>especialistas, los cuales debían</w:t>
      </w:r>
      <w:r w:rsidRPr="00803A75">
        <w:t xml:space="preserve"> </w:t>
      </w:r>
      <w:r>
        <w:t xml:space="preserve">cumplir con </w:t>
      </w:r>
      <w:r w:rsidRPr="00803A75">
        <w:t xml:space="preserve">tres criterios: tener al menos cinco años de experiencia laboral, poseer el grado de doctor en ingeniería o área afín como formación académica y contar con experiencia en los temas relevantes. Estos expertos evaluaron el instrumento en dos categorías distintas: claridad y coherencia. Durante este paso, se descartaron las respuestas de un experto debido a inconsistencias. </w:t>
      </w:r>
    </w:p>
    <w:p w14:paraId="62D7EF92" w14:textId="77777777" w:rsidR="006E09F4" w:rsidRDefault="006E09F4" w:rsidP="006E09F4">
      <w:pPr>
        <w:spacing w:line="360" w:lineRule="auto"/>
        <w:ind w:firstLine="708"/>
        <w:jc w:val="both"/>
      </w:pPr>
      <w:r w:rsidRPr="00803A75">
        <w:t>En una exploración inicial de los dos criterios, los resultados de las evaluaciones mostraron que, de las 232 asignaciones de un valor a los ítems, los jueces coincidieron en asignar un valor de 4 en un 52.6 % de las veces y un valor de 3 en un 34.5 %. Estos resultados evidencian empíricamente un desacuerdo entre los jueces</w:t>
      </w:r>
      <w:r>
        <w:t xml:space="preserve"> (f</w:t>
      </w:r>
      <w:r w:rsidRPr="00803A75">
        <w:t>igura 4</w:t>
      </w:r>
      <w:r>
        <w:t>)</w:t>
      </w:r>
      <w:r w:rsidRPr="00803A75">
        <w:t>.</w:t>
      </w:r>
    </w:p>
    <w:p w14:paraId="110E92FA" w14:textId="77777777" w:rsidR="006E09F4" w:rsidRPr="00803A75" w:rsidRDefault="006E09F4" w:rsidP="006E09F4">
      <w:pPr>
        <w:spacing w:line="360" w:lineRule="auto"/>
        <w:ind w:firstLine="708"/>
        <w:jc w:val="both"/>
      </w:pPr>
    </w:p>
    <w:p w14:paraId="7729399D" w14:textId="2FBD33A6" w:rsidR="006E09F4" w:rsidRPr="00803A75" w:rsidRDefault="006E09F4" w:rsidP="00CC3D96">
      <w:pPr>
        <w:pStyle w:val="Descripcin"/>
        <w:keepNext/>
        <w:spacing w:after="0" w:line="360" w:lineRule="auto"/>
        <w:rPr>
          <w:b w:val="0"/>
          <w:bCs w:val="0"/>
        </w:rPr>
      </w:pPr>
      <w:r w:rsidRPr="00803A75">
        <w:t xml:space="preserve">Figura </w:t>
      </w:r>
      <w:fldSimple w:instr=" SEQ Figura \* ARABIC ">
        <w:r w:rsidR="002A1B40">
          <w:rPr>
            <w:noProof/>
          </w:rPr>
          <w:t>4</w:t>
        </w:r>
      </w:fldSimple>
      <w:r>
        <w:rPr>
          <w:noProof/>
        </w:rPr>
        <w:t>.</w:t>
      </w:r>
      <w:r w:rsidRPr="00803A75">
        <w:t xml:space="preserve"> </w:t>
      </w:r>
      <w:r w:rsidRPr="00803A75">
        <w:rPr>
          <w:b w:val="0"/>
          <w:bCs w:val="0"/>
        </w:rPr>
        <w:t>Pareto de la exploración inicial de la evaluación de los ítems por JE</w:t>
      </w:r>
    </w:p>
    <w:p w14:paraId="0394301A" w14:textId="77777777" w:rsidR="006E09F4" w:rsidRPr="00803A75" w:rsidRDefault="006E09F4" w:rsidP="00CC3D96">
      <w:pPr>
        <w:spacing w:before="5" w:line="360" w:lineRule="auto"/>
        <w:jc w:val="center"/>
        <w:rPr>
          <w:spacing w:val="-1"/>
        </w:rPr>
      </w:pPr>
      <w:r w:rsidRPr="00803A75">
        <w:rPr>
          <w:noProof/>
          <w:spacing w:val="-1"/>
        </w:rPr>
        <w:drawing>
          <wp:inline distT="0" distB="0" distL="0" distR="0" wp14:anchorId="1D3D0A6F" wp14:editId="49C60D9B">
            <wp:extent cx="4320540" cy="2880360"/>
            <wp:effectExtent l="0" t="0" r="381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0540" cy="2880360"/>
                    </a:xfrm>
                    <a:prstGeom prst="rect">
                      <a:avLst/>
                    </a:prstGeom>
                    <a:noFill/>
                    <a:ln>
                      <a:noFill/>
                    </a:ln>
                  </pic:spPr>
                </pic:pic>
              </a:graphicData>
            </a:graphic>
          </wp:inline>
        </w:drawing>
      </w:r>
    </w:p>
    <w:p w14:paraId="670616DB" w14:textId="77777777" w:rsidR="006E09F4" w:rsidRPr="00803A75" w:rsidRDefault="006E09F4" w:rsidP="006E09F4">
      <w:pPr>
        <w:spacing w:before="5" w:line="360" w:lineRule="auto"/>
        <w:jc w:val="center"/>
        <w:rPr>
          <w:b/>
          <w:bCs/>
        </w:rPr>
      </w:pPr>
      <w:r w:rsidRPr="00803A75">
        <w:t>Fuente: Elaboración propia</w:t>
      </w:r>
    </w:p>
    <w:p w14:paraId="1164B9D6" w14:textId="77777777" w:rsidR="006E09F4" w:rsidRPr="00803A75" w:rsidRDefault="006E09F4" w:rsidP="006E09F4">
      <w:pPr>
        <w:spacing w:before="5" w:line="360" w:lineRule="auto"/>
        <w:ind w:firstLine="720"/>
        <w:jc w:val="both"/>
        <w:rPr>
          <w:spacing w:val="-1"/>
        </w:rPr>
      </w:pPr>
      <w:r w:rsidRPr="00803A75">
        <w:rPr>
          <w:spacing w:val="-1"/>
        </w:rPr>
        <w:t xml:space="preserve">Por ejemplo, en el criterio </w:t>
      </w:r>
      <w:r w:rsidRPr="00803A75">
        <w:rPr>
          <w:i/>
          <w:iCs/>
          <w:spacing w:val="-1"/>
        </w:rPr>
        <w:t>claridad</w:t>
      </w:r>
      <w:r w:rsidRPr="00803A75">
        <w:rPr>
          <w:spacing w:val="-1"/>
        </w:rPr>
        <w:t>, los expertos evaluadores establecieron a cada ítem un valor entre 1 y 4, de acuerdo con su consideración conveniente (</w:t>
      </w:r>
      <w:r>
        <w:rPr>
          <w:spacing w:val="-1"/>
        </w:rPr>
        <w:t>t</w:t>
      </w:r>
      <w:r w:rsidRPr="00803A75">
        <w:rPr>
          <w:spacing w:val="-1"/>
        </w:rPr>
        <w:t>abla 4).</w:t>
      </w:r>
    </w:p>
    <w:p w14:paraId="603A0DFF" w14:textId="77777777" w:rsidR="006E09F4" w:rsidRDefault="006E09F4" w:rsidP="006E09F4">
      <w:pPr>
        <w:spacing w:line="360" w:lineRule="auto"/>
        <w:jc w:val="both"/>
        <w:rPr>
          <w:spacing w:val="-1"/>
        </w:rPr>
      </w:pPr>
    </w:p>
    <w:p w14:paraId="274AD83A" w14:textId="77777777" w:rsidR="00F14190" w:rsidRDefault="00F14190" w:rsidP="006E09F4">
      <w:pPr>
        <w:spacing w:line="360" w:lineRule="auto"/>
        <w:jc w:val="both"/>
        <w:rPr>
          <w:spacing w:val="-1"/>
        </w:rPr>
      </w:pPr>
    </w:p>
    <w:p w14:paraId="64845B4D" w14:textId="77777777" w:rsidR="00F14190" w:rsidRDefault="00F14190" w:rsidP="006E09F4">
      <w:pPr>
        <w:spacing w:line="360" w:lineRule="auto"/>
        <w:jc w:val="both"/>
        <w:rPr>
          <w:spacing w:val="-1"/>
        </w:rPr>
      </w:pPr>
    </w:p>
    <w:p w14:paraId="1DEAB82A" w14:textId="77777777" w:rsidR="00F14190" w:rsidRDefault="00F14190" w:rsidP="006E09F4">
      <w:pPr>
        <w:spacing w:line="360" w:lineRule="auto"/>
        <w:jc w:val="both"/>
        <w:rPr>
          <w:spacing w:val="-1"/>
        </w:rPr>
      </w:pPr>
    </w:p>
    <w:p w14:paraId="513F0378" w14:textId="77777777" w:rsidR="00F14190" w:rsidRDefault="00F14190" w:rsidP="006E09F4">
      <w:pPr>
        <w:spacing w:line="360" w:lineRule="auto"/>
        <w:jc w:val="both"/>
        <w:rPr>
          <w:spacing w:val="-1"/>
        </w:rPr>
      </w:pPr>
    </w:p>
    <w:p w14:paraId="16E12184" w14:textId="77777777" w:rsidR="00F14190" w:rsidRPr="00803A75" w:rsidRDefault="00F14190" w:rsidP="006E09F4">
      <w:pPr>
        <w:spacing w:line="360" w:lineRule="auto"/>
        <w:jc w:val="both"/>
        <w:rPr>
          <w:spacing w:val="-1"/>
        </w:rPr>
      </w:pPr>
    </w:p>
    <w:p w14:paraId="2E37E5E0" w14:textId="77777777" w:rsidR="006E09F4" w:rsidRPr="00803A75" w:rsidRDefault="006E09F4" w:rsidP="00F14190">
      <w:pPr>
        <w:pStyle w:val="Descripcin"/>
        <w:keepNext/>
        <w:spacing w:after="0" w:line="360" w:lineRule="auto"/>
        <w:rPr>
          <w:b w:val="0"/>
          <w:bCs w:val="0"/>
          <w:i/>
        </w:rPr>
      </w:pPr>
      <w:r w:rsidRPr="00803A75">
        <w:lastRenderedPageBreak/>
        <w:t>Tabla 4</w:t>
      </w:r>
      <w:r>
        <w:t>.</w:t>
      </w:r>
      <w:r w:rsidRPr="00803A75">
        <w:t xml:space="preserve"> </w:t>
      </w:r>
      <w:r w:rsidRPr="00803A75">
        <w:rPr>
          <w:b w:val="0"/>
          <w:bCs w:val="0"/>
        </w:rPr>
        <w:t xml:space="preserve">Evaluación del criterio </w:t>
      </w:r>
      <w:r w:rsidRPr="00803A75">
        <w:rPr>
          <w:b w:val="0"/>
          <w:bCs w:val="0"/>
          <w:i/>
          <w:iCs/>
        </w:rPr>
        <w:t xml:space="preserve">claridad </w:t>
      </w:r>
      <w:r w:rsidRPr="00803A75">
        <w:rPr>
          <w:b w:val="0"/>
          <w:bCs w:val="0"/>
        </w:rPr>
        <w:t>por JE</w:t>
      </w:r>
    </w:p>
    <w:tbl>
      <w:tblPr>
        <w:tblStyle w:val="Tablaconcuadrcula"/>
        <w:tblW w:w="0" w:type="auto"/>
        <w:jc w:val="center"/>
        <w:tblLayout w:type="fixed"/>
        <w:tblLook w:val="04A0" w:firstRow="1" w:lastRow="0" w:firstColumn="1" w:lastColumn="0" w:noHBand="0" w:noVBand="1"/>
      </w:tblPr>
      <w:tblGrid>
        <w:gridCol w:w="1561"/>
        <w:gridCol w:w="567"/>
        <w:gridCol w:w="567"/>
        <w:gridCol w:w="567"/>
        <w:gridCol w:w="567"/>
        <w:gridCol w:w="567"/>
        <w:gridCol w:w="1561"/>
        <w:gridCol w:w="567"/>
        <w:gridCol w:w="567"/>
        <w:gridCol w:w="567"/>
        <w:gridCol w:w="567"/>
      </w:tblGrid>
      <w:tr w:rsidR="006E09F4" w:rsidRPr="00CC3D96" w14:paraId="430B2BE4" w14:textId="77777777" w:rsidTr="00CC3D96">
        <w:trPr>
          <w:trHeight w:val="315"/>
          <w:jc w:val="center"/>
        </w:trPr>
        <w:tc>
          <w:tcPr>
            <w:tcW w:w="1561" w:type="dxa"/>
            <w:noWrap/>
            <w:hideMark/>
          </w:tcPr>
          <w:p w14:paraId="317A8DFB" w14:textId="77777777" w:rsidR="006E09F4" w:rsidRPr="00CC3D96" w:rsidRDefault="006E09F4" w:rsidP="00E03485">
            <w:pPr>
              <w:spacing w:line="360" w:lineRule="auto"/>
              <w:jc w:val="both"/>
              <w:rPr>
                <w:sz w:val="24"/>
                <w:szCs w:val="24"/>
              </w:rPr>
            </w:pPr>
            <w:r w:rsidRPr="00CC3D96">
              <w:rPr>
                <w:sz w:val="24"/>
                <w:szCs w:val="24"/>
              </w:rPr>
              <w:t>Ítem / experto</w:t>
            </w:r>
          </w:p>
        </w:tc>
        <w:tc>
          <w:tcPr>
            <w:tcW w:w="567" w:type="dxa"/>
            <w:noWrap/>
            <w:hideMark/>
          </w:tcPr>
          <w:p w14:paraId="45A59439" w14:textId="77777777" w:rsidR="006E09F4" w:rsidRPr="00CC3D96" w:rsidRDefault="006E09F4" w:rsidP="00E03485">
            <w:pPr>
              <w:spacing w:line="360" w:lineRule="auto"/>
              <w:jc w:val="both"/>
              <w:rPr>
                <w:sz w:val="24"/>
                <w:szCs w:val="24"/>
              </w:rPr>
            </w:pPr>
            <w:r w:rsidRPr="00CC3D96">
              <w:rPr>
                <w:sz w:val="24"/>
                <w:szCs w:val="24"/>
              </w:rPr>
              <w:t>1</w:t>
            </w:r>
          </w:p>
        </w:tc>
        <w:tc>
          <w:tcPr>
            <w:tcW w:w="567" w:type="dxa"/>
            <w:noWrap/>
            <w:hideMark/>
          </w:tcPr>
          <w:p w14:paraId="7C3437D4" w14:textId="77777777" w:rsidR="006E09F4" w:rsidRPr="00CC3D96" w:rsidRDefault="006E09F4" w:rsidP="00E03485">
            <w:pPr>
              <w:spacing w:line="360" w:lineRule="auto"/>
              <w:jc w:val="both"/>
              <w:rPr>
                <w:sz w:val="24"/>
                <w:szCs w:val="24"/>
              </w:rPr>
            </w:pPr>
            <w:r w:rsidRPr="00CC3D96">
              <w:rPr>
                <w:sz w:val="24"/>
                <w:szCs w:val="24"/>
              </w:rPr>
              <w:t>2</w:t>
            </w:r>
          </w:p>
        </w:tc>
        <w:tc>
          <w:tcPr>
            <w:tcW w:w="567" w:type="dxa"/>
            <w:noWrap/>
            <w:hideMark/>
          </w:tcPr>
          <w:p w14:paraId="7A4EBA25" w14:textId="77777777" w:rsidR="006E09F4" w:rsidRPr="00CC3D96" w:rsidRDefault="006E09F4" w:rsidP="00E03485">
            <w:pPr>
              <w:spacing w:line="360" w:lineRule="auto"/>
              <w:jc w:val="both"/>
              <w:rPr>
                <w:sz w:val="24"/>
                <w:szCs w:val="24"/>
              </w:rPr>
            </w:pPr>
            <w:r w:rsidRPr="00CC3D96">
              <w:rPr>
                <w:sz w:val="24"/>
                <w:szCs w:val="24"/>
              </w:rPr>
              <w:t>3</w:t>
            </w:r>
          </w:p>
        </w:tc>
        <w:tc>
          <w:tcPr>
            <w:tcW w:w="567" w:type="dxa"/>
            <w:noWrap/>
            <w:hideMark/>
          </w:tcPr>
          <w:p w14:paraId="394820A4" w14:textId="77777777" w:rsidR="006E09F4" w:rsidRPr="00CC3D96" w:rsidRDefault="006E09F4" w:rsidP="00E03485">
            <w:pPr>
              <w:spacing w:line="360" w:lineRule="auto"/>
              <w:jc w:val="both"/>
              <w:rPr>
                <w:sz w:val="24"/>
                <w:szCs w:val="24"/>
              </w:rPr>
            </w:pPr>
            <w:r w:rsidRPr="00CC3D96">
              <w:rPr>
                <w:sz w:val="24"/>
                <w:szCs w:val="24"/>
              </w:rPr>
              <w:t>4</w:t>
            </w:r>
          </w:p>
        </w:tc>
        <w:tc>
          <w:tcPr>
            <w:tcW w:w="567" w:type="dxa"/>
          </w:tcPr>
          <w:p w14:paraId="1F190F84" w14:textId="77777777" w:rsidR="006E09F4" w:rsidRPr="00CC3D96" w:rsidRDefault="006E09F4" w:rsidP="00E03485">
            <w:pPr>
              <w:spacing w:line="360" w:lineRule="auto"/>
              <w:jc w:val="both"/>
              <w:rPr>
                <w:sz w:val="24"/>
                <w:szCs w:val="24"/>
              </w:rPr>
            </w:pPr>
          </w:p>
        </w:tc>
        <w:tc>
          <w:tcPr>
            <w:tcW w:w="1561" w:type="dxa"/>
            <w:hideMark/>
          </w:tcPr>
          <w:p w14:paraId="1F750FED" w14:textId="77777777" w:rsidR="006E09F4" w:rsidRPr="00CC3D96" w:rsidRDefault="006E09F4" w:rsidP="00E03485">
            <w:pPr>
              <w:spacing w:line="360" w:lineRule="auto"/>
              <w:jc w:val="both"/>
              <w:rPr>
                <w:sz w:val="24"/>
                <w:szCs w:val="24"/>
              </w:rPr>
            </w:pPr>
            <w:r w:rsidRPr="00CC3D96">
              <w:rPr>
                <w:sz w:val="24"/>
                <w:szCs w:val="24"/>
              </w:rPr>
              <w:t>Ítem / experto</w:t>
            </w:r>
          </w:p>
        </w:tc>
        <w:tc>
          <w:tcPr>
            <w:tcW w:w="567" w:type="dxa"/>
            <w:hideMark/>
          </w:tcPr>
          <w:p w14:paraId="68F0A9D2" w14:textId="77777777" w:rsidR="006E09F4" w:rsidRPr="00CC3D96" w:rsidRDefault="006E09F4" w:rsidP="00E03485">
            <w:pPr>
              <w:spacing w:line="360" w:lineRule="auto"/>
              <w:jc w:val="both"/>
              <w:rPr>
                <w:sz w:val="24"/>
                <w:szCs w:val="24"/>
              </w:rPr>
            </w:pPr>
            <w:r w:rsidRPr="00CC3D96">
              <w:rPr>
                <w:sz w:val="24"/>
                <w:szCs w:val="24"/>
              </w:rPr>
              <w:t>1</w:t>
            </w:r>
          </w:p>
        </w:tc>
        <w:tc>
          <w:tcPr>
            <w:tcW w:w="567" w:type="dxa"/>
            <w:hideMark/>
          </w:tcPr>
          <w:p w14:paraId="73AFDC5D" w14:textId="77777777" w:rsidR="006E09F4" w:rsidRPr="00CC3D96" w:rsidRDefault="006E09F4" w:rsidP="00E03485">
            <w:pPr>
              <w:spacing w:line="360" w:lineRule="auto"/>
              <w:jc w:val="both"/>
              <w:rPr>
                <w:sz w:val="24"/>
                <w:szCs w:val="24"/>
              </w:rPr>
            </w:pPr>
            <w:r w:rsidRPr="00CC3D96">
              <w:rPr>
                <w:sz w:val="24"/>
                <w:szCs w:val="24"/>
              </w:rPr>
              <w:t>2</w:t>
            </w:r>
          </w:p>
        </w:tc>
        <w:tc>
          <w:tcPr>
            <w:tcW w:w="567" w:type="dxa"/>
            <w:hideMark/>
          </w:tcPr>
          <w:p w14:paraId="3CA5DE63" w14:textId="77777777" w:rsidR="006E09F4" w:rsidRPr="00CC3D96" w:rsidRDefault="006E09F4" w:rsidP="00E03485">
            <w:pPr>
              <w:spacing w:line="360" w:lineRule="auto"/>
              <w:jc w:val="both"/>
              <w:rPr>
                <w:sz w:val="24"/>
                <w:szCs w:val="24"/>
              </w:rPr>
            </w:pPr>
            <w:r w:rsidRPr="00CC3D96">
              <w:rPr>
                <w:sz w:val="24"/>
                <w:szCs w:val="24"/>
              </w:rPr>
              <w:t>3</w:t>
            </w:r>
          </w:p>
        </w:tc>
        <w:tc>
          <w:tcPr>
            <w:tcW w:w="567" w:type="dxa"/>
            <w:hideMark/>
          </w:tcPr>
          <w:p w14:paraId="42514685" w14:textId="77777777" w:rsidR="006E09F4" w:rsidRPr="00CC3D96" w:rsidRDefault="006E09F4" w:rsidP="00E03485">
            <w:pPr>
              <w:spacing w:line="360" w:lineRule="auto"/>
              <w:jc w:val="both"/>
              <w:rPr>
                <w:sz w:val="24"/>
                <w:szCs w:val="24"/>
              </w:rPr>
            </w:pPr>
            <w:r w:rsidRPr="00CC3D96">
              <w:rPr>
                <w:sz w:val="24"/>
                <w:szCs w:val="24"/>
              </w:rPr>
              <w:t>4</w:t>
            </w:r>
          </w:p>
        </w:tc>
      </w:tr>
      <w:tr w:rsidR="006E09F4" w:rsidRPr="00CC3D96" w14:paraId="259E8050" w14:textId="77777777" w:rsidTr="00CC3D96">
        <w:trPr>
          <w:trHeight w:val="300"/>
          <w:jc w:val="center"/>
        </w:trPr>
        <w:tc>
          <w:tcPr>
            <w:tcW w:w="1561" w:type="dxa"/>
            <w:noWrap/>
            <w:hideMark/>
          </w:tcPr>
          <w:p w14:paraId="1E9F9FEC" w14:textId="77777777" w:rsidR="006E09F4" w:rsidRPr="00CC3D96" w:rsidRDefault="006E09F4" w:rsidP="00E03485">
            <w:pPr>
              <w:spacing w:line="360" w:lineRule="auto"/>
              <w:jc w:val="both"/>
              <w:rPr>
                <w:sz w:val="24"/>
                <w:szCs w:val="24"/>
              </w:rPr>
            </w:pPr>
            <w:r w:rsidRPr="00CC3D96">
              <w:rPr>
                <w:sz w:val="24"/>
                <w:szCs w:val="24"/>
              </w:rPr>
              <w:t>1</w:t>
            </w:r>
          </w:p>
        </w:tc>
        <w:tc>
          <w:tcPr>
            <w:tcW w:w="567" w:type="dxa"/>
            <w:noWrap/>
            <w:hideMark/>
          </w:tcPr>
          <w:p w14:paraId="6CC6EF42" w14:textId="77777777" w:rsidR="006E09F4" w:rsidRPr="00CC3D96" w:rsidRDefault="006E09F4" w:rsidP="00E03485">
            <w:pPr>
              <w:spacing w:line="360" w:lineRule="auto"/>
              <w:jc w:val="both"/>
              <w:rPr>
                <w:sz w:val="24"/>
                <w:szCs w:val="24"/>
              </w:rPr>
            </w:pPr>
            <w:r w:rsidRPr="00CC3D96">
              <w:rPr>
                <w:sz w:val="24"/>
                <w:szCs w:val="24"/>
              </w:rPr>
              <w:t>3</w:t>
            </w:r>
          </w:p>
        </w:tc>
        <w:tc>
          <w:tcPr>
            <w:tcW w:w="567" w:type="dxa"/>
            <w:noWrap/>
            <w:hideMark/>
          </w:tcPr>
          <w:p w14:paraId="26D59E9B" w14:textId="77777777" w:rsidR="006E09F4" w:rsidRPr="00CC3D96" w:rsidRDefault="006E09F4" w:rsidP="00E03485">
            <w:pPr>
              <w:spacing w:line="360" w:lineRule="auto"/>
              <w:jc w:val="both"/>
              <w:rPr>
                <w:sz w:val="24"/>
                <w:szCs w:val="24"/>
              </w:rPr>
            </w:pPr>
            <w:r w:rsidRPr="00CC3D96">
              <w:rPr>
                <w:sz w:val="24"/>
                <w:szCs w:val="24"/>
              </w:rPr>
              <w:t>3</w:t>
            </w:r>
          </w:p>
        </w:tc>
        <w:tc>
          <w:tcPr>
            <w:tcW w:w="567" w:type="dxa"/>
            <w:noWrap/>
            <w:hideMark/>
          </w:tcPr>
          <w:p w14:paraId="6C325BE0" w14:textId="77777777" w:rsidR="006E09F4" w:rsidRPr="00CC3D96" w:rsidRDefault="006E09F4" w:rsidP="00E03485">
            <w:pPr>
              <w:spacing w:line="360" w:lineRule="auto"/>
              <w:jc w:val="both"/>
              <w:rPr>
                <w:sz w:val="24"/>
                <w:szCs w:val="24"/>
              </w:rPr>
            </w:pPr>
            <w:r w:rsidRPr="00CC3D96">
              <w:rPr>
                <w:sz w:val="24"/>
                <w:szCs w:val="24"/>
              </w:rPr>
              <w:t>3</w:t>
            </w:r>
          </w:p>
        </w:tc>
        <w:tc>
          <w:tcPr>
            <w:tcW w:w="567" w:type="dxa"/>
            <w:noWrap/>
            <w:hideMark/>
          </w:tcPr>
          <w:p w14:paraId="62FB89B9" w14:textId="77777777" w:rsidR="006E09F4" w:rsidRPr="00CC3D96" w:rsidRDefault="006E09F4" w:rsidP="00E03485">
            <w:pPr>
              <w:spacing w:line="360" w:lineRule="auto"/>
              <w:jc w:val="both"/>
              <w:rPr>
                <w:sz w:val="24"/>
                <w:szCs w:val="24"/>
              </w:rPr>
            </w:pPr>
            <w:r w:rsidRPr="00CC3D96">
              <w:rPr>
                <w:sz w:val="24"/>
                <w:szCs w:val="24"/>
              </w:rPr>
              <w:t>3</w:t>
            </w:r>
          </w:p>
        </w:tc>
        <w:tc>
          <w:tcPr>
            <w:tcW w:w="567" w:type="dxa"/>
          </w:tcPr>
          <w:p w14:paraId="66DF6708" w14:textId="77777777" w:rsidR="006E09F4" w:rsidRPr="00CC3D96" w:rsidRDefault="006E09F4" w:rsidP="00E03485">
            <w:pPr>
              <w:spacing w:line="360" w:lineRule="auto"/>
              <w:jc w:val="both"/>
              <w:rPr>
                <w:sz w:val="24"/>
                <w:szCs w:val="24"/>
              </w:rPr>
            </w:pPr>
          </w:p>
        </w:tc>
        <w:tc>
          <w:tcPr>
            <w:tcW w:w="1561" w:type="dxa"/>
            <w:hideMark/>
          </w:tcPr>
          <w:p w14:paraId="23807C2B" w14:textId="77777777" w:rsidR="006E09F4" w:rsidRPr="00CC3D96" w:rsidRDefault="006E09F4" w:rsidP="00E03485">
            <w:pPr>
              <w:spacing w:line="360" w:lineRule="auto"/>
              <w:jc w:val="both"/>
              <w:rPr>
                <w:sz w:val="24"/>
                <w:szCs w:val="24"/>
              </w:rPr>
            </w:pPr>
            <w:r w:rsidRPr="00CC3D96">
              <w:rPr>
                <w:sz w:val="24"/>
                <w:szCs w:val="24"/>
              </w:rPr>
              <w:t>16</w:t>
            </w:r>
          </w:p>
        </w:tc>
        <w:tc>
          <w:tcPr>
            <w:tcW w:w="567" w:type="dxa"/>
            <w:hideMark/>
          </w:tcPr>
          <w:p w14:paraId="1328446E" w14:textId="77777777" w:rsidR="006E09F4" w:rsidRPr="00CC3D96" w:rsidRDefault="006E09F4" w:rsidP="00E03485">
            <w:pPr>
              <w:spacing w:line="360" w:lineRule="auto"/>
              <w:jc w:val="both"/>
              <w:rPr>
                <w:sz w:val="24"/>
                <w:szCs w:val="24"/>
              </w:rPr>
            </w:pPr>
            <w:r w:rsidRPr="00CC3D96">
              <w:rPr>
                <w:sz w:val="24"/>
                <w:szCs w:val="24"/>
              </w:rPr>
              <w:t>4</w:t>
            </w:r>
          </w:p>
        </w:tc>
        <w:tc>
          <w:tcPr>
            <w:tcW w:w="567" w:type="dxa"/>
            <w:hideMark/>
          </w:tcPr>
          <w:p w14:paraId="0AD5FC64" w14:textId="77777777" w:rsidR="006E09F4" w:rsidRPr="00CC3D96" w:rsidRDefault="006E09F4" w:rsidP="00E03485">
            <w:pPr>
              <w:spacing w:line="360" w:lineRule="auto"/>
              <w:jc w:val="both"/>
              <w:rPr>
                <w:sz w:val="24"/>
                <w:szCs w:val="24"/>
              </w:rPr>
            </w:pPr>
            <w:r w:rsidRPr="00CC3D96">
              <w:rPr>
                <w:sz w:val="24"/>
                <w:szCs w:val="24"/>
              </w:rPr>
              <w:t>1</w:t>
            </w:r>
          </w:p>
        </w:tc>
        <w:tc>
          <w:tcPr>
            <w:tcW w:w="567" w:type="dxa"/>
            <w:hideMark/>
          </w:tcPr>
          <w:p w14:paraId="4E40464B" w14:textId="77777777" w:rsidR="006E09F4" w:rsidRPr="00CC3D96" w:rsidRDefault="006E09F4" w:rsidP="00E03485">
            <w:pPr>
              <w:spacing w:line="360" w:lineRule="auto"/>
              <w:jc w:val="both"/>
              <w:rPr>
                <w:sz w:val="24"/>
                <w:szCs w:val="24"/>
              </w:rPr>
            </w:pPr>
            <w:r w:rsidRPr="00CC3D96">
              <w:rPr>
                <w:sz w:val="24"/>
                <w:szCs w:val="24"/>
              </w:rPr>
              <w:t>3</w:t>
            </w:r>
          </w:p>
        </w:tc>
        <w:tc>
          <w:tcPr>
            <w:tcW w:w="567" w:type="dxa"/>
            <w:hideMark/>
          </w:tcPr>
          <w:p w14:paraId="12D58D68" w14:textId="77777777" w:rsidR="006E09F4" w:rsidRPr="00CC3D96" w:rsidRDefault="006E09F4" w:rsidP="00E03485">
            <w:pPr>
              <w:spacing w:line="360" w:lineRule="auto"/>
              <w:jc w:val="both"/>
              <w:rPr>
                <w:sz w:val="24"/>
                <w:szCs w:val="24"/>
              </w:rPr>
            </w:pPr>
            <w:r w:rsidRPr="00CC3D96">
              <w:rPr>
                <w:sz w:val="24"/>
                <w:szCs w:val="24"/>
              </w:rPr>
              <w:t>3</w:t>
            </w:r>
          </w:p>
        </w:tc>
      </w:tr>
      <w:tr w:rsidR="006E09F4" w:rsidRPr="00CC3D96" w14:paraId="53E497F9" w14:textId="77777777" w:rsidTr="00CC3D96">
        <w:trPr>
          <w:trHeight w:val="300"/>
          <w:jc w:val="center"/>
        </w:trPr>
        <w:tc>
          <w:tcPr>
            <w:tcW w:w="1561" w:type="dxa"/>
            <w:noWrap/>
            <w:hideMark/>
          </w:tcPr>
          <w:p w14:paraId="4CAD3303" w14:textId="77777777" w:rsidR="006E09F4" w:rsidRPr="00CC3D96" w:rsidRDefault="006E09F4" w:rsidP="00E03485">
            <w:pPr>
              <w:spacing w:line="360" w:lineRule="auto"/>
              <w:jc w:val="both"/>
              <w:rPr>
                <w:sz w:val="24"/>
                <w:szCs w:val="24"/>
              </w:rPr>
            </w:pPr>
            <w:r w:rsidRPr="00CC3D96">
              <w:rPr>
                <w:sz w:val="24"/>
                <w:szCs w:val="24"/>
              </w:rPr>
              <w:t>2</w:t>
            </w:r>
          </w:p>
        </w:tc>
        <w:tc>
          <w:tcPr>
            <w:tcW w:w="567" w:type="dxa"/>
            <w:noWrap/>
            <w:hideMark/>
          </w:tcPr>
          <w:p w14:paraId="2B8ACB8A" w14:textId="77777777" w:rsidR="006E09F4" w:rsidRPr="00CC3D96" w:rsidRDefault="006E09F4" w:rsidP="00E03485">
            <w:pPr>
              <w:spacing w:line="360" w:lineRule="auto"/>
              <w:jc w:val="both"/>
              <w:rPr>
                <w:sz w:val="24"/>
                <w:szCs w:val="24"/>
              </w:rPr>
            </w:pPr>
            <w:r w:rsidRPr="00CC3D96">
              <w:rPr>
                <w:sz w:val="24"/>
                <w:szCs w:val="24"/>
              </w:rPr>
              <w:t>3</w:t>
            </w:r>
          </w:p>
        </w:tc>
        <w:tc>
          <w:tcPr>
            <w:tcW w:w="567" w:type="dxa"/>
            <w:noWrap/>
            <w:hideMark/>
          </w:tcPr>
          <w:p w14:paraId="06AF319F"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0A0F54FE"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093C388B" w14:textId="77777777" w:rsidR="006E09F4" w:rsidRPr="00CC3D96" w:rsidRDefault="006E09F4" w:rsidP="00E03485">
            <w:pPr>
              <w:spacing w:line="360" w:lineRule="auto"/>
              <w:jc w:val="both"/>
              <w:rPr>
                <w:sz w:val="24"/>
                <w:szCs w:val="24"/>
              </w:rPr>
            </w:pPr>
            <w:r w:rsidRPr="00CC3D96">
              <w:rPr>
                <w:sz w:val="24"/>
                <w:szCs w:val="24"/>
              </w:rPr>
              <w:t>3</w:t>
            </w:r>
          </w:p>
        </w:tc>
        <w:tc>
          <w:tcPr>
            <w:tcW w:w="567" w:type="dxa"/>
          </w:tcPr>
          <w:p w14:paraId="6651DCAC" w14:textId="77777777" w:rsidR="006E09F4" w:rsidRPr="00CC3D96" w:rsidRDefault="006E09F4" w:rsidP="00E03485">
            <w:pPr>
              <w:spacing w:line="360" w:lineRule="auto"/>
              <w:jc w:val="both"/>
              <w:rPr>
                <w:sz w:val="24"/>
                <w:szCs w:val="24"/>
              </w:rPr>
            </w:pPr>
          </w:p>
        </w:tc>
        <w:tc>
          <w:tcPr>
            <w:tcW w:w="1561" w:type="dxa"/>
            <w:hideMark/>
          </w:tcPr>
          <w:p w14:paraId="6D8BAAD1" w14:textId="77777777" w:rsidR="006E09F4" w:rsidRPr="00CC3D96" w:rsidRDefault="006E09F4" w:rsidP="00E03485">
            <w:pPr>
              <w:spacing w:line="360" w:lineRule="auto"/>
              <w:jc w:val="both"/>
              <w:rPr>
                <w:sz w:val="24"/>
                <w:szCs w:val="24"/>
              </w:rPr>
            </w:pPr>
            <w:r w:rsidRPr="00CC3D96">
              <w:rPr>
                <w:sz w:val="24"/>
                <w:szCs w:val="24"/>
              </w:rPr>
              <w:t>17</w:t>
            </w:r>
          </w:p>
        </w:tc>
        <w:tc>
          <w:tcPr>
            <w:tcW w:w="567" w:type="dxa"/>
            <w:hideMark/>
          </w:tcPr>
          <w:p w14:paraId="22250931" w14:textId="77777777" w:rsidR="006E09F4" w:rsidRPr="00CC3D96" w:rsidRDefault="006E09F4" w:rsidP="00E03485">
            <w:pPr>
              <w:spacing w:line="360" w:lineRule="auto"/>
              <w:jc w:val="both"/>
              <w:rPr>
                <w:sz w:val="24"/>
                <w:szCs w:val="24"/>
              </w:rPr>
            </w:pPr>
            <w:r w:rsidRPr="00CC3D96">
              <w:rPr>
                <w:sz w:val="24"/>
                <w:szCs w:val="24"/>
              </w:rPr>
              <w:t>4</w:t>
            </w:r>
          </w:p>
        </w:tc>
        <w:tc>
          <w:tcPr>
            <w:tcW w:w="567" w:type="dxa"/>
            <w:hideMark/>
          </w:tcPr>
          <w:p w14:paraId="01DE5A9F" w14:textId="77777777" w:rsidR="006E09F4" w:rsidRPr="00CC3D96" w:rsidRDefault="006E09F4" w:rsidP="00E03485">
            <w:pPr>
              <w:spacing w:line="360" w:lineRule="auto"/>
              <w:jc w:val="both"/>
              <w:rPr>
                <w:sz w:val="24"/>
                <w:szCs w:val="24"/>
              </w:rPr>
            </w:pPr>
            <w:r w:rsidRPr="00CC3D96">
              <w:rPr>
                <w:sz w:val="24"/>
                <w:szCs w:val="24"/>
              </w:rPr>
              <w:t>1</w:t>
            </w:r>
          </w:p>
        </w:tc>
        <w:tc>
          <w:tcPr>
            <w:tcW w:w="567" w:type="dxa"/>
            <w:hideMark/>
          </w:tcPr>
          <w:p w14:paraId="4A47339E" w14:textId="77777777" w:rsidR="006E09F4" w:rsidRPr="00CC3D96" w:rsidRDefault="006E09F4" w:rsidP="00E03485">
            <w:pPr>
              <w:spacing w:line="360" w:lineRule="auto"/>
              <w:jc w:val="both"/>
              <w:rPr>
                <w:sz w:val="24"/>
                <w:szCs w:val="24"/>
              </w:rPr>
            </w:pPr>
            <w:r w:rsidRPr="00CC3D96">
              <w:rPr>
                <w:sz w:val="24"/>
                <w:szCs w:val="24"/>
              </w:rPr>
              <w:t>3</w:t>
            </w:r>
          </w:p>
        </w:tc>
        <w:tc>
          <w:tcPr>
            <w:tcW w:w="567" w:type="dxa"/>
            <w:hideMark/>
          </w:tcPr>
          <w:p w14:paraId="28941489" w14:textId="77777777" w:rsidR="006E09F4" w:rsidRPr="00CC3D96" w:rsidRDefault="006E09F4" w:rsidP="00E03485">
            <w:pPr>
              <w:spacing w:line="360" w:lineRule="auto"/>
              <w:jc w:val="both"/>
              <w:rPr>
                <w:sz w:val="24"/>
                <w:szCs w:val="24"/>
              </w:rPr>
            </w:pPr>
            <w:r w:rsidRPr="00CC3D96">
              <w:rPr>
                <w:sz w:val="24"/>
                <w:szCs w:val="24"/>
              </w:rPr>
              <w:t>4</w:t>
            </w:r>
          </w:p>
        </w:tc>
      </w:tr>
      <w:tr w:rsidR="006E09F4" w:rsidRPr="00CC3D96" w14:paraId="137D22D9" w14:textId="77777777" w:rsidTr="00CC3D96">
        <w:trPr>
          <w:trHeight w:val="315"/>
          <w:jc w:val="center"/>
        </w:trPr>
        <w:tc>
          <w:tcPr>
            <w:tcW w:w="1561" w:type="dxa"/>
            <w:noWrap/>
            <w:hideMark/>
          </w:tcPr>
          <w:p w14:paraId="03A6FAE3" w14:textId="77777777" w:rsidR="006E09F4" w:rsidRPr="00CC3D96" w:rsidRDefault="006E09F4" w:rsidP="00E03485">
            <w:pPr>
              <w:spacing w:line="360" w:lineRule="auto"/>
              <w:jc w:val="both"/>
              <w:rPr>
                <w:sz w:val="24"/>
                <w:szCs w:val="24"/>
              </w:rPr>
            </w:pPr>
            <w:r w:rsidRPr="00CC3D96">
              <w:rPr>
                <w:sz w:val="24"/>
                <w:szCs w:val="24"/>
              </w:rPr>
              <w:t>3</w:t>
            </w:r>
          </w:p>
        </w:tc>
        <w:tc>
          <w:tcPr>
            <w:tcW w:w="567" w:type="dxa"/>
            <w:noWrap/>
            <w:hideMark/>
          </w:tcPr>
          <w:p w14:paraId="37F37842"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125952BF"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07C829E7"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24FC4575" w14:textId="77777777" w:rsidR="006E09F4" w:rsidRPr="00CC3D96" w:rsidRDefault="006E09F4" w:rsidP="00E03485">
            <w:pPr>
              <w:spacing w:line="360" w:lineRule="auto"/>
              <w:jc w:val="both"/>
              <w:rPr>
                <w:sz w:val="24"/>
                <w:szCs w:val="24"/>
              </w:rPr>
            </w:pPr>
            <w:r w:rsidRPr="00CC3D96">
              <w:rPr>
                <w:sz w:val="24"/>
                <w:szCs w:val="24"/>
              </w:rPr>
              <w:t>3</w:t>
            </w:r>
          </w:p>
        </w:tc>
        <w:tc>
          <w:tcPr>
            <w:tcW w:w="567" w:type="dxa"/>
          </w:tcPr>
          <w:p w14:paraId="7D01585E" w14:textId="77777777" w:rsidR="006E09F4" w:rsidRPr="00CC3D96" w:rsidRDefault="006E09F4" w:rsidP="00E03485">
            <w:pPr>
              <w:spacing w:line="360" w:lineRule="auto"/>
              <w:jc w:val="both"/>
              <w:rPr>
                <w:sz w:val="24"/>
                <w:szCs w:val="24"/>
              </w:rPr>
            </w:pPr>
          </w:p>
        </w:tc>
        <w:tc>
          <w:tcPr>
            <w:tcW w:w="1561" w:type="dxa"/>
            <w:hideMark/>
          </w:tcPr>
          <w:p w14:paraId="37A7F733" w14:textId="77777777" w:rsidR="006E09F4" w:rsidRPr="00CC3D96" w:rsidRDefault="006E09F4" w:rsidP="00E03485">
            <w:pPr>
              <w:spacing w:line="360" w:lineRule="auto"/>
              <w:jc w:val="both"/>
              <w:rPr>
                <w:sz w:val="24"/>
                <w:szCs w:val="24"/>
              </w:rPr>
            </w:pPr>
            <w:r w:rsidRPr="00CC3D96">
              <w:rPr>
                <w:sz w:val="24"/>
                <w:szCs w:val="24"/>
              </w:rPr>
              <w:t>18</w:t>
            </w:r>
          </w:p>
        </w:tc>
        <w:tc>
          <w:tcPr>
            <w:tcW w:w="567" w:type="dxa"/>
            <w:hideMark/>
          </w:tcPr>
          <w:p w14:paraId="41C32C7B" w14:textId="77777777" w:rsidR="006E09F4" w:rsidRPr="00CC3D96" w:rsidRDefault="006E09F4" w:rsidP="00E03485">
            <w:pPr>
              <w:spacing w:line="360" w:lineRule="auto"/>
              <w:jc w:val="both"/>
              <w:rPr>
                <w:sz w:val="24"/>
                <w:szCs w:val="24"/>
              </w:rPr>
            </w:pPr>
            <w:r w:rsidRPr="00CC3D96">
              <w:rPr>
                <w:sz w:val="24"/>
                <w:szCs w:val="24"/>
              </w:rPr>
              <w:t>4</w:t>
            </w:r>
          </w:p>
        </w:tc>
        <w:tc>
          <w:tcPr>
            <w:tcW w:w="567" w:type="dxa"/>
            <w:hideMark/>
          </w:tcPr>
          <w:p w14:paraId="778E3310" w14:textId="77777777" w:rsidR="006E09F4" w:rsidRPr="00CC3D96" w:rsidRDefault="006E09F4" w:rsidP="00E03485">
            <w:pPr>
              <w:spacing w:line="360" w:lineRule="auto"/>
              <w:jc w:val="both"/>
              <w:rPr>
                <w:sz w:val="24"/>
                <w:szCs w:val="24"/>
              </w:rPr>
            </w:pPr>
            <w:r w:rsidRPr="00CC3D96">
              <w:rPr>
                <w:sz w:val="24"/>
                <w:szCs w:val="24"/>
              </w:rPr>
              <w:t>1</w:t>
            </w:r>
          </w:p>
        </w:tc>
        <w:tc>
          <w:tcPr>
            <w:tcW w:w="567" w:type="dxa"/>
            <w:hideMark/>
          </w:tcPr>
          <w:p w14:paraId="2549D87D" w14:textId="77777777" w:rsidR="006E09F4" w:rsidRPr="00CC3D96" w:rsidRDefault="006E09F4" w:rsidP="00E03485">
            <w:pPr>
              <w:spacing w:line="360" w:lineRule="auto"/>
              <w:jc w:val="both"/>
              <w:rPr>
                <w:sz w:val="24"/>
                <w:szCs w:val="24"/>
              </w:rPr>
            </w:pPr>
            <w:r w:rsidRPr="00CC3D96">
              <w:rPr>
                <w:sz w:val="24"/>
                <w:szCs w:val="24"/>
              </w:rPr>
              <w:t>4</w:t>
            </w:r>
          </w:p>
        </w:tc>
        <w:tc>
          <w:tcPr>
            <w:tcW w:w="567" w:type="dxa"/>
            <w:hideMark/>
          </w:tcPr>
          <w:p w14:paraId="1D02E7A3" w14:textId="77777777" w:rsidR="006E09F4" w:rsidRPr="00CC3D96" w:rsidRDefault="006E09F4" w:rsidP="00E03485">
            <w:pPr>
              <w:spacing w:line="360" w:lineRule="auto"/>
              <w:jc w:val="both"/>
              <w:rPr>
                <w:sz w:val="24"/>
                <w:szCs w:val="24"/>
              </w:rPr>
            </w:pPr>
            <w:r w:rsidRPr="00CC3D96">
              <w:rPr>
                <w:sz w:val="24"/>
                <w:szCs w:val="24"/>
              </w:rPr>
              <w:t>4</w:t>
            </w:r>
          </w:p>
        </w:tc>
      </w:tr>
      <w:tr w:rsidR="006E09F4" w:rsidRPr="00CC3D96" w14:paraId="6D45EBCE" w14:textId="77777777" w:rsidTr="00CC3D96">
        <w:trPr>
          <w:trHeight w:val="315"/>
          <w:jc w:val="center"/>
        </w:trPr>
        <w:tc>
          <w:tcPr>
            <w:tcW w:w="1561" w:type="dxa"/>
            <w:noWrap/>
            <w:hideMark/>
          </w:tcPr>
          <w:p w14:paraId="42AE8F03"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3DB13810"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52C08CB6"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3FE30639"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037285F6" w14:textId="77777777" w:rsidR="006E09F4" w:rsidRPr="00CC3D96" w:rsidRDefault="006E09F4" w:rsidP="00E03485">
            <w:pPr>
              <w:spacing w:line="360" w:lineRule="auto"/>
              <w:jc w:val="both"/>
              <w:rPr>
                <w:sz w:val="24"/>
                <w:szCs w:val="24"/>
              </w:rPr>
            </w:pPr>
            <w:r w:rsidRPr="00CC3D96">
              <w:rPr>
                <w:sz w:val="24"/>
                <w:szCs w:val="24"/>
              </w:rPr>
              <w:t>2</w:t>
            </w:r>
          </w:p>
        </w:tc>
        <w:tc>
          <w:tcPr>
            <w:tcW w:w="567" w:type="dxa"/>
          </w:tcPr>
          <w:p w14:paraId="5B89EC42" w14:textId="77777777" w:rsidR="006E09F4" w:rsidRPr="00CC3D96" w:rsidRDefault="006E09F4" w:rsidP="00E03485">
            <w:pPr>
              <w:spacing w:line="360" w:lineRule="auto"/>
              <w:jc w:val="both"/>
              <w:rPr>
                <w:sz w:val="24"/>
                <w:szCs w:val="24"/>
              </w:rPr>
            </w:pPr>
          </w:p>
        </w:tc>
        <w:tc>
          <w:tcPr>
            <w:tcW w:w="1561" w:type="dxa"/>
            <w:hideMark/>
          </w:tcPr>
          <w:p w14:paraId="55397B2A" w14:textId="77777777" w:rsidR="006E09F4" w:rsidRPr="00CC3D96" w:rsidRDefault="006E09F4" w:rsidP="00E03485">
            <w:pPr>
              <w:spacing w:line="360" w:lineRule="auto"/>
              <w:jc w:val="both"/>
              <w:rPr>
                <w:sz w:val="24"/>
                <w:szCs w:val="24"/>
              </w:rPr>
            </w:pPr>
            <w:r w:rsidRPr="00CC3D96">
              <w:rPr>
                <w:sz w:val="24"/>
                <w:szCs w:val="24"/>
              </w:rPr>
              <w:t>19</w:t>
            </w:r>
          </w:p>
        </w:tc>
        <w:tc>
          <w:tcPr>
            <w:tcW w:w="567" w:type="dxa"/>
            <w:hideMark/>
          </w:tcPr>
          <w:p w14:paraId="1936D646" w14:textId="77777777" w:rsidR="006E09F4" w:rsidRPr="00CC3D96" w:rsidRDefault="006E09F4" w:rsidP="00E03485">
            <w:pPr>
              <w:spacing w:line="360" w:lineRule="auto"/>
              <w:jc w:val="both"/>
              <w:rPr>
                <w:sz w:val="24"/>
                <w:szCs w:val="24"/>
              </w:rPr>
            </w:pPr>
            <w:r w:rsidRPr="00CC3D96">
              <w:rPr>
                <w:sz w:val="24"/>
                <w:szCs w:val="24"/>
              </w:rPr>
              <w:t>4</w:t>
            </w:r>
          </w:p>
        </w:tc>
        <w:tc>
          <w:tcPr>
            <w:tcW w:w="567" w:type="dxa"/>
            <w:hideMark/>
          </w:tcPr>
          <w:p w14:paraId="67C6F100" w14:textId="77777777" w:rsidR="006E09F4" w:rsidRPr="00CC3D96" w:rsidRDefault="006E09F4" w:rsidP="00E03485">
            <w:pPr>
              <w:spacing w:line="360" w:lineRule="auto"/>
              <w:jc w:val="both"/>
              <w:rPr>
                <w:sz w:val="24"/>
                <w:szCs w:val="24"/>
              </w:rPr>
            </w:pPr>
            <w:r w:rsidRPr="00CC3D96">
              <w:rPr>
                <w:sz w:val="24"/>
                <w:szCs w:val="24"/>
              </w:rPr>
              <w:t>1</w:t>
            </w:r>
          </w:p>
        </w:tc>
        <w:tc>
          <w:tcPr>
            <w:tcW w:w="567" w:type="dxa"/>
            <w:hideMark/>
          </w:tcPr>
          <w:p w14:paraId="56188855" w14:textId="77777777" w:rsidR="006E09F4" w:rsidRPr="00CC3D96" w:rsidRDefault="006E09F4" w:rsidP="00E03485">
            <w:pPr>
              <w:spacing w:line="360" w:lineRule="auto"/>
              <w:jc w:val="both"/>
              <w:rPr>
                <w:sz w:val="24"/>
                <w:szCs w:val="24"/>
              </w:rPr>
            </w:pPr>
            <w:r w:rsidRPr="00CC3D96">
              <w:rPr>
                <w:sz w:val="24"/>
                <w:szCs w:val="24"/>
              </w:rPr>
              <w:t>3</w:t>
            </w:r>
          </w:p>
        </w:tc>
        <w:tc>
          <w:tcPr>
            <w:tcW w:w="567" w:type="dxa"/>
            <w:hideMark/>
          </w:tcPr>
          <w:p w14:paraId="0632FDF9" w14:textId="77777777" w:rsidR="006E09F4" w:rsidRPr="00CC3D96" w:rsidRDefault="006E09F4" w:rsidP="00E03485">
            <w:pPr>
              <w:spacing w:line="360" w:lineRule="auto"/>
              <w:jc w:val="both"/>
              <w:rPr>
                <w:sz w:val="24"/>
                <w:szCs w:val="24"/>
              </w:rPr>
            </w:pPr>
            <w:r w:rsidRPr="00CC3D96">
              <w:rPr>
                <w:sz w:val="24"/>
                <w:szCs w:val="24"/>
              </w:rPr>
              <w:t>4</w:t>
            </w:r>
          </w:p>
        </w:tc>
      </w:tr>
      <w:tr w:rsidR="006E09F4" w:rsidRPr="00CC3D96" w14:paraId="39F968A4" w14:textId="77777777" w:rsidTr="00CC3D96">
        <w:trPr>
          <w:trHeight w:val="300"/>
          <w:jc w:val="center"/>
        </w:trPr>
        <w:tc>
          <w:tcPr>
            <w:tcW w:w="1561" w:type="dxa"/>
            <w:noWrap/>
            <w:hideMark/>
          </w:tcPr>
          <w:p w14:paraId="2E744070" w14:textId="77777777" w:rsidR="006E09F4" w:rsidRPr="00CC3D96" w:rsidRDefault="006E09F4" w:rsidP="00E03485">
            <w:pPr>
              <w:spacing w:line="360" w:lineRule="auto"/>
              <w:jc w:val="both"/>
              <w:rPr>
                <w:sz w:val="24"/>
                <w:szCs w:val="24"/>
              </w:rPr>
            </w:pPr>
            <w:r w:rsidRPr="00CC3D96">
              <w:rPr>
                <w:sz w:val="24"/>
                <w:szCs w:val="24"/>
              </w:rPr>
              <w:t>5</w:t>
            </w:r>
          </w:p>
        </w:tc>
        <w:tc>
          <w:tcPr>
            <w:tcW w:w="567" w:type="dxa"/>
            <w:noWrap/>
            <w:hideMark/>
          </w:tcPr>
          <w:p w14:paraId="3CD8D33E"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652CC118"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00F8B22E" w14:textId="77777777" w:rsidR="006E09F4" w:rsidRPr="00CC3D96" w:rsidRDefault="006E09F4" w:rsidP="00E03485">
            <w:pPr>
              <w:spacing w:line="360" w:lineRule="auto"/>
              <w:jc w:val="both"/>
              <w:rPr>
                <w:sz w:val="24"/>
                <w:szCs w:val="24"/>
              </w:rPr>
            </w:pPr>
            <w:r w:rsidRPr="00CC3D96">
              <w:rPr>
                <w:sz w:val="24"/>
                <w:szCs w:val="24"/>
              </w:rPr>
              <w:t>3</w:t>
            </w:r>
          </w:p>
        </w:tc>
        <w:tc>
          <w:tcPr>
            <w:tcW w:w="567" w:type="dxa"/>
            <w:noWrap/>
            <w:hideMark/>
          </w:tcPr>
          <w:p w14:paraId="5FD836DF" w14:textId="77777777" w:rsidR="006E09F4" w:rsidRPr="00CC3D96" w:rsidRDefault="006E09F4" w:rsidP="00E03485">
            <w:pPr>
              <w:spacing w:line="360" w:lineRule="auto"/>
              <w:jc w:val="both"/>
              <w:rPr>
                <w:sz w:val="24"/>
                <w:szCs w:val="24"/>
              </w:rPr>
            </w:pPr>
            <w:r w:rsidRPr="00CC3D96">
              <w:rPr>
                <w:sz w:val="24"/>
                <w:szCs w:val="24"/>
              </w:rPr>
              <w:t>3</w:t>
            </w:r>
          </w:p>
        </w:tc>
        <w:tc>
          <w:tcPr>
            <w:tcW w:w="567" w:type="dxa"/>
          </w:tcPr>
          <w:p w14:paraId="04BDF0A5" w14:textId="77777777" w:rsidR="006E09F4" w:rsidRPr="00CC3D96" w:rsidRDefault="006E09F4" w:rsidP="00E03485">
            <w:pPr>
              <w:spacing w:line="360" w:lineRule="auto"/>
              <w:jc w:val="both"/>
              <w:rPr>
                <w:sz w:val="24"/>
                <w:szCs w:val="24"/>
              </w:rPr>
            </w:pPr>
          </w:p>
        </w:tc>
        <w:tc>
          <w:tcPr>
            <w:tcW w:w="1561" w:type="dxa"/>
            <w:hideMark/>
          </w:tcPr>
          <w:p w14:paraId="05C58A8A" w14:textId="77777777" w:rsidR="006E09F4" w:rsidRPr="00CC3D96" w:rsidRDefault="006E09F4" w:rsidP="00E03485">
            <w:pPr>
              <w:spacing w:line="360" w:lineRule="auto"/>
              <w:jc w:val="both"/>
              <w:rPr>
                <w:sz w:val="24"/>
                <w:szCs w:val="24"/>
              </w:rPr>
            </w:pPr>
            <w:r w:rsidRPr="00CC3D96">
              <w:rPr>
                <w:sz w:val="24"/>
                <w:szCs w:val="24"/>
              </w:rPr>
              <w:t>20</w:t>
            </w:r>
          </w:p>
        </w:tc>
        <w:tc>
          <w:tcPr>
            <w:tcW w:w="567" w:type="dxa"/>
            <w:hideMark/>
          </w:tcPr>
          <w:p w14:paraId="06608423" w14:textId="77777777" w:rsidR="006E09F4" w:rsidRPr="00CC3D96" w:rsidRDefault="006E09F4" w:rsidP="00E03485">
            <w:pPr>
              <w:spacing w:line="360" w:lineRule="auto"/>
              <w:jc w:val="both"/>
              <w:rPr>
                <w:sz w:val="24"/>
                <w:szCs w:val="24"/>
              </w:rPr>
            </w:pPr>
            <w:r w:rsidRPr="00CC3D96">
              <w:rPr>
                <w:sz w:val="24"/>
                <w:szCs w:val="24"/>
              </w:rPr>
              <w:t>4</w:t>
            </w:r>
          </w:p>
        </w:tc>
        <w:tc>
          <w:tcPr>
            <w:tcW w:w="567" w:type="dxa"/>
            <w:hideMark/>
          </w:tcPr>
          <w:p w14:paraId="3FB9E870" w14:textId="77777777" w:rsidR="006E09F4" w:rsidRPr="00CC3D96" w:rsidRDefault="006E09F4" w:rsidP="00E03485">
            <w:pPr>
              <w:spacing w:line="360" w:lineRule="auto"/>
              <w:jc w:val="both"/>
              <w:rPr>
                <w:sz w:val="24"/>
                <w:szCs w:val="24"/>
              </w:rPr>
            </w:pPr>
            <w:r w:rsidRPr="00CC3D96">
              <w:rPr>
                <w:sz w:val="24"/>
                <w:szCs w:val="24"/>
              </w:rPr>
              <w:t>2</w:t>
            </w:r>
          </w:p>
        </w:tc>
        <w:tc>
          <w:tcPr>
            <w:tcW w:w="567" w:type="dxa"/>
            <w:hideMark/>
          </w:tcPr>
          <w:p w14:paraId="5A16F397" w14:textId="77777777" w:rsidR="006E09F4" w:rsidRPr="00CC3D96" w:rsidRDefault="006E09F4" w:rsidP="00E03485">
            <w:pPr>
              <w:spacing w:line="360" w:lineRule="auto"/>
              <w:jc w:val="both"/>
              <w:rPr>
                <w:sz w:val="24"/>
                <w:szCs w:val="24"/>
              </w:rPr>
            </w:pPr>
            <w:r w:rsidRPr="00CC3D96">
              <w:rPr>
                <w:sz w:val="24"/>
                <w:szCs w:val="24"/>
              </w:rPr>
              <w:t>3</w:t>
            </w:r>
          </w:p>
        </w:tc>
        <w:tc>
          <w:tcPr>
            <w:tcW w:w="567" w:type="dxa"/>
            <w:hideMark/>
          </w:tcPr>
          <w:p w14:paraId="3D8BDF11" w14:textId="77777777" w:rsidR="006E09F4" w:rsidRPr="00CC3D96" w:rsidRDefault="006E09F4" w:rsidP="00E03485">
            <w:pPr>
              <w:spacing w:line="360" w:lineRule="auto"/>
              <w:jc w:val="both"/>
              <w:rPr>
                <w:sz w:val="24"/>
                <w:szCs w:val="24"/>
              </w:rPr>
            </w:pPr>
            <w:r w:rsidRPr="00CC3D96">
              <w:rPr>
                <w:sz w:val="24"/>
                <w:szCs w:val="24"/>
              </w:rPr>
              <w:t>4</w:t>
            </w:r>
          </w:p>
        </w:tc>
      </w:tr>
      <w:tr w:rsidR="006E09F4" w:rsidRPr="00CC3D96" w14:paraId="65EEF4FD" w14:textId="77777777" w:rsidTr="00CC3D96">
        <w:trPr>
          <w:trHeight w:val="300"/>
          <w:jc w:val="center"/>
        </w:trPr>
        <w:tc>
          <w:tcPr>
            <w:tcW w:w="1561" w:type="dxa"/>
            <w:noWrap/>
            <w:hideMark/>
          </w:tcPr>
          <w:p w14:paraId="303030C6" w14:textId="77777777" w:rsidR="006E09F4" w:rsidRPr="00CC3D96" w:rsidRDefault="006E09F4" w:rsidP="00E03485">
            <w:pPr>
              <w:spacing w:line="360" w:lineRule="auto"/>
              <w:jc w:val="both"/>
              <w:rPr>
                <w:sz w:val="24"/>
                <w:szCs w:val="24"/>
              </w:rPr>
            </w:pPr>
            <w:r w:rsidRPr="00CC3D96">
              <w:rPr>
                <w:sz w:val="24"/>
                <w:szCs w:val="24"/>
              </w:rPr>
              <w:t>6</w:t>
            </w:r>
          </w:p>
        </w:tc>
        <w:tc>
          <w:tcPr>
            <w:tcW w:w="567" w:type="dxa"/>
            <w:noWrap/>
            <w:hideMark/>
          </w:tcPr>
          <w:p w14:paraId="43CBE390"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7FE5D7A9"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2F8F721F" w14:textId="77777777" w:rsidR="006E09F4" w:rsidRPr="00CC3D96" w:rsidRDefault="006E09F4" w:rsidP="00E03485">
            <w:pPr>
              <w:spacing w:line="360" w:lineRule="auto"/>
              <w:jc w:val="both"/>
              <w:rPr>
                <w:sz w:val="24"/>
                <w:szCs w:val="24"/>
              </w:rPr>
            </w:pPr>
            <w:r w:rsidRPr="00CC3D96">
              <w:rPr>
                <w:sz w:val="24"/>
                <w:szCs w:val="24"/>
              </w:rPr>
              <w:t>3</w:t>
            </w:r>
          </w:p>
        </w:tc>
        <w:tc>
          <w:tcPr>
            <w:tcW w:w="567" w:type="dxa"/>
            <w:noWrap/>
            <w:hideMark/>
          </w:tcPr>
          <w:p w14:paraId="2D19CF54" w14:textId="77777777" w:rsidR="006E09F4" w:rsidRPr="00CC3D96" w:rsidRDefault="006E09F4" w:rsidP="00E03485">
            <w:pPr>
              <w:spacing w:line="360" w:lineRule="auto"/>
              <w:jc w:val="both"/>
              <w:rPr>
                <w:sz w:val="24"/>
                <w:szCs w:val="24"/>
              </w:rPr>
            </w:pPr>
            <w:r w:rsidRPr="00CC3D96">
              <w:rPr>
                <w:sz w:val="24"/>
                <w:szCs w:val="24"/>
              </w:rPr>
              <w:t>2</w:t>
            </w:r>
          </w:p>
        </w:tc>
        <w:tc>
          <w:tcPr>
            <w:tcW w:w="567" w:type="dxa"/>
          </w:tcPr>
          <w:p w14:paraId="5233889B" w14:textId="77777777" w:rsidR="006E09F4" w:rsidRPr="00CC3D96" w:rsidRDefault="006E09F4" w:rsidP="00E03485">
            <w:pPr>
              <w:spacing w:line="360" w:lineRule="auto"/>
              <w:jc w:val="both"/>
              <w:rPr>
                <w:sz w:val="24"/>
                <w:szCs w:val="24"/>
              </w:rPr>
            </w:pPr>
          </w:p>
        </w:tc>
        <w:tc>
          <w:tcPr>
            <w:tcW w:w="1561" w:type="dxa"/>
            <w:hideMark/>
          </w:tcPr>
          <w:p w14:paraId="1E0C79E7" w14:textId="77777777" w:rsidR="006E09F4" w:rsidRPr="00CC3D96" w:rsidRDefault="006E09F4" w:rsidP="00E03485">
            <w:pPr>
              <w:spacing w:line="360" w:lineRule="auto"/>
              <w:jc w:val="both"/>
              <w:rPr>
                <w:sz w:val="24"/>
                <w:szCs w:val="24"/>
              </w:rPr>
            </w:pPr>
            <w:r w:rsidRPr="00CC3D96">
              <w:rPr>
                <w:sz w:val="24"/>
                <w:szCs w:val="24"/>
              </w:rPr>
              <w:t>21</w:t>
            </w:r>
          </w:p>
        </w:tc>
        <w:tc>
          <w:tcPr>
            <w:tcW w:w="567" w:type="dxa"/>
            <w:hideMark/>
          </w:tcPr>
          <w:p w14:paraId="5FAD535B" w14:textId="77777777" w:rsidR="006E09F4" w:rsidRPr="00CC3D96" w:rsidRDefault="006E09F4" w:rsidP="00E03485">
            <w:pPr>
              <w:spacing w:line="360" w:lineRule="auto"/>
              <w:jc w:val="both"/>
              <w:rPr>
                <w:sz w:val="24"/>
                <w:szCs w:val="24"/>
              </w:rPr>
            </w:pPr>
            <w:r w:rsidRPr="00CC3D96">
              <w:rPr>
                <w:sz w:val="24"/>
                <w:szCs w:val="24"/>
              </w:rPr>
              <w:t>4</w:t>
            </w:r>
          </w:p>
        </w:tc>
        <w:tc>
          <w:tcPr>
            <w:tcW w:w="567" w:type="dxa"/>
            <w:hideMark/>
          </w:tcPr>
          <w:p w14:paraId="1763ABFE" w14:textId="77777777" w:rsidR="006E09F4" w:rsidRPr="00CC3D96" w:rsidRDefault="006E09F4" w:rsidP="00E03485">
            <w:pPr>
              <w:spacing w:line="360" w:lineRule="auto"/>
              <w:jc w:val="both"/>
              <w:rPr>
                <w:sz w:val="24"/>
                <w:szCs w:val="24"/>
              </w:rPr>
            </w:pPr>
            <w:r w:rsidRPr="00CC3D96">
              <w:rPr>
                <w:sz w:val="24"/>
                <w:szCs w:val="24"/>
              </w:rPr>
              <w:t>3</w:t>
            </w:r>
          </w:p>
        </w:tc>
        <w:tc>
          <w:tcPr>
            <w:tcW w:w="567" w:type="dxa"/>
            <w:hideMark/>
          </w:tcPr>
          <w:p w14:paraId="65C9F242" w14:textId="77777777" w:rsidR="006E09F4" w:rsidRPr="00CC3D96" w:rsidRDefault="006E09F4" w:rsidP="00E03485">
            <w:pPr>
              <w:spacing w:line="360" w:lineRule="auto"/>
              <w:jc w:val="both"/>
              <w:rPr>
                <w:sz w:val="24"/>
                <w:szCs w:val="24"/>
              </w:rPr>
            </w:pPr>
            <w:r w:rsidRPr="00CC3D96">
              <w:rPr>
                <w:sz w:val="24"/>
                <w:szCs w:val="24"/>
              </w:rPr>
              <w:t>3</w:t>
            </w:r>
          </w:p>
        </w:tc>
        <w:tc>
          <w:tcPr>
            <w:tcW w:w="567" w:type="dxa"/>
            <w:hideMark/>
          </w:tcPr>
          <w:p w14:paraId="0F5FB6A8" w14:textId="77777777" w:rsidR="006E09F4" w:rsidRPr="00CC3D96" w:rsidRDefault="006E09F4" w:rsidP="00E03485">
            <w:pPr>
              <w:spacing w:line="360" w:lineRule="auto"/>
              <w:jc w:val="both"/>
              <w:rPr>
                <w:sz w:val="24"/>
                <w:szCs w:val="24"/>
              </w:rPr>
            </w:pPr>
            <w:r w:rsidRPr="00CC3D96">
              <w:rPr>
                <w:sz w:val="24"/>
                <w:szCs w:val="24"/>
              </w:rPr>
              <w:t>3</w:t>
            </w:r>
          </w:p>
        </w:tc>
      </w:tr>
      <w:tr w:rsidR="006E09F4" w:rsidRPr="00CC3D96" w14:paraId="3813B703" w14:textId="77777777" w:rsidTr="00CC3D96">
        <w:trPr>
          <w:trHeight w:val="300"/>
          <w:jc w:val="center"/>
        </w:trPr>
        <w:tc>
          <w:tcPr>
            <w:tcW w:w="1561" w:type="dxa"/>
            <w:noWrap/>
            <w:hideMark/>
          </w:tcPr>
          <w:p w14:paraId="1B398353" w14:textId="77777777" w:rsidR="006E09F4" w:rsidRPr="00CC3D96" w:rsidRDefault="006E09F4" w:rsidP="00E03485">
            <w:pPr>
              <w:spacing w:line="360" w:lineRule="auto"/>
              <w:jc w:val="both"/>
              <w:rPr>
                <w:sz w:val="24"/>
                <w:szCs w:val="24"/>
              </w:rPr>
            </w:pPr>
            <w:r w:rsidRPr="00CC3D96">
              <w:rPr>
                <w:sz w:val="24"/>
                <w:szCs w:val="24"/>
              </w:rPr>
              <w:t>7</w:t>
            </w:r>
          </w:p>
        </w:tc>
        <w:tc>
          <w:tcPr>
            <w:tcW w:w="567" w:type="dxa"/>
            <w:noWrap/>
            <w:hideMark/>
          </w:tcPr>
          <w:p w14:paraId="086FD2D5"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44F7FA63"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784D8CF7" w14:textId="77777777" w:rsidR="006E09F4" w:rsidRPr="00CC3D96" w:rsidRDefault="006E09F4" w:rsidP="00E03485">
            <w:pPr>
              <w:spacing w:line="360" w:lineRule="auto"/>
              <w:jc w:val="both"/>
              <w:rPr>
                <w:sz w:val="24"/>
                <w:szCs w:val="24"/>
              </w:rPr>
            </w:pPr>
            <w:r w:rsidRPr="00CC3D96">
              <w:rPr>
                <w:sz w:val="24"/>
                <w:szCs w:val="24"/>
              </w:rPr>
              <w:t>2</w:t>
            </w:r>
          </w:p>
        </w:tc>
        <w:tc>
          <w:tcPr>
            <w:tcW w:w="567" w:type="dxa"/>
            <w:noWrap/>
            <w:hideMark/>
          </w:tcPr>
          <w:p w14:paraId="5225DA3D" w14:textId="77777777" w:rsidR="006E09F4" w:rsidRPr="00CC3D96" w:rsidRDefault="006E09F4" w:rsidP="00E03485">
            <w:pPr>
              <w:spacing w:line="360" w:lineRule="auto"/>
              <w:jc w:val="both"/>
              <w:rPr>
                <w:sz w:val="24"/>
                <w:szCs w:val="24"/>
              </w:rPr>
            </w:pPr>
            <w:r w:rsidRPr="00CC3D96">
              <w:rPr>
                <w:sz w:val="24"/>
                <w:szCs w:val="24"/>
              </w:rPr>
              <w:t>2</w:t>
            </w:r>
          </w:p>
        </w:tc>
        <w:tc>
          <w:tcPr>
            <w:tcW w:w="567" w:type="dxa"/>
          </w:tcPr>
          <w:p w14:paraId="11322F67" w14:textId="77777777" w:rsidR="006E09F4" w:rsidRPr="00CC3D96" w:rsidRDefault="006E09F4" w:rsidP="00E03485">
            <w:pPr>
              <w:spacing w:line="360" w:lineRule="auto"/>
              <w:jc w:val="both"/>
              <w:rPr>
                <w:sz w:val="24"/>
                <w:szCs w:val="24"/>
              </w:rPr>
            </w:pPr>
          </w:p>
        </w:tc>
        <w:tc>
          <w:tcPr>
            <w:tcW w:w="1561" w:type="dxa"/>
            <w:hideMark/>
          </w:tcPr>
          <w:p w14:paraId="4D5142B5" w14:textId="77777777" w:rsidR="006E09F4" w:rsidRPr="00CC3D96" w:rsidRDefault="006E09F4" w:rsidP="00E03485">
            <w:pPr>
              <w:spacing w:line="360" w:lineRule="auto"/>
              <w:jc w:val="both"/>
              <w:rPr>
                <w:sz w:val="24"/>
                <w:szCs w:val="24"/>
              </w:rPr>
            </w:pPr>
            <w:r w:rsidRPr="00CC3D96">
              <w:rPr>
                <w:sz w:val="24"/>
                <w:szCs w:val="24"/>
              </w:rPr>
              <w:t>22</w:t>
            </w:r>
          </w:p>
        </w:tc>
        <w:tc>
          <w:tcPr>
            <w:tcW w:w="567" w:type="dxa"/>
            <w:hideMark/>
          </w:tcPr>
          <w:p w14:paraId="4178EDC0" w14:textId="77777777" w:rsidR="006E09F4" w:rsidRPr="00CC3D96" w:rsidRDefault="006E09F4" w:rsidP="00E03485">
            <w:pPr>
              <w:spacing w:line="360" w:lineRule="auto"/>
              <w:jc w:val="both"/>
              <w:rPr>
                <w:sz w:val="24"/>
                <w:szCs w:val="24"/>
              </w:rPr>
            </w:pPr>
            <w:r w:rsidRPr="00CC3D96">
              <w:rPr>
                <w:sz w:val="24"/>
                <w:szCs w:val="24"/>
              </w:rPr>
              <w:t>4</w:t>
            </w:r>
          </w:p>
        </w:tc>
        <w:tc>
          <w:tcPr>
            <w:tcW w:w="567" w:type="dxa"/>
            <w:hideMark/>
          </w:tcPr>
          <w:p w14:paraId="5745A9FA" w14:textId="77777777" w:rsidR="006E09F4" w:rsidRPr="00CC3D96" w:rsidRDefault="006E09F4" w:rsidP="00E03485">
            <w:pPr>
              <w:spacing w:line="360" w:lineRule="auto"/>
              <w:jc w:val="both"/>
              <w:rPr>
                <w:sz w:val="24"/>
                <w:szCs w:val="24"/>
              </w:rPr>
            </w:pPr>
            <w:r w:rsidRPr="00CC3D96">
              <w:rPr>
                <w:sz w:val="24"/>
                <w:szCs w:val="24"/>
              </w:rPr>
              <w:t>4</w:t>
            </w:r>
          </w:p>
        </w:tc>
        <w:tc>
          <w:tcPr>
            <w:tcW w:w="567" w:type="dxa"/>
            <w:hideMark/>
          </w:tcPr>
          <w:p w14:paraId="2696C3BF" w14:textId="77777777" w:rsidR="006E09F4" w:rsidRPr="00CC3D96" w:rsidRDefault="006E09F4" w:rsidP="00E03485">
            <w:pPr>
              <w:spacing w:line="360" w:lineRule="auto"/>
              <w:jc w:val="both"/>
              <w:rPr>
                <w:sz w:val="24"/>
                <w:szCs w:val="24"/>
              </w:rPr>
            </w:pPr>
            <w:r w:rsidRPr="00CC3D96">
              <w:rPr>
                <w:sz w:val="24"/>
                <w:szCs w:val="24"/>
              </w:rPr>
              <w:t>3</w:t>
            </w:r>
          </w:p>
        </w:tc>
        <w:tc>
          <w:tcPr>
            <w:tcW w:w="567" w:type="dxa"/>
            <w:hideMark/>
          </w:tcPr>
          <w:p w14:paraId="00E04DC2" w14:textId="77777777" w:rsidR="006E09F4" w:rsidRPr="00CC3D96" w:rsidRDefault="006E09F4" w:rsidP="00E03485">
            <w:pPr>
              <w:spacing w:line="360" w:lineRule="auto"/>
              <w:jc w:val="both"/>
              <w:rPr>
                <w:sz w:val="24"/>
                <w:szCs w:val="24"/>
              </w:rPr>
            </w:pPr>
            <w:r w:rsidRPr="00CC3D96">
              <w:rPr>
                <w:sz w:val="24"/>
                <w:szCs w:val="24"/>
              </w:rPr>
              <w:t>3</w:t>
            </w:r>
          </w:p>
        </w:tc>
      </w:tr>
      <w:tr w:rsidR="006E09F4" w:rsidRPr="00CC3D96" w14:paraId="252109DD" w14:textId="77777777" w:rsidTr="00CC3D96">
        <w:trPr>
          <w:trHeight w:val="315"/>
          <w:jc w:val="center"/>
        </w:trPr>
        <w:tc>
          <w:tcPr>
            <w:tcW w:w="1561" w:type="dxa"/>
            <w:noWrap/>
            <w:hideMark/>
          </w:tcPr>
          <w:p w14:paraId="6760B605" w14:textId="77777777" w:rsidR="006E09F4" w:rsidRPr="00CC3D96" w:rsidRDefault="006E09F4" w:rsidP="00E03485">
            <w:pPr>
              <w:spacing w:line="360" w:lineRule="auto"/>
              <w:jc w:val="both"/>
              <w:rPr>
                <w:sz w:val="24"/>
                <w:szCs w:val="24"/>
              </w:rPr>
            </w:pPr>
            <w:r w:rsidRPr="00CC3D96">
              <w:rPr>
                <w:sz w:val="24"/>
                <w:szCs w:val="24"/>
              </w:rPr>
              <w:t>8</w:t>
            </w:r>
          </w:p>
        </w:tc>
        <w:tc>
          <w:tcPr>
            <w:tcW w:w="567" w:type="dxa"/>
            <w:noWrap/>
            <w:hideMark/>
          </w:tcPr>
          <w:p w14:paraId="0433D182"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52F92D16" w14:textId="77777777" w:rsidR="006E09F4" w:rsidRPr="00CC3D96" w:rsidRDefault="006E09F4" w:rsidP="00E03485">
            <w:pPr>
              <w:spacing w:line="360" w:lineRule="auto"/>
              <w:jc w:val="both"/>
              <w:rPr>
                <w:sz w:val="24"/>
                <w:szCs w:val="24"/>
              </w:rPr>
            </w:pPr>
            <w:r w:rsidRPr="00CC3D96">
              <w:rPr>
                <w:sz w:val="24"/>
                <w:szCs w:val="24"/>
              </w:rPr>
              <w:t>3</w:t>
            </w:r>
          </w:p>
        </w:tc>
        <w:tc>
          <w:tcPr>
            <w:tcW w:w="567" w:type="dxa"/>
            <w:noWrap/>
            <w:hideMark/>
          </w:tcPr>
          <w:p w14:paraId="3C437C0F"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03FB27D7" w14:textId="77777777" w:rsidR="006E09F4" w:rsidRPr="00CC3D96" w:rsidRDefault="006E09F4" w:rsidP="00E03485">
            <w:pPr>
              <w:spacing w:line="360" w:lineRule="auto"/>
              <w:jc w:val="both"/>
              <w:rPr>
                <w:sz w:val="24"/>
                <w:szCs w:val="24"/>
              </w:rPr>
            </w:pPr>
            <w:r w:rsidRPr="00CC3D96">
              <w:rPr>
                <w:sz w:val="24"/>
                <w:szCs w:val="24"/>
              </w:rPr>
              <w:t>3</w:t>
            </w:r>
          </w:p>
        </w:tc>
        <w:tc>
          <w:tcPr>
            <w:tcW w:w="567" w:type="dxa"/>
          </w:tcPr>
          <w:p w14:paraId="55341528" w14:textId="77777777" w:rsidR="006E09F4" w:rsidRPr="00CC3D96" w:rsidRDefault="006E09F4" w:rsidP="00E03485">
            <w:pPr>
              <w:spacing w:line="360" w:lineRule="auto"/>
              <w:jc w:val="both"/>
              <w:rPr>
                <w:sz w:val="24"/>
                <w:szCs w:val="24"/>
              </w:rPr>
            </w:pPr>
          </w:p>
        </w:tc>
        <w:tc>
          <w:tcPr>
            <w:tcW w:w="1561" w:type="dxa"/>
            <w:hideMark/>
          </w:tcPr>
          <w:p w14:paraId="4A1C8642" w14:textId="77777777" w:rsidR="006E09F4" w:rsidRPr="00CC3D96" w:rsidRDefault="006E09F4" w:rsidP="00E03485">
            <w:pPr>
              <w:spacing w:line="360" w:lineRule="auto"/>
              <w:jc w:val="both"/>
              <w:rPr>
                <w:sz w:val="24"/>
                <w:szCs w:val="24"/>
              </w:rPr>
            </w:pPr>
            <w:r w:rsidRPr="00CC3D96">
              <w:rPr>
                <w:sz w:val="24"/>
                <w:szCs w:val="24"/>
              </w:rPr>
              <w:t>23</w:t>
            </w:r>
          </w:p>
        </w:tc>
        <w:tc>
          <w:tcPr>
            <w:tcW w:w="567" w:type="dxa"/>
            <w:hideMark/>
          </w:tcPr>
          <w:p w14:paraId="43576CF1" w14:textId="77777777" w:rsidR="006E09F4" w:rsidRPr="00CC3D96" w:rsidRDefault="006E09F4" w:rsidP="00E03485">
            <w:pPr>
              <w:spacing w:line="360" w:lineRule="auto"/>
              <w:jc w:val="both"/>
              <w:rPr>
                <w:sz w:val="24"/>
                <w:szCs w:val="24"/>
              </w:rPr>
            </w:pPr>
            <w:r w:rsidRPr="00CC3D96">
              <w:rPr>
                <w:sz w:val="24"/>
                <w:szCs w:val="24"/>
              </w:rPr>
              <w:t>4</w:t>
            </w:r>
          </w:p>
        </w:tc>
        <w:tc>
          <w:tcPr>
            <w:tcW w:w="567" w:type="dxa"/>
            <w:hideMark/>
          </w:tcPr>
          <w:p w14:paraId="0BFB20A9" w14:textId="77777777" w:rsidR="006E09F4" w:rsidRPr="00CC3D96" w:rsidRDefault="006E09F4" w:rsidP="00E03485">
            <w:pPr>
              <w:spacing w:line="360" w:lineRule="auto"/>
              <w:jc w:val="both"/>
              <w:rPr>
                <w:sz w:val="24"/>
                <w:szCs w:val="24"/>
              </w:rPr>
            </w:pPr>
            <w:r w:rsidRPr="00CC3D96">
              <w:rPr>
                <w:sz w:val="24"/>
                <w:szCs w:val="24"/>
              </w:rPr>
              <w:t>2</w:t>
            </w:r>
          </w:p>
        </w:tc>
        <w:tc>
          <w:tcPr>
            <w:tcW w:w="567" w:type="dxa"/>
            <w:hideMark/>
          </w:tcPr>
          <w:p w14:paraId="3C20B555" w14:textId="77777777" w:rsidR="006E09F4" w:rsidRPr="00CC3D96" w:rsidRDefault="006E09F4" w:rsidP="00E03485">
            <w:pPr>
              <w:spacing w:line="360" w:lineRule="auto"/>
              <w:jc w:val="both"/>
              <w:rPr>
                <w:sz w:val="24"/>
                <w:szCs w:val="24"/>
              </w:rPr>
            </w:pPr>
            <w:r w:rsidRPr="00CC3D96">
              <w:rPr>
                <w:sz w:val="24"/>
                <w:szCs w:val="24"/>
              </w:rPr>
              <w:t>3</w:t>
            </w:r>
          </w:p>
        </w:tc>
        <w:tc>
          <w:tcPr>
            <w:tcW w:w="567" w:type="dxa"/>
            <w:hideMark/>
          </w:tcPr>
          <w:p w14:paraId="4DD951B9" w14:textId="77777777" w:rsidR="006E09F4" w:rsidRPr="00CC3D96" w:rsidRDefault="006E09F4" w:rsidP="00E03485">
            <w:pPr>
              <w:spacing w:line="360" w:lineRule="auto"/>
              <w:jc w:val="both"/>
              <w:rPr>
                <w:sz w:val="24"/>
                <w:szCs w:val="24"/>
              </w:rPr>
            </w:pPr>
            <w:r w:rsidRPr="00CC3D96">
              <w:rPr>
                <w:sz w:val="24"/>
                <w:szCs w:val="24"/>
              </w:rPr>
              <w:t>4</w:t>
            </w:r>
          </w:p>
        </w:tc>
      </w:tr>
      <w:tr w:rsidR="006E09F4" w:rsidRPr="00CC3D96" w14:paraId="1FF5EF3B" w14:textId="77777777" w:rsidTr="00CC3D96">
        <w:trPr>
          <w:trHeight w:val="300"/>
          <w:jc w:val="center"/>
        </w:trPr>
        <w:tc>
          <w:tcPr>
            <w:tcW w:w="1561" w:type="dxa"/>
            <w:noWrap/>
            <w:hideMark/>
          </w:tcPr>
          <w:p w14:paraId="7F842D16" w14:textId="77777777" w:rsidR="006E09F4" w:rsidRPr="00CC3D96" w:rsidRDefault="006E09F4" w:rsidP="00E03485">
            <w:pPr>
              <w:spacing w:line="360" w:lineRule="auto"/>
              <w:jc w:val="both"/>
              <w:rPr>
                <w:sz w:val="24"/>
                <w:szCs w:val="24"/>
              </w:rPr>
            </w:pPr>
            <w:r w:rsidRPr="00CC3D96">
              <w:rPr>
                <w:sz w:val="24"/>
                <w:szCs w:val="24"/>
              </w:rPr>
              <w:t>9</w:t>
            </w:r>
          </w:p>
        </w:tc>
        <w:tc>
          <w:tcPr>
            <w:tcW w:w="567" w:type="dxa"/>
            <w:noWrap/>
            <w:hideMark/>
          </w:tcPr>
          <w:p w14:paraId="0CC2A1FA" w14:textId="77777777" w:rsidR="006E09F4" w:rsidRPr="00CC3D96" w:rsidRDefault="006E09F4" w:rsidP="00E03485">
            <w:pPr>
              <w:spacing w:line="360" w:lineRule="auto"/>
              <w:jc w:val="both"/>
              <w:rPr>
                <w:sz w:val="24"/>
                <w:szCs w:val="24"/>
              </w:rPr>
            </w:pPr>
            <w:r w:rsidRPr="00CC3D96">
              <w:rPr>
                <w:sz w:val="24"/>
                <w:szCs w:val="24"/>
              </w:rPr>
              <w:t>3</w:t>
            </w:r>
          </w:p>
        </w:tc>
        <w:tc>
          <w:tcPr>
            <w:tcW w:w="567" w:type="dxa"/>
            <w:noWrap/>
            <w:hideMark/>
          </w:tcPr>
          <w:p w14:paraId="21CCA666" w14:textId="77777777" w:rsidR="006E09F4" w:rsidRPr="00CC3D96" w:rsidRDefault="006E09F4" w:rsidP="00E03485">
            <w:pPr>
              <w:spacing w:line="360" w:lineRule="auto"/>
              <w:jc w:val="both"/>
              <w:rPr>
                <w:sz w:val="24"/>
                <w:szCs w:val="24"/>
              </w:rPr>
            </w:pPr>
            <w:r w:rsidRPr="00CC3D96">
              <w:rPr>
                <w:sz w:val="24"/>
                <w:szCs w:val="24"/>
              </w:rPr>
              <w:t>3</w:t>
            </w:r>
          </w:p>
        </w:tc>
        <w:tc>
          <w:tcPr>
            <w:tcW w:w="567" w:type="dxa"/>
            <w:noWrap/>
            <w:hideMark/>
          </w:tcPr>
          <w:p w14:paraId="431861D5" w14:textId="77777777" w:rsidR="006E09F4" w:rsidRPr="00CC3D96" w:rsidRDefault="006E09F4" w:rsidP="00E03485">
            <w:pPr>
              <w:spacing w:line="360" w:lineRule="auto"/>
              <w:jc w:val="both"/>
              <w:rPr>
                <w:sz w:val="24"/>
                <w:szCs w:val="24"/>
              </w:rPr>
            </w:pPr>
            <w:r w:rsidRPr="00CC3D96">
              <w:rPr>
                <w:sz w:val="24"/>
                <w:szCs w:val="24"/>
              </w:rPr>
              <w:t>3</w:t>
            </w:r>
          </w:p>
        </w:tc>
        <w:tc>
          <w:tcPr>
            <w:tcW w:w="567" w:type="dxa"/>
            <w:noWrap/>
            <w:hideMark/>
          </w:tcPr>
          <w:p w14:paraId="196E0CDC" w14:textId="77777777" w:rsidR="006E09F4" w:rsidRPr="00CC3D96" w:rsidRDefault="006E09F4" w:rsidP="00E03485">
            <w:pPr>
              <w:spacing w:line="360" w:lineRule="auto"/>
              <w:jc w:val="both"/>
              <w:rPr>
                <w:sz w:val="24"/>
                <w:szCs w:val="24"/>
              </w:rPr>
            </w:pPr>
            <w:r w:rsidRPr="00CC3D96">
              <w:rPr>
                <w:sz w:val="24"/>
                <w:szCs w:val="24"/>
              </w:rPr>
              <w:t>3</w:t>
            </w:r>
          </w:p>
        </w:tc>
        <w:tc>
          <w:tcPr>
            <w:tcW w:w="567" w:type="dxa"/>
          </w:tcPr>
          <w:p w14:paraId="2DF01DA7" w14:textId="77777777" w:rsidR="006E09F4" w:rsidRPr="00CC3D96" w:rsidRDefault="006E09F4" w:rsidP="00E03485">
            <w:pPr>
              <w:spacing w:line="360" w:lineRule="auto"/>
              <w:jc w:val="both"/>
              <w:rPr>
                <w:sz w:val="24"/>
                <w:szCs w:val="24"/>
              </w:rPr>
            </w:pPr>
          </w:p>
        </w:tc>
        <w:tc>
          <w:tcPr>
            <w:tcW w:w="1561" w:type="dxa"/>
            <w:hideMark/>
          </w:tcPr>
          <w:p w14:paraId="6FAE5F50" w14:textId="77777777" w:rsidR="006E09F4" w:rsidRPr="00CC3D96" w:rsidRDefault="006E09F4" w:rsidP="00E03485">
            <w:pPr>
              <w:spacing w:line="360" w:lineRule="auto"/>
              <w:jc w:val="both"/>
              <w:rPr>
                <w:sz w:val="24"/>
                <w:szCs w:val="24"/>
              </w:rPr>
            </w:pPr>
            <w:r w:rsidRPr="00CC3D96">
              <w:rPr>
                <w:sz w:val="24"/>
                <w:szCs w:val="24"/>
              </w:rPr>
              <w:t>24</w:t>
            </w:r>
          </w:p>
        </w:tc>
        <w:tc>
          <w:tcPr>
            <w:tcW w:w="567" w:type="dxa"/>
            <w:hideMark/>
          </w:tcPr>
          <w:p w14:paraId="0F8B837D" w14:textId="77777777" w:rsidR="006E09F4" w:rsidRPr="00CC3D96" w:rsidRDefault="006E09F4" w:rsidP="00E03485">
            <w:pPr>
              <w:spacing w:line="360" w:lineRule="auto"/>
              <w:jc w:val="both"/>
              <w:rPr>
                <w:sz w:val="24"/>
                <w:szCs w:val="24"/>
              </w:rPr>
            </w:pPr>
            <w:r w:rsidRPr="00CC3D96">
              <w:rPr>
                <w:sz w:val="24"/>
                <w:szCs w:val="24"/>
              </w:rPr>
              <w:t>3</w:t>
            </w:r>
          </w:p>
        </w:tc>
        <w:tc>
          <w:tcPr>
            <w:tcW w:w="567" w:type="dxa"/>
            <w:hideMark/>
          </w:tcPr>
          <w:p w14:paraId="76401CF6" w14:textId="77777777" w:rsidR="006E09F4" w:rsidRPr="00CC3D96" w:rsidRDefault="006E09F4" w:rsidP="00E03485">
            <w:pPr>
              <w:spacing w:line="360" w:lineRule="auto"/>
              <w:jc w:val="both"/>
              <w:rPr>
                <w:sz w:val="24"/>
                <w:szCs w:val="24"/>
              </w:rPr>
            </w:pPr>
            <w:r w:rsidRPr="00CC3D96">
              <w:rPr>
                <w:sz w:val="24"/>
                <w:szCs w:val="24"/>
              </w:rPr>
              <w:t>3</w:t>
            </w:r>
          </w:p>
        </w:tc>
        <w:tc>
          <w:tcPr>
            <w:tcW w:w="567" w:type="dxa"/>
            <w:hideMark/>
          </w:tcPr>
          <w:p w14:paraId="14A3FF4F" w14:textId="77777777" w:rsidR="006E09F4" w:rsidRPr="00CC3D96" w:rsidRDefault="006E09F4" w:rsidP="00E03485">
            <w:pPr>
              <w:spacing w:line="360" w:lineRule="auto"/>
              <w:jc w:val="both"/>
              <w:rPr>
                <w:sz w:val="24"/>
                <w:szCs w:val="24"/>
              </w:rPr>
            </w:pPr>
            <w:r w:rsidRPr="00CC3D96">
              <w:rPr>
                <w:sz w:val="24"/>
                <w:szCs w:val="24"/>
              </w:rPr>
              <w:t>2</w:t>
            </w:r>
          </w:p>
        </w:tc>
        <w:tc>
          <w:tcPr>
            <w:tcW w:w="567" w:type="dxa"/>
            <w:hideMark/>
          </w:tcPr>
          <w:p w14:paraId="72862993" w14:textId="77777777" w:rsidR="006E09F4" w:rsidRPr="00CC3D96" w:rsidRDefault="006E09F4" w:rsidP="00E03485">
            <w:pPr>
              <w:spacing w:line="360" w:lineRule="auto"/>
              <w:jc w:val="both"/>
              <w:rPr>
                <w:sz w:val="24"/>
                <w:szCs w:val="24"/>
              </w:rPr>
            </w:pPr>
            <w:r w:rsidRPr="00CC3D96">
              <w:rPr>
                <w:sz w:val="24"/>
                <w:szCs w:val="24"/>
              </w:rPr>
              <w:t>3</w:t>
            </w:r>
          </w:p>
        </w:tc>
      </w:tr>
      <w:tr w:rsidR="006E09F4" w:rsidRPr="00CC3D96" w14:paraId="51FD5532" w14:textId="77777777" w:rsidTr="00CC3D96">
        <w:trPr>
          <w:trHeight w:val="300"/>
          <w:jc w:val="center"/>
        </w:trPr>
        <w:tc>
          <w:tcPr>
            <w:tcW w:w="1561" w:type="dxa"/>
            <w:noWrap/>
            <w:hideMark/>
          </w:tcPr>
          <w:p w14:paraId="38E7639B" w14:textId="77777777" w:rsidR="006E09F4" w:rsidRPr="00CC3D96" w:rsidRDefault="006E09F4" w:rsidP="00E03485">
            <w:pPr>
              <w:spacing w:line="360" w:lineRule="auto"/>
              <w:jc w:val="both"/>
              <w:rPr>
                <w:sz w:val="24"/>
                <w:szCs w:val="24"/>
              </w:rPr>
            </w:pPr>
            <w:r w:rsidRPr="00CC3D96">
              <w:rPr>
                <w:sz w:val="24"/>
                <w:szCs w:val="24"/>
              </w:rPr>
              <w:t>10</w:t>
            </w:r>
          </w:p>
        </w:tc>
        <w:tc>
          <w:tcPr>
            <w:tcW w:w="567" w:type="dxa"/>
            <w:noWrap/>
            <w:hideMark/>
          </w:tcPr>
          <w:p w14:paraId="1FE4FB7D"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2E90BD82"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01C2E891"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2D60A8F7" w14:textId="77777777" w:rsidR="006E09F4" w:rsidRPr="00CC3D96" w:rsidRDefault="006E09F4" w:rsidP="00E03485">
            <w:pPr>
              <w:spacing w:line="360" w:lineRule="auto"/>
              <w:jc w:val="both"/>
              <w:rPr>
                <w:sz w:val="24"/>
                <w:szCs w:val="24"/>
              </w:rPr>
            </w:pPr>
            <w:r w:rsidRPr="00CC3D96">
              <w:rPr>
                <w:sz w:val="24"/>
                <w:szCs w:val="24"/>
              </w:rPr>
              <w:t>3</w:t>
            </w:r>
          </w:p>
        </w:tc>
        <w:tc>
          <w:tcPr>
            <w:tcW w:w="567" w:type="dxa"/>
          </w:tcPr>
          <w:p w14:paraId="703EDE9A" w14:textId="77777777" w:rsidR="006E09F4" w:rsidRPr="00CC3D96" w:rsidRDefault="006E09F4" w:rsidP="00E03485">
            <w:pPr>
              <w:spacing w:line="360" w:lineRule="auto"/>
              <w:jc w:val="both"/>
              <w:rPr>
                <w:sz w:val="24"/>
                <w:szCs w:val="24"/>
              </w:rPr>
            </w:pPr>
          </w:p>
        </w:tc>
        <w:tc>
          <w:tcPr>
            <w:tcW w:w="1561" w:type="dxa"/>
            <w:hideMark/>
          </w:tcPr>
          <w:p w14:paraId="36EEA6BE" w14:textId="77777777" w:rsidR="006E09F4" w:rsidRPr="00CC3D96" w:rsidRDefault="006E09F4" w:rsidP="00E03485">
            <w:pPr>
              <w:spacing w:line="360" w:lineRule="auto"/>
              <w:jc w:val="both"/>
              <w:rPr>
                <w:sz w:val="24"/>
                <w:szCs w:val="24"/>
              </w:rPr>
            </w:pPr>
            <w:r w:rsidRPr="00CC3D96">
              <w:rPr>
                <w:sz w:val="24"/>
                <w:szCs w:val="24"/>
              </w:rPr>
              <w:t>25</w:t>
            </w:r>
          </w:p>
        </w:tc>
        <w:tc>
          <w:tcPr>
            <w:tcW w:w="567" w:type="dxa"/>
            <w:hideMark/>
          </w:tcPr>
          <w:p w14:paraId="7C7F96F8" w14:textId="77777777" w:rsidR="006E09F4" w:rsidRPr="00CC3D96" w:rsidRDefault="006E09F4" w:rsidP="00E03485">
            <w:pPr>
              <w:spacing w:line="360" w:lineRule="auto"/>
              <w:jc w:val="both"/>
              <w:rPr>
                <w:sz w:val="24"/>
                <w:szCs w:val="24"/>
              </w:rPr>
            </w:pPr>
            <w:r w:rsidRPr="00CC3D96">
              <w:rPr>
                <w:sz w:val="24"/>
                <w:szCs w:val="24"/>
              </w:rPr>
              <w:t>4</w:t>
            </w:r>
          </w:p>
        </w:tc>
        <w:tc>
          <w:tcPr>
            <w:tcW w:w="567" w:type="dxa"/>
            <w:hideMark/>
          </w:tcPr>
          <w:p w14:paraId="45CFA107" w14:textId="77777777" w:rsidR="006E09F4" w:rsidRPr="00CC3D96" w:rsidRDefault="006E09F4" w:rsidP="00E03485">
            <w:pPr>
              <w:spacing w:line="360" w:lineRule="auto"/>
              <w:jc w:val="both"/>
              <w:rPr>
                <w:sz w:val="24"/>
                <w:szCs w:val="24"/>
              </w:rPr>
            </w:pPr>
            <w:r w:rsidRPr="00CC3D96">
              <w:rPr>
                <w:sz w:val="24"/>
                <w:szCs w:val="24"/>
              </w:rPr>
              <w:t>4</w:t>
            </w:r>
          </w:p>
        </w:tc>
        <w:tc>
          <w:tcPr>
            <w:tcW w:w="567" w:type="dxa"/>
            <w:hideMark/>
          </w:tcPr>
          <w:p w14:paraId="496169FA" w14:textId="77777777" w:rsidR="006E09F4" w:rsidRPr="00CC3D96" w:rsidRDefault="006E09F4" w:rsidP="00E03485">
            <w:pPr>
              <w:spacing w:line="360" w:lineRule="auto"/>
              <w:jc w:val="both"/>
              <w:rPr>
                <w:sz w:val="24"/>
                <w:szCs w:val="24"/>
              </w:rPr>
            </w:pPr>
            <w:r w:rsidRPr="00CC3D96">
              <w:rPr>
                <w:sz w:val="24"/>
                <w:szCs w:val="24"/>
              </w:rPr>
              <w:t>4</w:t>
            </w:r>
          </w:p>
        </w:tc>
        <w:tc>
          <w:tcPr>
            <w:tcW w:w="567" w:type="dxa"/>
            <w:hideMark/>
          </w:tcPr>
          <w:p w14:paraId="392B6CE5" w14:textId="77777777" w:rsidR="006E09F4" w:rsidRPr="00CC3D96" w:rsidRDefault="006E09F4" w:rsidP="00E03485">
            <w:pPr>
              <w:spacing w:line="360" w:lineRule="auto"/>
              <w:jc w:val="both"/>
              <w:rPr>
                <w:sz w:val="24"/>
                <w:szCs w:val="24"/>
              </w:rPr>
            </w:pPr>
            <w:r w:rsidRPr="00CC3D96">
              <w:rPr>
                <w:sz w:val="24"/>
                <w:szCs w:val="24"/>
              </w:rPr>
              <w:t>4</w:t>
            </w:r>
          </w:p>
        </w:tc>
      </w:tr>
      <w:tr w:rsidR="006E09F4" w:rsidRPr="00CC3D96" w14:paraId="546B3008" w14:textId="77777777" w:rsidTr="00CC3D96">
        <w:trPr>
          <w:trHeight w:val="315"/>
          <w:jc w:val="center"/>
        </w:trPr>
        <w:tc>
          <w:tcPr>
            <w:tcW w:w="1561" w:type="dxa"/>
            <w:noWrap/>
            <w:hideMark/>
          </w:tcPr>
          <w:p w14:paraId="7EBA4E5B" w14:textId="77777777" w:rsidR="006E09F4" w:rsidRPr="00CC3D96" w:rsidRDefault="006E09F4" w:rsidP="00E03485">
            <w:pPr>
              <w:spacing w:line="360" w:lineRule="auto"/>
              <w:jc w:val="both"/>
              <w:rPr>
                <w:sz w:val="24"/>
                <w:szCs w:val="24"/>
              </w:rPr>
            </w:pPr>
            <w:r w:rsidRPr="00CC3D96">
              <w:rPr>
                <w:sz w:val="24"/>
                <w:szCs w:val="24"/>
              </w:rPr>
              <w:t>11</w:t>
            </w:r>
          </w:p>
        </w:tc>
        <w:tc>
          <w:tcPr>
            <w:tcW w:w="567" w:type="dxa"/>
            <w:noWrap/>
            <w:hideMark/>
          </w:tcPr>
          <w:p w14:paraId="4C5CE82D"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2343EE93"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00244A48"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0B426D92" w14:textId="77777777" w:rsidR="006E09F4" w:rsidRPr="00CC3D96" w:rsidRDefault="006E09F4" w:rsidP="00E03485">
            <w:pPr>
              <w:spacing w:line="360" w:lineRule="auto"/>
              <w:jc w:val="both"/>
              <w:rPr>
                <w:sz w:val="24"/>
                <w:szCs w:val="24"/>
              </w:rPr>
            </w:pPr>
            <w:r w:rsidRPr="00CC3D96">
              <w:rPr>
                <w:sz w:val="24"/>
                <w:szCs w:val="24"/>
              </w:rPr>
              <w:t>2</w:t>
            </w:r>
          </w:p>
        </w:tc>
        <w:tc>
          <w:tcPr>
            <w:tcW w:w="567" w:type="dxa"/>
          </w:tcPr>
          <w:p w14:paraId="0E724379" w14:textId="77777777" w:rsidR="006E09F4" w:rsidRPr="00CC3D96" w:rsidRDefault="006E09F4" w:rsidP="00E03485">
            <w:pPr>
              <w:spacing w:line="360" w:lineRule="auto"/>
              <w:jc w:val="both"/>
              <w:rPr>
                <w:sz w:val="24"/>
                <w:szCs w:val="24"/>
              </w:rPr>
            </w:pPr>
          </w:p>
        </w:tc>
        <w:tc>
          <w:tcPr>
            <w:tcW w:w="1561" w:type="dxa"/>
            <w:hideMark/>
          </w:tcPr>
          <w:p w14:paraId="50933B1C" w14:textId="77777777" w:rsidR="006E09F4" w:rsidRPr="00CC3D96" w:rsidRDefault="006E09F4" w:rsidP="00E03485">
            <w:pPr>
              <w:spacing w:line="360" w:lineRule="auto"/>
              <w:jc w:val="both"/>
              <w:rPr>
                <w:sz w:val="24"/>
                <w:szCs w:val="24"/>
              </w:rPr>
            </w:pPr>
            <w:r w:rsidRPr="00CC3D96">
              <w:rPr>
                <w:sz w:val="24"/>
                <w:szCs w:val="24"/>
              </w:rPr>
              <w:t>26</w:t>
            </w:r>
          </w:p>
        </w:tc>
        <w:tc>
          <w:tcPr>
            <w:tcW w:w="567" w:type="dxa"/>
            <w:hideMark/>
          </w:tcPr>
          <w:p w14:paraId="3B4F7AAD" w14:textId="77777777" w:rsidR="006E09F4" w:rsidRPr="00CC3D96" w:rsidRDefault="006E09F4" w:rsidP="00E03485">
            <w:pPr>
              <w:spacing w:line="360" w:lineRule="auto"/>
              <w:jc w:val="both"/>
              <w:rPr>
                <w:sz w:val="24"/>
                <w:szCs w:val="24"/>
              </w:rPr>
            </w:pPr>
            <w:r w:rsidRPr="00CC3D96">
              <w:rPr>
                <w:sz w:val="24"/>
                <w:szCs w:val="24"/>
              </w:rPr>
              <w:t>4</w:t>
            </w:r>
          </w:p>
        </w:tc>
        <w:tc>
          <w:tcPr>
            <w:tcW w:w="567" w:type="dxa"/>
            <w:hideMark/>
          </w:tcPr>
          <w:p w14:paraId="73220461" w14:textId="77777777" w:rsidR="006E09F4" w:rsidRPr="00CC3D96" w:rsidRDefault="006E09F4" w:rsidP="00E03485">
            <w:pPr>
              <w:spacing w:line="360" w:lineRule="auto"/>
              <w:jc w:val="both"/>
              <w:rPr>
                <w:sz w:val="24"/>
                <w:szCs w:val="24"/>
              </w:rPr>
            </w:pPr>
            <w:r w:rsidRPr="00CC3D96">
              <w:rPr>
                <w:sz w:val="24"/>
                <w:szCs w:val="24"/>
              </w:rPr>
              <w:t>4</w:t>
            </w:r>
          </w:p>
        </w:tc>
        <w:tc>
          <w:tcPr>
            <w:tcW w:w="567" w:type="dxa"/>
            <w:hideMark/>
          </w:tcPr>
          <w:p w14:paraId="7B0EECA7" w14:textId="77777777" w:rsidR="006E09F4" w:rsidRPr="00CC3D96" w:rsidRDefault="006E09F4" w:rsidP="00E03485">
            <w:pPr>
              <w:spacing w:line="360" w:lineRule="auto"/>
              <w:jc w:val="both"/>
              <w:rPr>
                <w:sz w:val="24"/>
                <w:szCs w:val="24"/>
              </w:rPr>
            </w:pPr>
            <w:r w:rsidRPr="00CC3D96">
              <w:rPr>
                <w:sz w:val="24"/>
                <w:szCs w:val="24"/>
              </w:rPr>
              <w:t>4</w:t>
            </w:r>
          </w:p>
        </w:tc>
        <w:tc>
          <w:tcPr>
            <w:tcW w:w="567" w:type="dxa"/>
            <w:hideMark/>
          </w:tcPr>
          <w:p w14:paraId="0699C6C5" w14:textId="77777777" w:rsidR="006E09F4" w:rsidRPr="00CC3D96" w:rsidRDefault="006E09F4" w:rsidP="00E03485">
            <w:pPr>
              <w:spacing w:line="360" w:lineRule="auto"/>
              <w:jc w:val="both"/>
              <w:rPr>
                <w:sz w:val="24"/>
                <w:szCs w:val="24"/>
              </w:rPr>
            </w:pPr>
            <w:r w:rsidRPr="00CC3D96">
              <w:rPr>
                <w:sz w:val="24"/>
                <w:szCs w:val="24"/>
              </w:rPr>
              <w:t>3</w:t>
            </w:r>
          </w:p>
        </w:tc>
      </w:tr>
      <w:tr w:rsidR="006E09F4" w:rsidRPr="00CC3D96" w14:paraId="53CC04A1" w14:textId="77777777" w:rsidTr="00CC3D96">
        <w:trPr>
          <w:trHeight w:val="300"/>
          <w:jc w:val="center"/>
        </w:trPr>
        <w:tc>
          <w:tcPr>
            <w:tcW w:w="1561" w:type="dxa"/>
            <w:noWrap/>
            <w:hideMark/>
          </w:tcPr>
          <w:p w14:paraId="2F1E9326" w14:textId="77777777" w:rsidR="006E09F4" w:rsidRPr="00CC3D96" w:rsidRDefault="006E09F4" w:rsidP="00E03485">
            <w:pPr>
              <w:spacing w:line="360" w:lineRule="auto"/>
              <w:jc w:val="both"/>
              <w:rPr>
                <w:sz w:val="24"/>
                <w:szCs w:val="24"/>
              </w:rPr>
            </w:pPr>
            <w:r w:rsidRPr="00CC3D96">
              <w:rPr>
                <w:sz w:val="24"/>
                <w:szCs w:val="24"/>
              </w:rPr>
              <w:t>12</w:t>
            </w:r>
          </w:p>
        </w:tc>
        <w:tc>
          <w:tcPr>
            <w:tcW w:w="567" w:type="dxa"/>
            <w:noWrap/>
            <w:hideMark/>
          </w:tcPr>
          <w:p w14:paraId="42FFF664"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709C2F25"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32C98FF5"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79A48B08" w14:textId="77777777" w:rsidR="006E09F4" w:rsidRPr="00CC3D96" w:rsidRDefault="006E09F4" w:rsidP="00E03485">
            <w:pPr>
              <w:spacing w:line="360" w:lineRule="auto"/>
              <w:jc w:val="both"/>
              <w:rPr>
                <w:sz w:val="24"/>
                <w:szCs w:val="24"/>
              </w:rPr>
            </w:pPr>
            <w:r w:rsidRPr="00CC3D96">
              <w:rPr>
                <w:sz w:val="24"/>
                <w:szCs w:val="24"/>
              </w:rPr>
              <w:t>3</w:t>
            </w:r>
          </w:p>
        </w:tc>
        <w:tc>
          <w:tcPr>
            <w:tcW w:w="567" w:type="dxa"/>
          </w:tcPr>
          <w:p w14:paraId="3876BABA" w14:textId="77777777" w:rsidR="006E09F4" w:rsidRPr="00CC3D96" w:rsidRDefault="006E09F4" w:rsidP="00E03485">
            <w:pPr>
              <w:spacing w:line="360" w:lineRule="auto"/>
              <w:jc w:val="both"/>
              <w:rPr>
                <w:sz w:val="24"/>
                <w:szCs w:val="24"/>
              </w:rPr>
            </w:pPr>
          </w:p>
        </w:tc>
        <w:tc>
          <w:tcPr>
            <w:tcW w:w="1561" w:type="dxa"/>
            <w:hideMark/>
          </w:tcPr>
          <w:p w14:paraId="3DE63F1F" w14:textId="77777777" w:rsidR="006E09F4" w:rsidRPr="00CC3D96" w:rsidRDefault="006E09F4" w:rsidP="00E03485">
            <w:pPr>
              <w:spacing w:line="360" w:lineRule="auto"/>
              <w:jc w:val="both"/>
              <w:rPr>
                <w:sz w:val="24"/>
                <w:szCs w:val="24"/>
              </w:rPr>
            </w:pPr>
            <w:r w:rsidRPr="00CC3D96">
              <w:rPr>
                <w:sz w:val="24"/>
                <w:szCs w:val="24"/>
              </w:rPr>
              <w:t>27</w:t>
            </w:r>
          </w:p>
        </w:tc>
        <w:tc>
          <w:tcPr>
            <w:tcW w:w="567" w:type="dxa"/>
            <w:hideMark/>
          </w:tcPr>
          <w:p w14:paraId="45106207" w14:textId="77777777" w:rsidR="006E09F4" w:rsidRPr="00CC3D96" w:rsidRDefault="006E09F4" w:rsidP="00E03485">
            <w:pPr>
              <w:spacing w:line="360" w:lineRule="auto"/>
              <w:jc w:val="both"/>
              <w:rPr>
                <w:sz w:val="24"/>
                <w:szCs w:val="24"/>
              </w:rPr>
            </w:pPr>
            <w:r w:rsidRPr="00CC3D96">
              <w:rPr>
                <w:sz w:val="24"/>
                <w:szCs w:val="24"/>
              </w:rPr>
              <w:t>3</w:t>
            </w:r>
          </w:p>
        </w:tc>
        <w:tc>
          <w:tcPr>
            <w:tcW w:w="567" w:type="dxa"/>
            <w:hideMark/>
          </w:tcPr>
          <w:p w14:paraId="208D7140" w14:textId="77777777" w:rsidR="006E09F4" w:rsidRPr="00CC3D96" w:rsidRDefault="006E09F4" w:rsidP="00E03485">
            <w:pPr>
              <w:spacing w:line="360" w:lineRule="auto"/>
              <w:jc w:val="both"/>
              <w:rPr>
                <w:sz w:val="24"/>
                <w:szCs w:val="24"/>
              </w:rPr>
            </w:pPr>
            <w:r w:rsidRPr="00CC3D96">
              <w:rPr>
                <w:sz w:val="24"/>
                <w:szCs w:val="24"/>
              </w:rPr>
              <w:t>1</w:t>
            </w:r>
          </w:p>
        </w:tc>
        <w:tc>
          <w:tcPr>
            <w:tcW w:w="567" w:type="dxa"/>
            <w:hideMark/>
          </w:tcPr>
          <w:p w14:paraId="6D3E5B65" w14:textId="77777777" w:rsidR="006E09F4" w:rsidRPr="00CC3D96" w:rsidRDefault="006E09F4" w:rsidP="00E03485">
            <w:pPr>
              <w:spacing w:line="360" w:lineRule="auto"/>
              <w:jc w:val="both"/>
              <w:rPr>
                <w:sz w:val="24"/>
                <w:szCs w:val="24"/>
              </w:rPr>
            </w:pPr>
            <w:r w:rsidRPr="00CC3D96">
              <w:rPr>
                <w:sz w:val="24"/>
                <w:szCs w:val="24"/>
              </w:rPr>
              <w:t>4</w:t>
            </w:r>
          </w:p>
        </w:tc>
        <w:tc>
          <w:tcPr>
            <w:tcW w:w="567" w:type="dxa"/>
            <w:hideMark/>
          </w:tcPr>
          <w:p w14:paraId="0C4525E9" w14:textId="77777777" w:rsidR="006E09F4" w:rsidRPr="00CC3D96" w:rsidRDefault="006E09F4" w:rsidP="00E03485">
            <w:pPr>
              <w:spacing w:line="360" w:lineRule="auto"/>
              <w:jc w:val="both"/>
              <w:rPr>
                <w:sz w:val="24"/>
                <w:szCs w:val="24"/>
              </w:rPr>
            </w:pPr>
            <w:r w:rsidRPr="00CC3D96">
              <w:rPr>
                <w:sz w:val="24"/>
                <w:szCs w:val="24"/>
              </w:rPr>
              <w:t>3</w:t>
            </w:r>
          </w:p>
        </w:tc>
      </w:tr>
      <w:tr w:rsidR="006E09F4" w:rsidRPr="00CC3D96" w14:paraId="7D0511F7" w14:textId="77777777" w:rsidTr="00CC3D96">
        <w:trPr>
          <w:trHeight w:val="300"/>
          <w:jc w:val="center"/>
        </w:trPr>
        <w:tc>
          <w:tcPr>
            <w:tcW w:w="1561" w:type="dxa"/>
            <w:noWrap/>
            <w:hideMark/>
          </w:tcPr>
          <w:p w14:paraId="54DA7C0A" w14:textId="77777777" w:rsidR="006E09F4" w:rsidRPr="00CC3D96" w:rsidRDefault="006E09F4" w:rsidP="00E03485">
            <w:pPr>
              <w:spacing w:line="360" w:lineRule="auto"/>
              <w:jc w:val="both"/>
              <w:rPr>
                <w:sz w:val="24"/>
                <w:szCs w:val="24"/>
              </w:rPr>
            </w:pPr>
            <w:r w:rsidRPr="00CC3D96">
              <w:rPr>
                <w:sz w:val="24"/>
                <w:szCs w:val="24"/>
              </w:rPr>
              <w:t>13</w:t>
            </w:r>
          </w:p>
        </w:tc>
        <w:tc>
          <w:tcPr>
            <w:tcW w:w="567" w:type="dxa"/>
            <w:noWrap/>
            <w:hideMark/>
          </w:tcPr>
          <w:p w14:paraId="5CD56685"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01CAE2D3"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5F6C5858"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5A8621CE" w14:textId="77777777" w:rsidR="006E09F4" w:rsidRPr="00CC3D96" w:rsidRDefault="006E09F4" w:rsidP="00E03485">
            <w:pPr>
              <w:spacing w:line="360" w:lineRule="auto"/>
              <w:jc w:val="both"/>
              <w:rPr>
                <w:sz w:val="24"/>
                <w:szCs w:val="24"/>
              </w:rPr>
            </w:pPr>
            <w:r w:rsidRPr="00CC3D96">
              <w:rPr>
                <w:sz w:val="24"/>
                <w:szCs w:val="24"/>
              </w:rPr>
              <w:t>3</w:t>
            </w:r>
          </w:p>
        </w:tc>
        <w:tc>
          <w:tcPr>
            <w:tcW w:w="567" w:type="dxa"/>
          </w:tcPr>
          <w:p w14:paraId="66CBB3A6" w14:textId="77777777" w:rsidR="006E09F4" w:rsidRPr="00CC3D96" w:rsidRDefault="006E09F4" w:rsidP="00E03485">
            <w:pPr>
              <w:spacing w:line="360" w:lineRule="auto"/>
              <w:jc w:val="both"/>
              <w:rPr>
                <w:sz w:val="24"/>
                <w:szCs w:val="24"/>
              </w:rPr>
            </w:pPr>
          </w:p>
        </w:tc>
        <w:tc>
          <w:tcPr>
            <w:tcW w:w="1561" w:type="dxa"/>
            <w:hideMark/>
          </w:tcPr>
          <w:p w14:paraId="2FB7E303" w14:textId="77777777" w:rsidR="006E09F4" w:rsidRPr="00CC3D96" w:rsidRDefault="006E09F4" w:rsidP="00E03485">
            <w:pPr>
              <w:spacing w:line="360" w:lineRule="auto"/>
              <w:jc w:val="both"/>
              <w:rPr>
                <w:sz w:val="24"/>
                <w:szCs w:val="24"/>
              </w:rPr>
            </w:pPr>
            <w:r w:rsidRPr="00CC3D96">
              <w:rPr>
                <w:sz w:val="24"/>
                <w:szCs w:val="24"/>
              </w:rPr>
              <w:t>28</w:t>
            </w:r>
          </w:p>
        </w:tc>
        <w:tc>
          <w:tcPr>
            <w:tcW w:w="567" w:type="dxa"/>
            <w:hideMark/>
          </w:tcPr>
          <w:p w14:paraId="3C8CBFA9" w14:textId="77777777" w:rsidR="006E09F4" w:rsidRPr="00CC3D96" w:rsidRDefault="006E09F4" w:rsidP="00E03485">
            <w:pPr>
              <w:spacing w:line="360" w:lineRule="auto"/>
              <w:jc w:val="both"/>
              <w:rPr>
                <w:sz w:val="24"/>
                <w:szCs w:val="24"/>
              </w:rPr>
            </w:pPr>
            <w:r w:rsidRPr="00CC3D96">
              <w:rPr>
                <w:sz w:val="24"/>
                <w:szCs w:val="24"/>
              </w:rPr>
              <w:t>4</w:t>
            </w:r>
          </w:p>
        </w:tc>
        <w:tc>
          <w:tcPr>
            <w:tcW w:w="567" w:type="dxa"/>
            <w:hideMark/>
          </w:tcPr>
          <w:p w14:paraId="7EA17A80" w14:textId="77777777" w:rsidR="006E09F4" w:rsidRPr="00CC3D96" w:rsidRDefault="006E09F4" w:rsidP="00E03485">
            <w:pPr>
              <w:spacing w:line="360" w:lineRule="auto"/>
              <w:jc w:val="both"/>
              <w:rPr>
                <w:sz w:val="24"/>
                <w:szCs w:val="24"/>
              </w:rPr>
            </w:pPr>
            <w:r w:rsidRPr="00CC3D96">
              <w:rPr>
                <w:sz w:val="24"/>
                <w:szCs w:val="24"/>
              </w:rPr>
              <w:t>1</w:t>
            </w:r>
          </w:p>
        </w:tc>
        <w:tc>
          <w:tcPr>
            <w:tcW w:w="567" w:type="dxa"/>
            <w:hideMark/>
          </w:tcPr>
          <w:p w14:paraId="13E584FA" w14:textId="77777777" w:rsidR="006E09F4" w:rsidRPr="00CC3D96" w:rsidRDefault="006E09F4" w:rsidP="00E03485">
            <w:pPr>
              <w:spacing w:line="360" w:lineRule="auto"/>
              <w:jc w:val="both"/>
              <w:rPr>
                <w:sz w:val="24"/>
                <w:szCs w:val="24"/>
              </w:rPr>
            </w:pPr>
            <w:r w:rsidRPr="00CC3D96">
              <w:rPr>
                <w:sz w:val="24"/>
                <w:szCs w:val="24"/>
              </w:rPr>
              <w:t>4</w:t>
            </w:r>
          </w:p>
        </w:tc>
        <w:tc>
          <w:tcPr>
            <w:tcW w:w="567" w:type="dxa"/>
            <w:hideMark/>
          </w:tcPr>
          <w:p w14:paraId="672B23B0" w14:textId="77777777" w:rsidR="006E09F4" w:rsidRPr="00CC3D96" w:rsidRDefault="006E09F4" w:rsidP="00E03485">
            <w:pPr>
              <w:spacing w:line="360" w:lineRule="auto"/>
              <w:jc w:val="both"/>
              <w:rPr>
                <w:sz w:val="24"/>
                <w:szCs w:val="24"/>
              </w:rPr>
            </w:pPr>
            <w:r w:rsidRPr="00CC3D96">
              <w:rPr>
                <w:sz w:val="24"/>
                <w:szCs w:val="24"/>
              </w:rPr>
              <w:t>4</w:t>
            </w:r>
          </w:p>
        </w:tc>
      </w:tr>
      <w:tr w:rsidR="006E09F4" w:rsidRPr="00CC3D96" w14:paraId="6FA4D724" w14:textId="77777777" w:rsidTr="00CC3D96">
        <w:trPr>
          <w:trHeight w:val="300"/>
          <w:jc w:val="center"/>
        </w:trPr>
        <w:tc>
          <w:tcPr>
            <w:tcW w:w="1561" w:type="dxa"/>
            <w:noWrap/>
            <w:hideMark/>
          </w:tcPr>
          <w:p w14:paraId="468F3AAC" w14:textId="77777777" w:rsidR="006E09F4" w:rsidRPr="00CC3D96" w:rsidRDefault="006E09F4" w:rsidP="00E03485">
            <w:pPr>
              <w:spacing w:line="360" w:lineRule="auto"/>
              <w:jc w:val="both"/>
              <w:rPr>
                <w:sz w:val="24"/>
                <w:szCs w:val="24"/>
              </w:rPr>
            </w:pPr>
            <w:r w:rsidRPr="00CC3D96">
              <w:rPr>
                <w:sz w:val="24"/>
                <w:szCs w:val="24"/>
              </w:rPr>
              <w:t>14</w:t>
            </w:r>
          </w:p>
        </w:tc>
        <w:tc>
          <w:tcPr>
            <w:tcW w:w="567" w:type="dxa"/>
            <w:noWrap/>
            <w:hideMark/>
          </w:tcPr>
          <w:p w14:paraId="7FCAC1C1"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2078112F"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39380C85" w14:textId="77777777" w:rsidR="006E09F4" w:rsidRPr="00CC3D96" w:rsidRDefault="006E09F4" w:rsidP="00E03485">
            <w:pPr>
              <w:spacing w:line="360" w:lineRule="auto"/>
              <w:jc w:val="both"/>
              <w:rPr>
                <w:sz w:val="24"/>
                <w:szCs w:val="24"/>
              </w:rPr>
            </w:pPr>
            <w:r w:rsidRPr="00CC3D96">
              <w:rPr>
                <w:sz w:val="24"/>
                <w:szCs w:val="24"/>
              </w:rPr>
              <w:t>3</w:t>
            </w:r>
          </w:p>
        </w:tc>
        <w:tc>
          <w:tcPr>
            <w:tcW w:w="567" w:type="dxa"/>
            <w:noWrap/>
            <w:hideMark/>
          </w:tcPr>
          <w:p w14:paraId="364518FE" w14:textId="77777777" w:rsidR="006E09F4" w:rsidRPr="00CC3D96" w:rsidRDefault="006E09F4" w:rsidP="00E03485">
            <w:pPr>
              <w:spacing w:line="360" w:lineRule="auto"/>
              <w:jc w:val="both"/>
              <w:rPr>
                <w:sz w:val="24"/>
                <w:szCs w:val="24"/>
              </w:rPr>
            </w:pPr>
            <w:r w:rsidRPr="00CC3D96">
              <w:rPr>
                <w:sz w:val="24"/>
                <w:szCs w:val="24"/>
              </w:rPr>
              <w:t>3</w:t>
            </w:r>
          </w:p>
        </w:tc>
        <w:tc>
          <w:tcPr>
            <w:tcW w:w="567" w:type="dxa"/>
          </w:tcPr>
          <w:p w14:paraId="13DC977A" w14:textId="77777777" w:rsidR="006E09F4" w:rsidRPr="00CC3D96" w:rsidRDefault="006E09F4" w:rsidP="00E03485">
            <w:pPr>
              <w:spacing w:line="360" w:lineRule="auto"/>
              <w:jc w:val="both"/>
              <w:rPr>
                <w:sz w:val="24"/>
                <w:szCs w:val="24"/>
              </w:rPr>
            </w:pPr>
          </w:p>
        </w:tc>
        <w:tc>
          <w:tcPr>
            <w:tcW w:w="1561" w:type="dxa"/>
            <w:hideMark/>
          </w:tcPr>
          <w:p w14:paraId="10ABD693" w14:textId="77777777" w:rsidR="006E09F4" w:rsidRPr="00CC3D96" w:rsidRDefault="006E09F4" w:rsidP="00E03485">
            <w:pPr>
              <w:spacing w:line="360" w:lineRule="auto"/>
              <w:jc w:val="both"/>
              <w:rPr>
                <w:sz w:val="24"/>
                <w:szCs w:val="24"/>
              </w:rPr>
            </w:pPr>
            <w:r w:rsidRPr="00CC3D96">
              <w:rPr>
                <w:sz w:val="24"/>
                <w:szCs w:val="24"/>
              </w:rPr>
              <w:t>29</w:t>
            </w:r>
          </w:p>
        </w:tc>
        <w:tc>
          <w:tcPr>
            <w:tcW w:w="567" w:type="dxa"/>
            <w:hideMark/>
          </w:tcPr>
          <w:p w14:paraId="2B53822C" w14:textId="77777777" w:rsidR="006E09F4" w:rsidRPr="00CC3D96" w:rsidRDefault="006E09F4" w:rsidP="00E03485">
            <w:pPr>
              <w:spacing w:line="360" w:lineRule="auto"/>
              <w:jc w:val="both"/>
              <w:rPr>
                <w:sz w:val="24"/>
                <w:szCs w:val="24"/>
              </w:rPr>
            </w:pPr>
            <w:r w:rsidRPr="00CC3D96">
              <w:rPr>
                <w:sz w:val="24"/>
                <w:szCs w:val="24"/>
              </w:rPr>
              <w:t>4</w:t>
            </w:r>
          </w:p>
        </w:tc>
        <w:tc>
          <w:tcPr>
            <w:tcW w:w="567" w:type="dxa"/>
            <w:hideMark/>
          </w:tcPr>
          <w:p w14:paraId="3DB59160" w14:textId="77777777" w:rsidR="006E09F4" w:rsidRPr="00CC3D96" w:rsidRDefault="006E09F4" w:rsidP="00E03485">
            <w:pPr>
              <w:spacing w:line="360" w:lineRule="auto"/>
              <w:jc w:val="both"/>
              <w:rPr>
                <w:sz w:val="24"/>
                <w:szCs w:val="24"/>
              </w:rPr>
            </w:pPr>
            <w:r w:rsidRPr="00CC3D96">
              <w:rPr>
                <w:sz w:val="24"/>
                <w:szCs w:val="24"/>
              </w:rPr>
              <w:t>1</w:t>
            </w:r>
          </w:p>
        </w:tc>
        <w:tc>
          <w:tcPr>
            <w:tcW w:w="567" w:type="dxa"/>
            <w:hideMark/>
          </w:tcPr>
          <w:p w14:paraId="7996DCF9" w14:textId="77777777" w:rsidR="006E09F4" w:rsidRPr="00CC3D96" w:rsidRDefault="006E09F4" w:rsidP="00E03485">
            <w:pPr>
              <w:spacing w:line="360" w:lineRule="auto"/>
              <w:jc w:val="both"/>
              <w:rPr>
                <w:sz w:val="24"/>
                <w:szCs w:val="24"/>
              </w:rPr>
            </w:pPr>
            <w:r w:rsidRPr="00CC3D96">
              <w:rPr>
                <w:sz w:val="24"/>
                <w:szCs w:val="24"/>
              </w:rPr>
              <w:t>3</w:t>
            </w:r>
          </w:p>
        </w:tc>
        <w:tc>
          <w:tcPr>
            <w:tcW w:w="567" w:type="dxa"/>
            <w:hideMark/>
          </w:tcPr>
          <w:p w14:paraId="2BA83924" w14:textId="77777777" w:rsidR="006E09F4" w:rsidRPr="00CC3D96" w:rsidRDefault="006E09F4" w:rsidP="00E03485">
            <w:pPr>
              <w:spacing w:line="360" w:lineRule="auto"/>
              <w:jc w:val="both"/>
              <w:rPr>
                <w:sz w:val="24"/>
                <w:szCs w:val="24"/>
              </w:rPr>
            </w:pPr>
            <w:r w:rsidRPr="00CC3D96">
              <w:rPr>
                <w:sz w:val="24"/>
                <w:szCs w:val="24"/>
              </w:rPr>
              <w:t>3</w:t>
            </w:r>
          </w:p>
        </w:tc>
      </w:tr>
      <w:tr w:rsidR="006E09F4" w:rsidRPr="00CC3D96" w14:paraId="10D62952" w14:textId="77777777" w:rsidTr="00CC3D96">
        <w:trPr>
          <w:trHeight w:val="300"/>
          <w:jc w:val="center"/>
        </w:trPr>
        <w:tc>
          <w:tcPr>
            <w:tcW w:w="1561" w:type="dxa"/>
            <w:noWrap/>
            <w:hideMark/>
          </w:tcPr>
          <w:p w14:paraId="21DE81B5" w14:textId="77777777" w:rsidR="006E09F4" w:rsidRPr="00CC3D96" w:rsidRDefault="006E09F4" w:rsidP="00E03485">
            <w:pPr>
              <w:spacing w:line="360" w:lineRule="auto"/>
              <w:jc w:val="both"/>
              <w:rPr>
                <w:sz w:val="24"/>
                <w:szCs w:val="24"/>
              </w:rPr>
            </w:pPr>
            <w:r w:rsidRPr="00CC3D96">
              <w:rPr>
                <w:sz w:val="24"/>
                <w:szCs w:val="24"/>
              </w:rPr>
              <w:t>15</w:t>
            </w:r>
          </w:p>
        </w:tc>
        <w:tc>
          <w:tcPr>
            <w:tcW w:w="567" w:type="dxa"/>
            <w:noWrap/>
            <w:hideMark/>
          </w:tcPr>
          <w:p w14:paraId="7022B985"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7F340911"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0A4CC4CB" w14:textId="77777777" w:rsidR="006E09F4" w:rsidRPr="00CC3D96" w:rsidRDefault="006E09F4" w:rsidP="00E03485">
            <w:pPr>
              <w:spacing w:line="360" w:lineRule="auto"/>
              <w:jc w:val="both"/>
              <w:rPr>
                <w:sz w:val="24"/>
                <w:szCs w:val="24"/>
              </w:rPr>
            </w:pPr>
            <w:r w:rsidRPr="00CC3D96">
              <w:rPr>
                <w:sz w:val="24"/>
                <w:szCs w:val="24"/>
              </w:rPr>
              <w:t>4</w:t>
            </w:r>
          </w:p>
        </w:tc>
        <w:tc>
          <w:tcPr>
            <w:tcW w:w="567" w:type="dxa"/>
            <w:noWrap/>
            <w:hideMark/>
          </w:tcPr>
          <w:p w14:paraId="3E265DB6" w14:textId="77777777" w:rsidR="006E09F4" w:rsidRPr="00CC3D96" w:rsidRDefault="006E09F4" w:rsidP="00E03485">
            <w:pPr>
              <w:spacing w:line="360" w:lineRule="auto"/>
              <w:jc w:val="both"/>
              <w:rPr>
                <w:sz w:val="24"/>
                <w:szCs w:val="24"/>
              </w:rPr>
            </w:pPr>
            <w:r w:rsidRPr="00CC3D96">
              <w:rPr>
                <w:sz w:val="24"/>
                <w:szCs w:val="24"/>
              </w:rPr>
              <w:t>3</w:t>
            </w:r>
          </w:p>
        </w:tc>
        <w:tc>
          <w:tcPr>
            <w:tcW w:w="567" w:type="dxa"/>
          </w:tcPr>
          <w:p w14:paraId="60E5F146" w14:textId="77777777" w:rsidR="006E09F4" w:rsidRPr="00CC3D96" w:rsidRDefault="006E09F4" w:rsidP="00E03485">
            <w:pPr>
              <w:spacing w:line="360" w:lineRule="auto"/>
              <w:jc w:val="both"/>
              <w:rPr>
                <w:sz w:val="24"/>
                <w:szCs w:val="24"/>
              </w:rPr>
            </w:pPr>
          </w:p>
        </w:tc>
        <w:tc>
          <w:tcPr>
            <w:tcW w:w="1561" w:type="dxa"/>
          </w:tcPr>
          <w:p w14:paraId="7065E251" w14:textId="77777777" w:rsidR="006E09F4" w:rsidRPr="00CC3D96" w:rsidRDefault="006E09F4" w:rsidP="00E03485">
            <w:pPr>
              <w:spacing w:line="360" w:lineRule="auto"/>
              <w:jc w:val="both"/>
              <w:rPr>
                <w:sz w:val="24"/>
                <w:szCs w:val="24"/>
              </w:rPr>
            </w:pPr>
          </w:p>
        </w:tc>
        <w:tc>
          <w:tcPr>
            <w:tcW w:w="567" w:type="dxa"/>
          </w:tcPr>
          <w:p w14:paraId="0FA8401B" w14:textId="77777777" w:rsidR="006E09F4" w:rsidRPr="00CC3D96" w:rsidRDefault="006E09F4" w:rsidP="00E03485">
            <w:pPr>
              <w:spacing w:line="360" w:lineRule="auto"/>
              <w:jc w:val="both"/>
              <w:rPr>
                <w:sz w:val="24"/>
                <w:szCs w:val="24"/>
              </w:rPr>
            </w:pPr>
          </w:p>
        </w:tc>
        <w:tc>
          <w:tcPr>
            <w:tcW w:w="567" w:type="dxa"/>
          </w:tcPr>
          <w:p w14:paraId="44AFF6E4" w14:textId="77777777" w:rsidR="006E09F4" w:rsidRPr="00CC3D96" w:rsidRDefault="006E09F4" w:rsidP="00E03485">
            <w:pPr>
              <w:spacing w:line="360" w:lineRule="auto"/>
              <w:jc w:val="both"/>
              <w:rPr>
                <w:sz w:val="24"/>
                <w:szCs w:val="24"/>
              </w:rPr>
            </w:pPr>
          </w:p>
        </w:tc>
        <w:tc>
          <w:tcPr>
            <w:tcW w:w="567" w:type="dxa"/>
          </w:tcPr>
          <w:p w14:paraId="2D9F73AD" w14:textId="77777777" w:rsidR="006E09F4" w:rsidRPr="00CC3D96" w:rsidRDefault="006E09F4" w:rsidP="00E03485">
            <w:pPr>
              <w:spacing w:line="360" w:lineRule="auto"/>
              <w:jc w:val="both"/>
              <w:rPr>
                <w:sz w:val="24"/>
                <w:szCs w:val="24"/>
              </w:rPr>
            </w:pPr>
          </w:p>
        </w:tc>
        <w:tc>
          <w:tcPr>
            <w:tcW w:w="567" w:type="dxa"/>
          </w:tcPr>
          <w:p w14:paraId="59258E6F" w14:textId="77777777" w:rsidR="006E09F4" w:rsidRPr="00CC3D96" w:rsidRDefault="006E09F4" w:rsidP="00E03485">
            <w:pPr>
              <w:spacing w:line="360" w:lineRule="auto"/>
              <w:jc w:val="both"/>
              <w:rPr>
                <w:sz w:val="24"/>
                <w:szCs w:val="24"/>
              </w:rPr>
            </w:pPr>
          </w:p>
        </w:tc>
      </w:tr>
    </w:tbl>
    <w:p w14:paraId="02FBDEF9" w14:textId="77777777" w:rsidR="006E09F4" w:rsidRPr="00803A75" w:rsidRDefault="006E09F4" w:rsidP="006E09F4">
      <w:pPr>
        <w:spacing w:before="5" w:line="360" w:lineRule="auto"/>
        <w:jc w:val="center"/>
      </w:pPr>
      <w:r w:rsidRPr="00803A75">
        <w:t>Fuente: Elaboración propia</w:t>
      </w:r>
    </w:p>
    <w:p w14:paraId="13A5A211" w14:textId="77777777" w:rsidR="006E09F4" w:rsidRPr="00803A75" w:rsidRDefault="006E09F4" w:rsidP="006E09F4">
      <w:pPr>
        <w:spacing w:before="5" w:line="360" w:lineRule="auto"/>
        <w:ind w:firstLine="720"/>
        <w:jc w:val="both"/>
        <w:rPr>
          <w:spacing w:val="1"/>
        </w:rPr>
      </w:pPr>
      <w:r w:rsidRPr="00803A75">
        <w:t xml:space="preserve">Posteriormente, se analizaron los datos estadísticamente presentados en la </w:t>
      </w:r>
      <w:r>
        <w:t>t</w:t>
      </w:r>
      <w:r w:rsidRPr="00803A75">
        <w:t xml:space="preserve">abla 5 con </w:t>
      </w:r>
      <w:r w:rsidRPr="00195FBE">
        <w:rPr>
          <w:i/>
          <w:iCs/>
        </w:rPr>
        <w:t>software</w:t>
      </w:r>
      <w:r w:rsidRPr="00803A75">
        <w:rPr>
          <w:spacing w:val="-1"/>
        </w:rPr>
        <w:t xml:space="preserve"> </w:t>
      </w:r>
      <w:r w:rsidRPr="00803A75">
        <w:t>Minitab, versión 18,</w:t>
      </w:r>
      <w:r w:rsidRPr="00803A75">
        <w:rPr>
          <w:spacing w:val="-1"/>
        </w:rPr>
        <w:t xml:space="preserve"> utilizando el estadístico </w:t>
      </w:r>
      <w:r w:rsidRPr="00803A75">
        <w:t>de</w:t>
      </w:r>
      <w:r w:rsidRPr="00803A75">
        <w:rPr>
          <w:spacing w:val="-2"/>
        </w:rPr>
        <w:t xml:space="preserve"> </w:t>
      </w:r>
      <w:r w:rsidRPr="00803A75">
        <w:t>Friedman.</w:t>
      </w:r>
      <w:r w:rsidRPr="00803A75">
        <w:rPr>
          <w:spacing w:val="-4"/>
        </w:rPr>
        <w:t xml:space="preserve"> En esta fase se plantearon l</w:t>
      </w:r>
      <w:r w:rsidRPr="00803A75">
        <w:t>as siguientes hipótesis</w:t>
      </w:r>
      <w:r w:rsidRPr="00803A75">
        <w:rPr>
          <w:spacing w:val="1"/>
        </w:rPr>
        <w:t>:</w:t>
      </w:r>
    </w:p>
    <w:p w14:paraId="54473514" w14:textId="77777777" w:rsidR="006E09F4" w:rsidRPr="00803A75" w:rsidRDefault="006E09F4" w:rsidP="006E09F4">
      <w:pPr>
        <w:spacing w:before="5" w:line="360" w:lineRule="auto"/>
        <w:ind w:left="567"/>
        <w:jc w:val="both"/>
        <w:rPr>
          <w:spacing w:val="1"/>
        </w:rPr>
      </w:pPr>
      <w:r w:rsidRPr="00803A75">
        <w:rPr>
          <w:spacing w:val="1"/>
        </w:rPr>
        <w:t>H</w:t>
      </w:r>
      <w:r w:rsidRPr="00803A75">
        <w:rPr>
          <w:spacing w:val="1"/>
          <w:vertAlign w:val="subscript"/>
        </w:rPr>
        <w:t>0</w:t>
      </w:r>
      <w:r w:rsidRPr="00803A75">
        <w:rPr>
          <w:spacing w:val="1"/>
        </w:rPr>
        <w:t>: Los efectos del tratamiento son igual a cero.</w:t>
      </w:r>
    </w:p>
    <w:p w14:paraId="4ACC1502" w14:textId="77777777" w:rsidR="006E09F4" w:rsidRPr="00803A75" w:rsidRDefault="006E09F4" w:rsidP="006E09F4">
      <w:pPr>
        <w:spacing w:before="5" w:line="360" w:lineRule="auto"/>
        <w:ind w:left="567"/>
        <w:jc w:val="both"/>
        <w:rPr>
          <w:spacing w:val="1"/>
        </w:rPr>
      </w:pPr>
      <w:r w:rsidRPr="00803A75">
        <w:rPr>
          <w:spacing w:val="1"/>
        </w:rPr>
        <w:t>H</w:t>
      </w:r>
      <w:r w:rsidRPr="00803A75">
        <w:rPr>
          <w:spacing w:val="1"/>
          <w:vertAlign w:val="subscript"/>
        </w:rPr>
        <w:t>1</w:t>
      </w:r>
      <w:r w:rsidRPr="00803A75">
        <w:rPr>
          <w:spacing w:val="1"/>
        </w:rPr>
        <w:t>: No todos los efectos de los tratamientos son iguales a ceros.</w:t>
      </w:r>
    </w:p>
    <w:p w14:paraId="124ED847" w14:textId="77777777" w:rsidR="006E09F4" w:rsidRDefault="006E09F4" w:rsidP="006E09F4">
      <w:pPr>
        <w:pStyle w:val="Descripcin"/>
        <w:keepNext/>
        <w:spacing w:line="360" w:lineRule="auto"/>
        <w:jc w:val="both"/>
      </w:pPr>
    </w:p>
    <w:p w14:paraId="53C16B3E" w14:textId="77777777" w:rsidR="00F14190" w:rsidRDefault="00F14190" w:rsidP="00F14190"/>
    <w:p w14:paraId="20AFE912" w14:textId="77777777" w:rsidR="00F14190" w:rsidRDefault="00F14190" w:rsidP="00F14190"/>
    <w:p w14:paraId="1A1A3C8C" w14:textId="77777777" w:rsidR="00F14190" w:rsidRDefault="00F14190" w:rsidP="00F14190"/>
    <w:p w14:paraId="1B2277F9" w14:textId="77777777" w:rsidR="00F14190" w:rsidRDefault="00F14190" w:rsidP="00F14190"/>
    <w:p w14:paraId="71B268C1" w14:textId="77777777" w:rsidR="00F14190" w:rsidRDefault="00F14190" w:rsidP="00F14190"/>
    <w:p w14:paraId="41A28DF0" w14:textId="77777777" w:rsidR="00F14190" w:rsidRDefault="00F14190" w:rsidP="00F14190"/>
    <w:p w14:paraId="7886A057" w14:textId="77777777" w:rsidR="00F14190" w:rsidRDefault="00F14190" w:rsidP="00F14190"/>
    <w:p w14:paraId="37579589" w14:textId="77777777" w:rsidR="00F14190" w:rsidRDefault="00F14190" w:rsidP="00F14190"/>
    <w:p w14:paraId="30DA1E94" w14:textId="77777777" w:rsidR="00F14190" w:rsidRDefault="00F14190" w:rsidP="00F14190"/>
    <w:p w14:paraId="70157C0E" w14:textId="77777777" w:rsidR="00F14190" w:rsidRPr="00F14190" w:rsidRDefault="00F14190" w:rsidP="00F14190"/>
    <w:p w14:paraId="75CBDA81" w14:textId="77777777" w:rsidR="006E09F4" w:rsidRPr="00803A75" w:rsidRDefault="006E09F4" w:rsidP="00F14190">
      <w:pPr>
        <w:pStyle w:val="Descripcin"/>
        <w:keepNext/>
        <w:spacing w:after="0" w:line="360" w:lineRule="auto"/>
        <w:rPr>
          <w:b w:val="0"/>
          <w:bCs w:val="0"/>
        </w:rPr>
      </w:pPr>
      <w:r w:rsidRPr="00803A75">
        <w:lastRenderedPageBreak/>
        <w:t xml:space="preserve">Tabla 5. </w:t>
      </w:r>
      <w:r w:rsidRPr="00803A75">
        <w:rPr>
          <w:b w:val="0"/>
          <w:bCs w:val="0"/>
        </w:rPr>
        <w:t xml:space="preserve">Prueba de Friedman del criterio </w:t>
      </w:r>
      <w:r w:rsidRPr="00803A75">
        <w:rPr>
          <w:b w:val="0"/>
          <w:bCs w:val="0"/>
          <w:i/>
          <w:iCs/>
        </w:rPr>
        <w:t xml:space="preserve">claridad </w:t>
      </w:r>
      <w:r w:rsidRPr="00803A75">
        <w:rPr>
          <w:b w:val="0"/>
          <w:bCs w:val="0"/>
        </w:rPr>
        <w:t>(resultados Minitab*)</w:t>
      </w:r>
    </w:p>
    <w:tbl>
      <w:tblPr>
        <w:tblW w:w="0" w:type="auto"/>
        <w:jc w:val="center"/>
        <w:tblLook w:val="04A0" w:firstRow="1" w:lastRow="0" w:firstColumn="1" w:lastColumn="0" w:noHBand="0" w:noVBand="1"/>
      </w:tblPr>
      <w:tblGrid>
        <w:gridCol w:w="2683"/>
        <w:gridCol w:w="570"/>
        <w:gridCol w:w="1503"/>
        <w:gridCol w:w="2516"/>
      </w:tblGrid>
      <w:tr w:rsidR="006E09F4" w:rsidRPr="00803A75" w14:paraId="6912B7D9" w14:textId="77777777" w:rsidTr="00E03485">
        <w:trPr>
          <w:jc w:val="center"/>
        </w:trPr>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288A8857" w14:textId="77777777" w:rsidR="006E09F4" w:rsidRPr="00803A75" w:rsidRDefault="006E09F4" w:rsidP="00E03485">
            <w:pPr>
              <w:spacing w:before="90" w:line="360" w:lineRule="auto"/>
              <w:jc w:val="both"/>
            </w:pPr>
            <w:proofErr w:type="spellStart"/>
            <w:r w:rsidRPr="00803A75">
              <w:t>Tratamiento_Cjz</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659D46A6" w14:textId="77777777" w:rsidR="006E09F4" w:rsidRPr="00803A75" w:rsidRDefault="006E09F4" w:rsidP="00E03485">
            <w:pPr>
              <w:spacing w:before="90" w:line="360" w:lineRule="auto"/>
              <w:jc w:val="both"/>
            </w:pPr>
            <w:r w:rsidRPr="00803A75">
              <w:t>N</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5DAC2E5C" w14:textId="77777777" w:rsidR="006E09F4" w:rsidRPr="00803A75" w:rsidRDefault="006E09F4" w:rsidP="00E03485">
            <w:pPr>
              <w:spacing w:before="90" w:line="360" w:lineRule="auto"/>
              <w:jc w:val="both"/>
            </w:pPr>
            <w:r w:rsidRPr="00803A75">
              <w:t>Mediana</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317B7A61" w14:textId="77777777" w:rsidR="006E09F4" w:rsidRPr="00803A75" w:rsidRDefault="006E09F4" w:rsidP="00E03485">
            <w:pPr>
              <w:spacing w:before="90" w:line="360" w:lineRule="auto"/>
              <w:jc w:val="both"/>
            </w:pPr>
            <w:r w:rsidRPr="00803A75">
              <w:t>Suma de clasificaciones</w:t>
            </w:r>
          </w:p>
        </w:tc>
      </w:tr>
      <w:tr w:rsidR="006E09F4" w:rsidRPr="00803A75" w14:paraId="7F07F40E" w14:textId="77777777" w:rsidTr="00E03485">
        <w:trPr>
          <w:jc w:val="center"/>
        </w:trPr>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0E23ED28" w14:textId="77777777" w:rsidR="006E09F4" w:rsidRPr="00803A75" w:rsidRDefault="006E09F4" w:rsidP="00E03485">
            <w:pPr>
              <w:spacing w:before="90" w:line="360" w:lineRule="auto"/>
              <w:jc w:val="both"/>
            </w:pPr>
            <w:r w:rsidRPr="00803A75">
              <w:t>1</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34DCB89" w14:textId="77777777" w:rsidR="006E09F4" w:rsidRPr="00803A75" w:rsidRDefault="006E09F4" w:rsidP="00E03485">
            <w:pPr>
              <w:spacing w:before="90" w:line="360" w:lineRule="auto"/>
              <w:jc w:val="both"/>
            </w:pPr>
            <w:r w:rsidRPr="00803A75">
              <w:t>29</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A85FC7F" w14:textId="77777777" w:rsidR="006E09F4" w:rsidRPr="00803A75" w:rsidRDefault="006E09F4" w:rsidP="00E03485">
            <w:pPr>
              <w:spacing w:before="90" w:line="360" w:lineRule="auto"/>
              <w:jc w:val="both"/>
            </w:pPr>
            <w:r w:rsidRPr="00803A75">
              <w:t>3.75</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13450AD" w14:textId="77777777" w:rsidR="006E09F4" w:rsidRPr="00803A75" w:rsidRDefault="006E09F4" w:rsidP="00E03485">
            <w:pPr>
              <w:spacing w:before="90" w:line="360" w:lineRule="auto"/>
              <w:jc w:val="both"/>
            </w:pPr>
            <w:r w:rsidRPr="00803A75">
              <w:t>91.0</w:t>
            </w:r>
          </w:p>
        </w:tc>
      </w:tr>
      <w:tr w:rsidR="006E09F4" w:rsidRPr="00803A75" w14:paraId="29B0FABB" w14:textId="77777777" w:rsidTr="00E03485">
        <w:trPr>
          <w:jc w:val="center"/>
        </w:trPr>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6F2ABCFC" w14:textId="77777777" w:rsidR="006E09F4" w:rsidRPr="00803A75" w:rsidRDefault="006E09F4" w:rsidP="00E03485">
            <w:pPr>
              <w:spacing w:before="90" w:line="360" w:lineRule="auto"/>
              <w:jc w:val="both"/>
            </w:pPr>
            <w:r w:rsidRPr="00803A75">
              <w:t>2</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5A11225" w14:textId="77777777" w:rsidR="006E09F4" w:rsidRPr="00803A75" w:rsidRDefault="006E09F4" w:rsidP="00E03485">
            <w:pPr>
              <w:spacing w:before="90" w:line="360" w:lineRule="auto"/>
              <w:jc w:val="both"/>
            </w:pPr>
            <w:r w:rsidRPr="00803A75">
              <w:t>29</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F42065C" w14:textId="77777777" w:rsidR="006E09F4" w:rsidRPr="00803A75" w:rsidRDefault="006E09F4" w:rsidP="00E03485">
            <w:pPr>
              <w:spacing w:before="90" w:line="360" w:lineRule="auto"/>
              <w:jc w:val="both"/>
            </w:pPr>
            <w:r w:rsidRPr="00803A75">
              <w:t>3.50</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2FAC6FF" w14:textId="77777777" w:rsidR="006E09F4" w:rsidRPr="00803A75" w:rsidRDefault="006E09F4" w:rsidP="00E03485">
            <w:pPr>
              <w:spacing w:before="90" w:line="360" w:lineRule="auto"/>
              <w:jc w:val="both"/>
            </w:pPr>
            <w:r w:rsidRPr="00803A75">
              <w:t>68.0</w:t>
            </w:r>
          </w:p>
        </w:tc>
      </w:tr>
      <w:tr w:rsidR="006E09F4" w:rsidRPr="00803A75" w14:paraId="3E11D25F" w14:textId="77777777" w:rsidTr="00E03485">
        <w:trPr>
          <w:jc w:val="center"/>
        </w:trPr>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058FA676" w14:textId="77777777" w:rsidR="006E09F4" w:rsidRPr="00803A75" w:rsidRDefault="006E09F4" w:rsidP="00E03485">
            <w:pPr>
              <w:spacing w:before="90" w:line="360" w:lineRule="auto"/>
              <w:jc w:val="both"/>
            </w:pPr>
            <w:r w:rsidRPr="00803A75">
              <w:t>3</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2F1BE20" w14:textId="77777777" w:rsidR="006E09F4" w:rsidRPr="00803A75" w:rsidRDefault="006E09F4" w:rsidP="00E03485">
            <w:pPr>
              <w:spacing w:before="90" w:line="360" w:lineRule="auto"/>
              <w:jc w:val="both"/>
            </w:pPr>
            <w:r w:rsidRPr="00803A75">
              <w:t>29</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3F17D9D8" w14:textId="77777777" w:rsidR="006E09F4" w:rsidRPr="00803A75" w:rsidRDefault="006E09F4" w:rsidP="00E03485">
            <w:pPr>
              <w:spacing w:before="90" w:line="360" w:lineRule="auto"/>
              <w:jc w:val="both"/>
            </w:pPr>
            <w:r w:rsidRPr="00803A75">
              <w:t>3.50</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10D1601" w14:textId="77777777" w:rsidR="006E09F4" w:rsidRPr="00803A75" w:rsidRDefault="006E09F4" w:rsidP="00E03485">
            <w:pPr>
              <w:spacing w:before="90" w:line="360" w:lineRule="auto"/>
              <w:jc w:val="both"/>
            </w:pPr>
            <w:r w:rsidRPr="00803A75">
              <w:t>73.5</w:t>
            </w:r>
          </w:p>
        </w:tc>
      </w:tr>
      <w:tr w:rsidR="006E09F4" w:rsidRPr="00803A75" w14:paraId="145B96E1" w14:textId="77777777" w:rsidTr="00E03485">
        <w:trPr>
          <w:jc w:val="center"/>
        </w:trPr>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CC04E38" w14:textId="77777777" w:rsidR="006E09F4" w:rsidRPr="00803A75" w:rsidRDefault="006E09F4" w:rsidP="00E03485">
            <w:pPr>
              <w:spacing w:before="90" w:line="360" w:lineRule="auto"/>
              <w:jc w:val="both"/>
            </w:pPr>
            <w:r w:rsidRPr="00803A75">
              <w:t>4</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08858DAB" w14:textId="77777777" w:rsidR="006E09F4" w:rsidRPr="00803A75" w:rsidRDefault="006E09F4" w:rsidP="00E03485">
            <w:pPr>
              <w:spacing w:before="90" w:line="360" w:lineRule="auto"/>
              <w:jc w:val="both"/>
            </w:pPr>
            <w:r w:rsidRPr="00803A75">
              <w:t>29</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06988C00" w14:textId="77777777" w:rsidR="006E09F4" w:rsidRPr="00803A75" w:rsidRDefault="006E09F4" w:rsidP="00E03485">
            <w:pPr>
              <w:spacing w:before="90" w:line="360" w:lineRule="auto"/>
              <w:jc w:val="both"/>
            </w:pPr>
            <w:r w:rsidRPr="00803A75">
              <w:t>3.25</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53F9C4A" w14:textId="77777777" w:rsidR="006E09F4" w:rsidRPr="00803A75" w:rsidRDefault="006E09F4" w:rsidP="00E03485">
            <w:pPr>
              <w:spacing w:before="90" w:line="360" w:lineRule="auto"/>
              <w:jc w:val="both"/>
            </w:pPr>
            <w:r w:rsidRPr="00803A75">
              <w:t>57.5</w:t>
            </w:r>
          </w:p>
        </w:tc>
      </w:tr>
      <w:tr w:rsidR="006E09F4" w:rsidRPr="00803A75" w14:paraId="6CD98592" w14:textId="77777777" w:rsidTr="00E03485">
        <w:trPr>
          <w:jc w:val="center"/>
        </w:trPr>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8B800F8" w14:textId="77777777" w:rsidR="006E09F4" w:rsidRPr="00803A75" w:rsidRDefault="006E09F4" w:rsidP="00E03485">
            <w:pPr>
              <w:spacing w:before="90" w:line="360" w:lineRule="auto"/>
              <w:jc w:val="both"/>
            </w:pPr>
            <w:r w:rsidRPr="00803A75">
              <w:t>General</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6609EBA7" w14:textId="77777777" w:rsidR="006E09F4" w:rsidRPr="00803A75" w:rsidRDefault="006E09F4" w:rsidP="00E03485">
            <w:pPr>
              <w:spacing w:before="90" w:line="360" w:lineRule="auto"/>
              <w:jc w:val="both"/>
            </w:pPr>
            <w:r w:rsidRPr="00803A75">
              <w:t>116</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5A26366" w14:textId="77777777" w:rsidR="006E09F4" w:rsidRPr="00803A75" w:rsidRDefault="006E09F4" w:rsidP="00E03485">
            <w:pPr>
              <w:spacing w:before="90" w:line="360" w:lineRule="auto"/>
              <w:jc w:val="both"/>
            </w:pPr>
            <w:r w:rsidRPr="00803A75">
              <w:t>3.50</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61CC11F3" w14:textId="77777777" w:rsidR="006E09F4" w:rsidRPr="00803A75" w:rsidRDefault="006E09F4" w:rsidP="00E03485">
            <w:pPr>
              <w:spacing w:line="360" w:lineRule="auto"/>
              <w:jc w:val="both"/>
            </w:pPr>
          </w:p>
        </w:tc>
      </w:tr>
      <w:tr w:rsidR="006E09F4" w:rsidRPr="00803A75" w14:paraId="78BFC97A" w14:textId="77777777" w:rsidTr="00E03485">
        <w:trPr>
          <w:jc w:val="center"/>
        </w:trPr>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6FE61A43" w14:textId="77777777" w:rsidR="006E09F4" w:rsidRPr="00803A75" w:rsidRDefault="006E09F4" w:rsidP="00E03485">
            <w:pPr>
              <w:spacing w:before="90" w:line="360" w:lineRule="auto"/>
              <w:jc w:val="both"/>
            </w:pPr>
            <w:r w:rsidRPr="00803A75">
              <w:t>Método</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698A6FA7" w14:textId="77777777" w:rsidR="006E09F4" w:rsidRPr="00803A75" w:rsidRDefault="006E09F4" w:rsidP="00E03485">
            <w:pPr>
              <w:spacing w:before="90" w:line="360" w:lineRule="auto"/>
              <w:jc w:val="both"/>
            </w:pPr>
            <w:r w:rsidRPr="00803A75">
              <w:t>GL</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EEA487C" w14:textId="77777777" w:rsidR="006E09F4" w:rsidRPr="00803A75" w:rsidRDefault="006E09F4" w:rsidP="00E03485">
            <w:pPr>
              <w:spacing w:before="90" w:line="360" w:lineRule="auto"/>
              <w:jc w:val="both"/>
            </w:pPr>
            <w:r w:rsidRPr="00803A75">
              <w:t>Chi-cuadrada</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CEBAFAF" w14:textId="77777777" w:rsidR="006E09F4" w:rsidRPr="00803A75" w:rsidRDefault="006E09F4" w:rsidP="00E03485">
            <w:pPr>
              <w:spacing w:before="90" w:line="360" w:lineRule="auto"/>
              <w:jc w:val="both"/>
            </w:pPr>
            <w:r w:rsidRPr="00803A75">
              <w:t>Valor p</w:t>
            </w:r>
          </w:p>
        </w:tc>
      </w:tr>
      <w:tr w:rsidR="006E09F4" w:rsidRPr="00803A75" w14:paraId="3E339EB0" w14:textId="77777777" w:rsidTr="00E03485">
        <w:trPr>
          <w:jc w:val="center"/>
        </w:trPr>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0A145BA" w14:textId="77777777" w:rsidR="006E09F4" w:rsidRPr="00803A75" w:rsidRDefault="006E09F4" w:rsidP="00E03485">
            <w:pPr>
              <w:spacing w:before="90" w:line="360" w:lineRule="auto"/>
              <w:jc w:val="both"/>
            </w:pPr>
            <w:r w:rsidRPr="00803A75">
              <w:t>No ajustado para empates</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5FCECE0" w14:textId="77777777" w:rsidR="006E09F4" w:rsidRPr="00803A75" w:rsidRDefault="006E09F4" w:rsidP="00E03485">
            <w:pPr>
              <w:spacing w:before="90" w:line="360" w:lineRule="auto"/>
              <w:jc w:val="both"/>
            </w:pPr>
            <w:r w:rsidRPr="00803A75">
              <w:t>3</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03183468" w14:textId="77777777" w:rsidR="006E09F4" w:rsidRPr="00803A75" w:rsidRDefault="006E09F4" w:rsidP="00E03485">
            <w:pPr>
              <w:spacing w:before="90" w:line="360" w:lineRule="auto"/>
              <w:jc w:val="both"/>
            </w:pPr>
            <w:r w:rsidRPr="00803A75">
              <w:t>12.18</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29F23F7" w14:textId="77777777" w:rsidR="006E09F4" w:rsidRPr="00803A75" w:rsidRDefault="006E09F4" w:rsidP="00E03485">
            <w:pPr>
              <w:spacing w:before="90" w:line="360" w:lineRule="auto"/>
              <w:jc w:val="both"/>
            </w:pPr>
            <w:r w:rsidRPr="00803A75">
              <w:t>0.007</w:t>
            </w:r>
          </w:p>
        </w:tc>
      </w:tr>
      <w:tr w:rsidR="006E09F4" w:rsidRPr="00803A75" w14:paraId="024346D3" w14:textId="77777777" w:rsidTr="00E03485">
        <w:trPr>
          <w:jc w:val="center"/>
        </w:trPr>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D5B9C41" w14:textId="77777777" w:rsidR="006E09F4" w:rsidRPr="00803A75" w:rsidRDefault="006E09F4" w:rsidP="00E03485">
            <w:pPr>
              <w:spacing w:before="90" w:line="360" w:lineRule="auto"/>
              <w:jc w:val="both"/>
            </w:pPr>
            <w:r w:rsidRPr="00803A75">
              <w:t>Ajustado para empates</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E864D0C" w14:textId="77777777" w:rsidR="006E09F4" w:rsidRPr="00803A75" w:rsidRDefault="006E09F4" w:rsidP="00E03485">
            <w:pPr>
              <w:spacing w:before="90" w:line="360" w:lineRule="auto"/>
              <w:jc w:val="both"/>
            </w:pPr>
            <w:r w:rsidRPr="00803A75">
              <w:t>3</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1467A43" w14:textId="77777777" w:rsidR="006E09F4" w:rsidRPr="00803A75" w:rsidRDefault="006E09F4" w:rsidP="00E03485">
            <w:pPr>
              <w:spacing w:before="90" w:line="360" w:lineRule="auto"/>
              <w:jc w:val="both"/>
            </w:pPr>
            <w:r w:rsidRPr="00803A75">
              <w:t>18.68</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7CD18F5" w14:textId="77777777" w:rsidR="006E09F4" w:rsidRPr="00803A75" w:rsidRDefault="006E09F4" w:rsidP="00E03485">
            <w:pPr>
              <w:spacing w:before="90" w:line="360" w:lineRule="auto"/>
              <w:jc w:val="both"/>
            </w:pPr>
            <w:r w:rsidRPr="00803A75">
              <w:t>0.000</w:t>
            </w:r>
          </w:p>
        </w:tc>
      </w:tr>
    </w:tbl>
    <w:p w14:paraId="6A00BBA1" w14:textId="77777777" w:rsidR="006E09F4" w:rsidRPr="00803A75" w:rsidRDefault="006E09F4" w:rsidP="006E09F4">
      <w:pPr>
        <w:spacing w:before="5" w:line="360" w:lineRule="auto"/>
        <w:jc w:val="center"/>
      </w:pPr>
      <w:r w:rsidRPr="00803A75">
        <w:t>Fuente: Elaboración propia</w:t>
      </w:r>
    </w:p>
    <w:p w14:paraId="392B0B6C" w14:textId="77777777" w:rsidR="006E09F4" w:rsidRPr="00803A75" w:rsidRDefault="006E09F4" w:rsidP="006E09F4">
      <w:pPr>
        <w:spacing w:before="19" w:line="360" w:lineRule="auto"/>
        <w:ind w:firstLine="720"/>
        <w:jc w:val="both"/>
      </w:pPr>
      <w:r w:rsidRPr="00803A75">
        <w:t xml:space="preserve">También, realizó la prueba estadística de Friedman para el criterio de </w:t>
      </w:r>
      <w:r w:rsidRPr="00803A75">
        <w:rPr>
          <w:i/>
        </w:rPr>
        <w:t>coherencia</w:t>
      </w:r>
      <w:r w:rsidRPr="00803A75">
        <w:t xml:space="preserve">. En la </w:t>
      </w:r>
      <w:r>
        <w:t>t</w:t>
      </w:r>
      <w:r w:rsidRPr="00803A75">
        <w:t xml:space="preserve">abla 6 se observan los resultados para S (ajustado para empates). </w:t>
      </w:r>
    </w:p>
    <w:p w14:paraId="43620959" w14:textId="77777777" w:rsidR="006E09F4" w:rsidRPr="00803A75" w:rsidRDefault="006E09F4" w:rsidP="006E09F4">
      <w:pPr>
        <w:spacing w:before="19" w:line="360" w:lineRule="auto"/>
        <w:ind w:firstLine="720"/>
        <w:jc w:val="both"/>
      </w:pPr>
    </w:p>
    <w:p w14:paraId="230D7061" w14:textId="77777777" w:rsidR="006E09F4" w:rsidRPr="00803A75" w:rsidRDefault="006E09F4" w:rsidP="00F14190">
      <w:pPr>
        <w:pStyle w:val="Descripcin"/>
        <w:keepNext/>
        <w:spacing w:after="0" w:line="360" w:lineRule="auto"/>
        <w:rPr>
          <w:b w:val="0"/>
          <w:bCs w:val="0"/>
        </w:rPr>
      </w:pPr>
      <w:r w:rsidRPr="00803A75">
        <w:t xml:space="preserve">Tabla 6. </w:t>
      </w:r>
      <w:r w:rsidRPr="00803A75">
        <w:rPr>
          <w:b w:val="0"/>
          <w:bCs w:val="0"/>
        </w:rPr>
        <w:t xml:space="preserve">Prueba </w:t>
      </w:r>
      <w:r>
        <w:rPr>
          <w:b w:val="0"/>
          <w:bCs w:val="0"/>
        </w:rPr>
        <w:t>e</w:t>
      </w:r>
      <w:r w:rsidRPr="00803A75">
        <w:rPr>
          <w:b w:val="0"/>
          <w:bCs w:val="0"/>
        </w:rPr>
        <w:t xml:space="preserve">stadística de Friedman para los </w:t>
      </w:r>
      <w:r>
        <w:rPr>
          <w:b w:val="0"/>
          <w:bCs w:val="0"/>
        </w:rPr>
        <w:t>c</w:t>
      </w:r>
      <w:r w:rsidRPr="00803A75">
        <w:rPr>
          <w:b w:val="0"/>
          <w:bCs w:val="0"/>
        </w:rPr>
        <w:t xml:space="preserve">riterios </w:t>
      </w:r>
      <w:r>
        <w:rPr>
          <w:b w:val="0"/>
          <w:bCs w:val="0"/>
          <w:i/>
          <w:iCs/>
        </w:rPr>
        <w:t>c</w:t>
      </w:r>
      <w:r w:rsidRPr="00803A75">
        <w:rPr>
          <w:b w:val="0"/>
          <w:bCs w:val="0"/>
          <w:i/>
          <w:iCs/>
        </w:rPr>
        <w:t>laridad</w:t>
      </w:r>
      <w:r w:rsidRPr="00803A75">
        <w:rPr>
          <w:b w:val="0"/>
          <w:bCs w:val="0"/>
        </w:rPr>
        <w:t xml:space="preserve"> y </w:t>
      </w:r>
      <w:r>
        <w:rPr>
          <w:b w:val="0"/>
          <w:bCs w:val="0"/>
          <w:i/>
          <w:iCs/>
        </w:rPr>
        <w:t>c</w:t>
      </w:r>
      <w:r w:rsidRPr="00803A75">
        <w:rPr>
          <w:b w:val="0"/>
          <w:bCs w:val="0"/>
          <w:i/>
          <w:iCs/>
        </w:rPr>
        <w:t>oherencia</w:t>
      </w:r>
    </w:p>
    <w:tbl>
      <w:tblPr>
        <w:tblStyle w:val="Tablaconcuadrcula"/>
        <w:tblW w:w="0" w:type="auto"/>
        <w:jc w:val="center"/>
        <w:tblLayout w:type="fixed"/>
        <w:tblLook w:val="04A0" w:firstRow="1" w:lastRow="0" w:firstColumn="1" w:lastColumn="0" w:noHBand="0" w:noVBand="1"/>
      </w:tblPr>
      <w:tblGrid>
        <w:gridCol w:w="1555"/>
        <w:gridCol w:w="1134"/>
        <w:gridCol w:w="1417"/>
      </w:tblGrid>
      <w:tr w:rsidR="006E09F4" w:rsidRPr="00CC3D96" w14:paraId="5BBFD401" w14:textId="77777777" w:rsidTr="00E03485">
        <w:trPr>
          <w:jc w:val="center"/>
        </w:trPr>
        <w:tc>
          <w:tcPr>
            <w:tcW w:w="1555" w:type="dxa"/>
            <w:tcBorders>
              <w:top w:val="single" w:sz="4" w:space="0" w:color="auto"/>
              <w:left w:val="single" w:sz="4" w:space="0" w:color="auto"/>
              <w:bottom w:val="single" w:sz="4" w:space="0" w:color="auto"/>
              <w:right w:val="single" w:sz="4" w:space="0" w:color="auto"/>
            </w:tcBorders>
          </w:tcPr>
          <w:p w14:paraId="559CF2EF" w14:textId="77777777" w:rsidR="006E09F4" w:rsidRPr="00CC3D96" w:rsidRDefault="006E09F4" w:rsidP="00E03485">
            <w:pPr>
              <w:spacing w:before="19" w:line="360" w:lineRule="auto"/>
              <w:jc w:val="both"/>
              <w:rPr>
                <w:sz w:val="24"/>
                <w:szCs w:val="24"/>
              </w:rPr>
            </w:pPr>
          </w:p>
        </w:tc>
        <w:tc>
          <w:tcPr>
            <w:tcW w:w="1134" w:type="dxa"/>
            <w:tcBorders>
              <w:top w:val="single" w:sz="4" w:space="0" w:color="auto"/>
              <w:left w:val="single" w:sz="4" w:space="0" w:color="auto"/>
              <w:bottom w:val="single" w:sz="4" w:space="0" w:color="auto"/>
              <w:right w:val="single" w:sz="4" w:space="0" w:color="auto"/>
            </w:tcBorders>
            <w:hideMark/>
          </w:tcPr>
          <w:p w14:paraId="01208F6C" w14:textId="77777777" w:rsidR="006E09F4" w:rsidRPr="00CC3D96" w:rsidRDefault="006E09F4" w:rsidP="00E03485">
            <w:pPr>
              <w:spacing w:before="19" w:line="360" w:lineRule="auto"/>
              <w:jc w:val="both"/>
              <w:rPr>
                <w:sz w:val="24"/>
                <w:szCs w:val="24"/>
              </w:rPr>
            </w:pPr>
            <w:r w:rsidRPr="00CC3D96">
              <w:rPr>
                <w:sz w:val="24"/>
                <w:szCs w:val="24"/>
              </w:rPr>
              <w:t>Claridad</w:t>
            </w:r>
          </w:p>
        </w:tc>
        <w:tc>
          <w:tcPr>
            <w:tcW w:w="1417" w:type="dxa"/>
            <w:tcBorders>
              <w:top w:val="single" w:sz="4" w:space="0" w:color="auto"/>
              <w:left w:val="single" w:sz="4" w:space="0" w:color="auto"/>
              <w:bottom w:val="single" w:sz="4" w:space="0" w:color="auto"/>
              <w:right w:val="single" w:sz="4" w:space="0" w:color="auto"/>
            </w:tcBorders>
            <w:hideMark/>
          </w:tcPr>
          <w:p w14:paraId="592AD87B" w14:textId="77777777" w:rsidR="006E09F4" w:rsidRPr="00CC3D96" w:rsidRDefault="006E09F4" w:rsidP="00E03485">
            <w:pPr>
              <w:spacing w:before="19" w:line="360" w:lineRule="auto"/>
              <w:jc w:val="both"/>
              <w:rPr>
                <w:sz w:val="24"/>
                <w:szCs w:val="24"/>
              </w:rPr>
            </w:pPr>
            <w:r w:rsidRPr="00CC3D96">
              <w:rPr>
                <w:sz w:val="24"/>
                <w:szCs w:val="24"/>
              </w:rPr>
              <w:t>Coherencia</w:t>
            </w:r>
          </w:p>
        </w:tc>
      </w:tr>
      <w:tr w:rsidR="006E09F4" w:rsidRPr="00CC3D96" w14:paraId="460D110F" w14:textId="77777777" w:rsidTr="00E03485">
        <w:trPr>
          <w:jc w:val="center"/>
        </w:trPr>
        <w:tc>
          <w:tcPr>
            <w:tcW w:w="1555" w:type="dxa"/>
            <w:tcBorders>
              <w:top w:val="single" w:sz="4" w:space="0" w:color="auto"/>
              <w:left w:val="single" w:sz="4" w:space="0" w:color="auto"/>
              <w:bottom w:val="single" w:sz="4" w:space="0" w:color="auto"/>
              <w:right w:val="single" w:sz="4" w:space="0" w:color="auto"/>
            </w:tcBorders>
            <w:hideMark/>
          </w:tcPr>
          <w:p w14:paraId="69351030" w14:textId="77777777" w:rsidR="006E09F4" w:rsidRPr="00CC3D96" w:rsidRDefault="006E09F4" w:rsidP="00E03485">
            <w:pPr>
              <w:spacing w:before="19" w:line="360" w:lineRule="auto"/>
              <w:jc w:val="both"/>
              <w:rPr>
                <w:sz w:val="24"/>
                <w:szCs w:val="24"/>
              </w:rPr>
            </w:pPr>
            <w:r w:rsidRPr="00CC3D96">
              <w:rPr>
                <w:sz w:val="24"/>
                <w:szCs w:val="24"/>
              </w:rPr>
              <w:t>Estadístico S</w:t>
            </w:r>
          </w:p>
        </w:tc>
        <w:tc>
          <w:tcPr>
            <w:tcW w:w="1134" w:type="dxa"/>
            <w:tcBorders>
              <w:top w:val="single" w:sz="4" w:space="0" w:color="auto"/>
              <w:left w:val="single" w:sz="4" w:space="0" w:color="auto"/>
              <w:bottom w:val="single" w:sz="4" w:space="0" w:color="auto"/>
              <w:right w:val="single" w:sz="4" w:space="0" w:color="auto"/>
            </w:tcBorders>
            <w:hideMark/>
          </w:tcPr>
          <w:p w14:paraId="33BAFBDF" w14:textId="77777777" w:rsidR="006E09F4" w:rsidRPr="00CC3D96" w:rsidRDefault="006E09F4" w:rsidP="00E03485">
            <w:pPr>
              <w:spacing w:before="19" w:line="360" w:lineRule="auto"/>
              <w:jc w:val="both"/>
              <w:rPr>
                <w:sz w:val="24"/>
                <w:szCs w:val="24"/>
              </w:rPr>
            </w:pPr>
            <w:r w:rsidRPr="00CC3D96">
              <w:rPr>
                <w:sz w:val="24"/>
                <w:szCs w:val="24"/>
              </w:rPr>
              <w:t>14.41</w:t>
            </w:r>
          </w:p>
        </w:tc>
        <w:tc>
          <w:tcPr>
            <w:tcW w:w="1417" w:type="dxa"/>
            <w:tcBorders>
              <w:top w:val="single" w:sz="4" w:space="0" w:color="auto"/>
              <w:left w:val="single" w:sz="4" w:space="0" w:color="auto"/>
              <w:bottom w:val="single" w:sz="4" w:space="0" w:color="auto"/>
              <w:right w:val="single" w:sz="4" w:space="0" w:color="auto"/>
            </w:tcBorders>
            <w:hideMark/>
          </w:tcPr>
          <w:p w14:paraId="275D6C36" w14:textId="77777777" w:rsidR="006E09F4" w:rsidRPr="00CC3D96" w:rsidRDefault="006E09F4" w:rsidP="00E03485">
            <w:pPr>
              <w:spacing w:before="19" w:line="360" w:lineRule="auto"/>
              <w:jc w:val="both"/>
              <w:rPr>
                <w:sz w:val="24"/>
                <w:szCs w:val="24"/>
              </w:rPr>
            </w:pPr>
            <w:r w:rsidRPr="00CC3D96">
              <w:rPr>
                <w:sz w:val="24"/>
                <w:szCs w:val="24"/>
              </w:rPr>
              <w:t>75</w:t>
            </w:r>
          </w:p>
        </w:tc>
      </w:tr>
      <w:tr w:rsidR="006E09F4" w:rsidRPr="00CC3D96" w14:paraId="2F67651D" w14:textId="77777777" w:rsidTr="00E03485">
        <w:trPr>
          <w:jc w:val="center"/>
        </w:trPr>
        <w:tc>
          <w:tcPr>
            <w:tcW w:w="1555" w:type="dxa"/>
            <w:tcBorders>
              <w:top w:val="single" w:sz="4" w:space="0" w:color="auto"/>
              <w:left w:val="single" w:sz="4" w:space="0" w:color="auto"/>
              <w:bottom w:val="single" w:sz="4" w:space="0" w:color="auto"/>
              <w:right w:val="single" w:sz="4" w:space="0" w:color="auto"/>
            </w:tcBorders>
            <w:hideMark/>
          </w:tcPr>
          <w:p w14:paraId="7E544430" w14:textId="77777777" w:rsidR="006E09F4" w:rsidRPr="00CC3D96" w:rsidRDefault="006E09F4" w:rsidP="00E03485">
            <w:pPr>
              <w:spacing w:before="19" w:line="360" w:lineRule="auto"/>
              <w:jc w:val="both"/>
              <w:rPr>
                <w:sz w:val="24"/>
                <w:szCs w:val="24"/>
              </w:rPr>
            </w:pPr>
            <w:r w:rsidRPr="00CC3D96">
              <w:rPr>
                <w:sz w:val="24"/>
                <w:szCs w:val="24"/>
              </w:rPr>
              <w:t>GL</w:t>
            </w:r>
          </w:p>
        </w:tc>
        <w:tc>
          <w:tcPr>
            <w:tcW w:w="1134" w:type="dxa"/>
            <w:tcBorders>
              <w:top w:val="single" w:sz="4" w:space="0" w:color="auto"/>
              <w:left w:val="single" w:sz="4" w:space="0" w:color="auto"/>
              <w:bottom w:val="single" w:sz="4" w:space="0" w:color="auto"/>
              <w:right w:val="single" w:sz="4" w:space="0" w:color="auto"/>
            </w:tcBorders>
            <w:hideMark/>
          </w:tcPr>
          <w:p w14:paraId="01C8DA2E" w14:textId="77777777" w:rsidR="006E09F4" w:rsidRPr="00CC3D96" w:rsidRDefault="006E09F4" w:rsidP="00E03485">
            <w:pPr>
              <w:spacing w:before="19" w:line="360" w:lineRule="auto"/>
              <w:jc w:val="both"/>
              <w:rPr>
                <w:sz w:val="24"/>
                <w:szCs w:val="24"/>
              </w:rPr>
            </w:pPr>
            <w:r w:rsidRPr="00CC3D96">
              <w:rPr>
                <w:sz w:val="24"/>
                <w:szCs w:val="24"/>
              </w:rPr>
              <w:t>3</w:t>
            </w:r>
          </w:p>
        </w:tc>
        <w:tc>
          <w:tcPr>
            <w:tcW w:w="1417" w:type="dxa"/>
            <w:tcBorders>
              <w:top w:val="single" w:sz="4" w:space="0" w:color="auto"/>
              <w:left w:val="single" w:sz="4" w:space="0" w:color="auto"/>
              <w:bottom w:val="single" w:sz="4" w:space="0" w:color="auto"/>
              <w:right w:val="single" w:sz="4" w:space="0" w:color="auto"/>
            </w:tcBorders>
            <w:hideMark/>
          </w:tcPr>
          <w:p w14:paraId="1166CA31" w14:textId="77777777" w:rsidR="006E09F4" w:rsidRPr="00CC3D96" w:rsidRDefault="006E09F4" w:rsidP="00E03485">
            <w:pPr>
              <w:spacing w:before="19" w:line="360" w:lineRule="auto"/>
              <w:jc w:val="both"/>
              <w:rPr>
                <w:sz w:val="24"/>
                <w:szCs w:val="24"/>
              </w:rPr>
            </w:pPr>
            <w:r w:rsidRPr="00CC3D96">
              <w:rPr>
                <w:sz w:val="24"/>
                <w:szCs w:val="24"/>
              </w:rPr>
              <w:t>3</w:t>
            </w:r>
          </w:p>
        </w:tc>
      </w:tr>
      <w:tr w:rsidR="006E09F4" w:rsidRPr="00CC3D96" w14:paraId="072491B2" w14:textId="77777777" w:rsidTr="00E03485">
        <w:trPr>
          <w:jc w:val="center"/>
        </w:trPr>
        <w:tc>
          <w:tcPr>
            <w:tcW w:w="1555" w:type="dxa"/>
            <w:tcBorders>
              <w:top w:val="single" w:sz="4" w:space="0" w:color="auto"/>
              <w:left w:val="single" w:sz="4" w:space="0" w:color="auto"/>
              <w:bottom w:val="single" w:sz="4" w:space="0" w:color="auto"/>
              <w:right w:val="single" w:sz="4" w:space="0" w:color="auto"/>
            </w:tcBorders>
            <w:hideMark/>
          </w:tcPr>
          <w:p w14:paraId="2C9ED391" w14:textId="77777777" w:rsidR="006E09F4" w:rsidRPr="00CC3D96" w:rsidRDefault="006E09F4" w:rsidP="00E03485">
            <w:pPr>
              <w:spacing w:before="19" w:line="360" w:lineRule="auto"/>
              <w:jc w:val="both"/>
              <w:rPr>
                <w:sz w:val="24"/>
                <w:szCs w:val="24"/>
              </w:rPr>
            </w:pPr>
            <w:r w:rsidRPr="00CC3D96">
              <w:rPr>
                <w:sz w:val="24"/>
                <w:szCs w:val="24"/>
              </w:rPr>
              <w:t>Valor P</w:t>
            </w:r>
          </w:p>
        </w:tc>
        <w:tc>
          <w:tcPr>
            <w:tcW w:w="1134" w:type="dxa"/>
            <w:tcBorders>
              <w:top w:val="single" w:sz="4" w:space="0" w:color="auto"/>
              <w:left w:val="single" w:sz="4" w:space="0" w:color="auto"/>
              <w:bottom w:val="single" w:sz="4" w:space="0" w:color="auto"/>
              <w:right w:val="single" w:sz="4" w:space="0" w:color="auto"/>
            </w:tcBorders>
            <w:hideMark/>
          </w:tcPr>
          <w:p w14:paraId="642726D5" w14:textId="77777777" w:rsidR="006E09F4" w:rsidRPr="00CC3D96" w:rsidRDefault="006E09F4" w:rsidP="00E03485">
            <w:pPr>
              <w:spacing w:before="19" w:line="360" w:lineRule="auto"/>
              <w:jc w:val="both"/>
              <w:rPr>
                <w:sz w:val="24"/>
                <w:szCs w:val="24"/>
              </w:rPr>
            </w:pPr>
            <w:r w:rsidRPr="00CC3D96">
              <w:rPr>
                <w:sz w:val="24"/>
                <w:szCs w:val="24"/>
              </w:rPr>
              <w:t>0.000</w:t>
            </w:r>
          </w:p>
        </w:tc>
        <w:tc>
          <w:tcPr>
            <w:tcW w:w="1417" w:type="dxa"/>
            <w:tcBorders>
              <w:top w:val="single" w:sz="4" w:space="0" w:color="auto"/>
              <w:left w:val="single" w:sz="4" w:space="0" w:color="auto"/>
              <w:bottom w:val="single" w:sz="4" w:space="0" w:color="auto"/>
              <w:right w:val="single" w:sz="4" w:space="0" w:color="auto"/>
            </w:tcBorders>
            <w:hideMark/>
          </w:tcPr>
          <w:p w14:paraId="4D09AC52" w14:textId="77777777" w:rsidR="006E09F4" w:rsidRPr="00CC3D96" w:rsidRDefault="006E09F4" w:rsidP="00E03485">
            <w:pPr>
              <w:spacing w:before="19" w:line="360" w:lineRule="auto"/>
              <w:jc w:val="both"/>
              <w:rPr>
                <w:sz w:val="24"/>
                <w:szCs w:val="24"/>
              </w:rPr>
            </w:pPr>
            <w:r w:rsidRPr="00CC3D96">
              <w:rPr>
                <w:sz w:val="24"/>
                <w:szCs w:val="24"/>
              </w:rPr>
              <w:t>0.000</w:t>
            </w:r>
          </w:p>
        </w:tc>
      </w:tr>
    </w:tbl>
    <w:p w14:paraId="20F60D38" w14:textId="77777777" w:rsidR="006E09F4" w:rsidRPr="00803A75" w:rsidRDefault="006E09F4" w:rsidP="006E09F4">
      <w:pPr>
        <w:spacing w:before="5" w:line="360" w:lineRule="auto"/>
        <w:jc w:val="center"/>
      </w:pPr>
      <w:r w:rsidRPr="00803A75">
        <w:t>Fuente: Elaboración propia</w:t>
      </w:r>
    </w:p>
    <w:p w14:paraId="4EDADC08" w14:textId="77777777" w:rsidR="006E09F4" w:rsidRDefault="006E09F4" w:rsidP="006E09F4">
      <w:pPr>
        <w:spacing w:line="360" w:lineRule="auto"/>
        <w:ind w:firstLine="708"/>
        <w:jc w:val="both"/>
      </w:pPr>
      <w:r w:rsidRPr="00803A75">
        <w:t xml:space="preserve">En la </w:t>
      </w:r>
      <w:r>
        <w:t>t</w:t>
      </w:r>
      <w:r w:rsidRPr="00803A75">
        <w:t xml:space="preserve">abla 6, se observa que los resultados del análisis estadístico de datos revelan que tanto para el criterio de claridad como para el de coherencia, el estadístico de prueba S tiene un </w:t>
      </w:r>
      <w:r>
        <w:t>v</w:t>
      </w:r>
      <w:r w:rsidRPr="00803A75">
        <w:t>alor P menor al valor de alfa de 0.050 (el cual no es ajustado para empates). Por lo tanto, se cuenta con evidencia suficiente para rechazar la hipótesis nula (H0). En ambos criterios, la hipótesis de que los efectos del tratamiento son iguales a cero es refutada por los datos. En otras palabras, no hay concordancia entre los expertos sobre los elementos bajo análisis. Debido a esto, se requiere una revisión del cuestionario y realizar mejoras en dichos criterios.</w:t>
      </w:r>
    </w:p>
    <w:p w14:paraId="44C74162" w14:textId="77777777" w:rsidR="006E09F4" w:rsidRDefault="006E09F4" w:rsidP="009B61C2">
      <w:pPr>
        <w:spacing w:before="19" w:line="360" w:lineRule="auto"/>
        <w:ind w:firstLine="720"/>
        <w:jc w:val="both"/>
      </w:pPr>
    </w:p>
    <w:p w14:paraId="104DCE2B" w14:textId="77777777" w:rsidR="00F14190" w:rsidRPr="009B61C2" w:rsidRDefault="00F14190" w:rsidP="009B61C2">
      <w:pPr>
        <w:spacing w:before="19" w:line="360" w:lineRule="auto"/>
        <w:ind w:firstLine="720"/>
        <w:jc w:val="both"/>
      </w:pPr>
    </w:p>
    <w:p w14:paraId="255D9F23" w14:textId="092E6699" w:rsidR="0077526A" w:rsidRPr="002631A2" w:rsidRDefault="0077526A" w:rsidP="003D7E2A">
      <w:pPr>
        <w:spacing w:line="360" w:lineRule="auto"/>
        <w:jc w:val="center"/>
        <w:rPr>
          <w:b/>
          <w:sz w:val="32"/>
          <w:szCs w:val="32"/>
        </w:rPr>
      </w:pPr>
      <w:r w:rsidRPr="002631A2">
        <w:rPr>
          <w:b/>
          <w:sz w:val="32"/>
          <w:szCs w:val="32"/>
        </w:rPr>
        <w:lastRenderedPageBreak/>
        <w:t>D</w:t>
      </w:r>
      <w:r w:rsidR="008F1676" w:rsidRPr="002631A2">
        <w:rPr>
          <w:b/>
          <w:sz w:val="32"/>
          <w:szCs w:val="32"/>
        </w:rPr>
        <w:t>iscusión de resultados</w:t>
      </w:r>
    </w:p>
    <w:p w14:paraId="70692B80" w14:textId="77777777" w:rsidR="006E09F4" w:rsidRDefault="006E09F4" w:rsidP="006E09F4">
      <w:pPr>
        <w:spacing w:line="360" w:lineRule="auto"/>
        <w:ind w:firstLine="708"/>
        <w:jc w:val="both"/>
      </w:pPr>
      <w:r w:rsidRPr="00803A75">
        <w:t xml:space="preserve">Después de la primera revisión, se llevó a cabo una segunda evaluación con 4 expertos diferentes a los primeros. Nuevamente, se evaluaron ambos criterios (claridad y coherencia). En este caso, el estadístico de prueba S </w:t>
      </w:r>
      <w:r>
        <w:t>tuvo</w:t>
      </w:r>
      <w:r w:rsidRPr="00803A75">
        <w:t xml:space="preserve"> un valor P mayor al valor de alfa de 0.05 (no ajustado para empates), </w:t>
      </w:r>
      <w:r>
        <w:t>lo que indica</w:t>
      </w:r>
      <w:r w:rsidRPr="00803A75">
        <w:t xml:space="preserve"> que no hay evidencia suficiente para rechazar la hipótesis nula (H0). Por ejemplo, en el criterio de </w:t>
      </w:r>
      <w:r>
        <w:t>c</w:t>
      </w:r>
      <w:r w:rsidRPr="00803A75">
        <w:t xml:space="preserve">laridad, el valor de S </w:t>
      </w:r>
      <w:r>
        <w:t>fue</w:t>
      </w:r>
      <w:r w:rsidRPr="00803A75">
        <w:t xml:space="preserve"> 0.33 y el </w:t>
      </w:r>
      <w:r>
        <w:t>v</w:t>
      </w:r>
      <w:r w:rsidRPr="00803A75">
        <w:t xml:space="preserve">alor P </w:t>
      </w:r>
      <w:r>
        <w:t>fue</w:t>
      </w:r>
      <w:r w:rsidRPr="00803A75">
        <w:t xml:space="preserve"> 0.954, lo que significa que hay concordancia entre los expertos.</w:t>
      </w:r>
    </w:p>
    <w:p w14:paraId="47ECDF3A" w14:textId="77777777" w:rsidR="00F14190" w:rsidRPr="00803A75" w:rsidRDefault="00F14190" w:rsidP="006E09F4">
      <w:pPr>
        <w:spacing w:line="360" w:lineRule="auto"/>
        <w:ind w:firstLine="708"/>
        <w:jc w:val="both"/>
      </w:pPr>
    </w:p>
    <w:p w14:paraId="0DB6C86C" w14:textId="20BB9D16" w:rsidR="006E09F4" w:rsidRPr="00803A75" w:rsidRDefault="006E09F4" w:rsidP="00F14190">
      <w:pPr>
        <w:pStyle w:val="Descripcin"/>
        <w:keepNext/>
        <w:spacing w:after="0" w:line="360" w:lineRule="auto"/>
      </w:pPr>
      <w:r w:rsidRPr="00803A75">
        <w:t xml:space="preserve">Figura </w:t>
      </w:r>
      <w:fldSimple w:instr=" SEQ Figura \* ARABIC ">
        <w:r w:rsidR="002A1B40">
          <w:rPr>
            <w:noProof/>
          </w:rPr>
          <w:t>5</w:t>
        </w:r>
      </w:fldSimple>
      <w:r>
        <w:rPr>
          <w:noProof/>
        </w:rPr>
        <w:t>.</w:t>
      </w:r>
      <w:r w:rsidRPr="00803A75">
        <w:t xml:space="preserve"> </w:t>
      </w:r>
      <w:r w:rsidRPr="00803A75">
        <w:rPr>
          <w:b w:val="0"/>
          <w:bCs w:val="0"/>
        </w:rPr>
        <w:t>Resultados de la segunda evaluación de los ítems por JE</w:t>
      </w:r>
    </w:p>
    <w:p w14:paraId="38339D4B" w14:textId="77777777" w:rsidR="006E09F4" w:rsidRPr="00803A75" w:rsidRDefault="006E09F4" w:rsidP="00F14190">
      <w:pPr>
        <w:spacing w:line="360" w:lineRule="auto"/>
        <w:jc w:val="center"/>
        <w:rPr>
          <w:position w:val="1"/>
        </w:rPr>
      </w:pPr>
      <w:r w:rsidRPr="00803A75">
        <w:rPr>
          <w:noProof/>
          <w:position w:val="1"/>
        </w:rPr>
        <w:drawing>
          <wp:inline distT="0" distB="0" distL="0" distR="0" wp14:anchorId="5FB5D84B" wp14:editId="5E379A79">
            <wp:extent cx="4312920" cy="288036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12920" cy="2880360"/>
                    </a:xfrm>
                    <a:prstGeom prst="rect">
                      <a:avLst/>
                    </a:prstGeom>
                    <a:noFill/>
                    <a:ln>
                      <a:noFill/>
                    </a:ln>
                  </pic:spPr>
                </pic:pic>
              </a:graphicData>
            </a:graphic>
          </wp:inline>
        </w:drawing>
      </w:r>
    </w:p>
    <w:p w14:paraId="2F2619B8" w14:textId="77777777" w:rsidR="006E09F4" w:rsidRPr="00803A75" w:rsidRDefault="006E09F4" w:rsidP="006E09F4">
      <w:pPr>
        <w:spacing w:before="5" w:line="360" w:lineRule="auto"/>
        <w:jc w:val="center"/>
        <w:rPr>
          <w:b/>
          <w:bCs/>
        </w:rPr>
      </w:pPr>
      <w:r w:rsidRPr="00803A75">
        <w:t>Fuente: Elaboración propia</w:t>
      </w:r>
    </w:p>
    <w:p w14:paraId="417CD371" w14:textId="1C235FCE" w:rsidR="006E09F4" w:rsidRDefault="006E09F4" w:rsidP="006E09F4">
      <w:pPr>
        <w:spacing w:line="360" w:lineRule="auto"/>
        <w:ind w:firstLine="708"/>
        <w:jc w:val="both"/>
      </w:pPr>
      <w:r w:rsidRPr="00803A75">
        <w:t xml:space="preserve">En la </w:t>
      </w:r>
      <w:r>
        <w:t>f</w:t>
      </w:r>
      <w:r w:rsidRPr="00803A75">
        <w:t>igura 5 se observa que el 96.6 % de los ítems fueron evaluados con una calificación de 4, lo que permite concluir que, al haber concordancia entre los expertos, el IM es válido para su aplicación. Empíricamente, este trabajo de investigación refleja que el 96.6</w:t>
      </w:r>
      <w:r>
        <w:t> </w:t>
      </w:r>
      <w:r w:rsidRPr="00803A75">
        <w:t>% de los ítems recibieron una calificación asignada de 4, considerado el valor más alto en una escala del 1 al 4. La prueba de Friedman utilizada para el análisis estadístico confirma la concordancia entre los expertos evaluadores en los criterios. Por lo tanto, el cuestionario (anexo) se considera válido para medir los factores de efectividad de los equipos de trabajo en proyectos Seis Sigma (</w:t>
      </w:r>
      <w:r w:rsidR="00514594">
        <w:t>Á</w:t>
      </w:r>
      <w:r w:rsidRPr="00803A75">
        <w:t xml:space="preserve">lvarez </w:t>
      </w:r>
      <w:r w:rsidR="00514594" w:rsidRPr="00514594">
        <w:rPr>
          <w:i/>
        </w:rPr>
        <w:t>et al.</w:t>
      </w:r>
      <w:r w:rsidRPr="00803A75">
        <w:t>, 2021).</w:t>
      </w:r>
    </w:p>
    <w:p w14:paraId="6CC86ACB" w14:textId="77777777" w:rsidR="006E09F4" w:rsidRPr="00803A75" w:rsidRDefault="006E09F4" w:rsidP="006E09F4">
      <w:pPr>
        <w:spacing w:line="360" w:lineRule="auto"/>
        <w:ind w:firstLine="708"/>
        <w:jc w:val="both"/>
      </w:pPr>
      <w:r>
        <w:t>Por último</w:t>
      </w:r>
      <w:r w:rsidRPr="00803A75">
        <w:t xml:space="preserve">, cuando se especifican los criterios </w:t>
      </w:r>
      <w:r>
        <w:t>por</w:t>
      </w:r>
      <w:r w:rsidRPr="00803A75">
        <w:t xml:space="preserve"> evaluar con una revisión sistemática de literatura, se aplica la validación por juicio de expertos y se utiliza el análisis estadístico, como la </w:t>
      </w:r>
      <w:r w:rsidRPr="00803A75">
        <w:lastRenderedPageBreak/>
        <w:t xml:space="preserve">prueba de Friedman, </w:t>
      </w:r>
      <w:r>
        <w:t xml:space="preserve">se puede afirmar que </w:t>
      </w:r>
      <w:r w:rsidRPr="00803A75">
        <w:t>es posible lograr la validación de un instrumento de medición más eficiente.</w:t>
      </w:r>
    </w:p>
    <w:p w14:paraId="1248685D" w14:textId="310EB9AB" w:rsidR="00E2268E" w:rsidRDefault="00E2268E" w:rsidP="00901366">
      <w:pPr>
        <w:spacing w:line="360" w:lineRule="auto"/>
        <w:jc w:val="both"/>
      </w:pPr>
    </w:p>
    <w:p w14:paraId="11DF1A1E" w14:textId="5B9BA41A" w:rsidR="00911327" w:rsidRPr="00BF704D" w:rsidRDefault="00067E17" w:rsidP="003D7E2A">
      <w:pPr>
        <w:spacing w:line="360" w:lineRule="auto"/>
        <w:jc w:val="center"/>
        <w:rPr>
          <w:b/>
          <w:sz w:val="32"/>
          <w:szCs w:val="32"/>
        </w:rPr>
      </w:pPr>
      <w:r w:rsidRPr="00BF704D">
        <w:rPr>
          <w:b/>
          <w:sz w:val="32"/>
          <w:szCs w:val="32"/>
        </w:rPr>
        <w:t>C</w:t>
      </w:r>
      <w:r w:rsidR="00EE30C1" w:rsidRPr="00BF704D">
        <w:rPr>
          <w:b/>
          <w:sz w:val="32"/>
          <w:szCs w:val="32"/>
        </w:rPr>
        <w:t>onclusiones</w:t>
      </w:r>
    </w:p>
    <w:p w14:paraId="1CADB2C7" w14:textId="77777777" w:rsidR="006E09F4" w:rsidRDefault="006E09F4" w:rsidP="006E09F4">
      <w:pPr>
        <w:spacing w:line="360" w:lineRule="auto"/>
        <w:ind w:firstLine="708"/>
        <w:jc w:val="both"/>
      </w:pPr>
      <w:r w:rsidRPr="00803A75">
        <w:t xml:space="preserve">Esta investigación </w:t>
      </w:r>
      <w:r>
        <w:t>partió</w:t>
      </w:r>
      <w:r w:rsidRPr="00803A75">
        <w:t xml:space="preserve"> del supuesto de que la falta de un instrumento de medición (IM) validado y confiable podría tener un impacto negativo en la identificación y cuantificación de los factores críticos de la efectividad del trabajo en equipo Seis Sigma (SS). Este objetivo se considera cumplido, ya que se ha desarrollado un IM en forma de cuestionario formal, </w:t>
      </w:r>
      <w:r>
        <w:t>lo que facilita</w:t>
      </w:r>
      <w:r w:rsidRPr="00803A75">
        <w:t xml:space="preserve"> su utilización tanto para estudiantes como para profesores, y ha sido validado por juicio de expertos de manera adecuada.</w:t>
      </w:r>
    </w:p>
    <w:p w14:paraId="4EB035C3" w14:textId="77777777" w:rsidR="006E09F4" w:rsidRDefault="006E09F4" w:rsidP="006E09F4">
      <w:pPr>
        <w:spacing w:line="360" w:lineRule="auto"/>
        <w:ind w:firstLine="708"/>
        <w:jc w:val="both"/>
      </w:pPr>
      <w:r>
        <w:t>Por otro lado, e</w:t>
      </w:r>
      <w:r w:rsidRPr="00803A75">
        <w:t xml:space="preserve">s importante destacar que, en la etapa de selección de expertos que participarán en la evaluación del IM, es crucial considerar que posean conocimiento del tema </w:t>
      </w:r>
      <w:r>
        <w:t>por</w:t>
      </w:r>
      <w:r w:rsidRPr="00803A75">
        <w:t xml:space="preserve"> tratar, ya sea por su formación profesional, experiencia laboral o trayectoria académica. Además, se recomienda definir con antelación el número de expertos participantes en relación con las características de la prueba y el análisis estadístico a aplicar.</w:t>
      </w:r>
    </w:p>
    <w:p w14:paraId="590B5FE4" w14:textId="77777777" w:rsidR="006E09F4" w:rsidRPr="00803A75" w:rsidRDefault="006E09F4" w:rsidP="006E09F4">
      <w:pPr>
        <w:spacing w:line="360" w:lineRule="auto"/>
        <w:ind w:firstLine="708"/>
        <w:jc w:val="both"/>
      </w:pPr>
      <w:r w:rsidRPr="00803A75">
        <w:t>Una limitación de este trabajo de investigación es que la primera validación del IM por juicio de expertos se realizó de manera presencial, mientras que la segunda evaluación se llevó a cabo de manera virtual</w:t>
      </w:r>
      <w:r>
        <w:t>, por lo que</w:t>
      </w:r>
      <w:r w:rsidRPr="00803A75">
        <w:t xml:space="preserve"> los resultados no deben ser generalizados. Sin embargo, dado que las etapas y los resultados se han presentado de manera clara y concisa en el método de validación, este procedimiento puede ser útil para aplicarse en otros instrumentos de medición.</w:t>
      </w:r>
    </w:p>
    <w:p w14:paraId="6D29F88D" w14:textId="77777777" w:rsidR="004D63A0" w:rsidRPr="00C23B9A" w:rsidRDefault="004D63A0" w:rsidP="003D7E2A">
      <w:pPr>
        <w:spacing w:line="360" w:lineRule="auto"/>
        <w:jc w:val="both"/>
      </w:pPr>
    </w:p>
    <w:p w14:paraId="1BCCE4B9" w14:textId="40321A27" w:rsidR="00D57A21" w:rsidRPr="00C23B9A" w:rsidRDefault="006E09F4" w:rsidP="003D7E2A">
      <w:pPr>
        <w:spacing w:line="360" w:lineRule="auto"/>
        <w:jc w:val="center"/>
        <w:rPr>
          <w:b/>
          <w:bCs/>
          <w:sz w:val="28"/>
          <w:szCs w:val="28"/>
        </w:rPr>
      </w:pPr>
      <w:r>
        <w:rPr>
          <w:b/>
          <w:bCs/>
          <w:sz w:val="28"/>
          <w:szCs w:val="28"/>
        </w:rPr>
        <w:t>Futuras l</w:t>
      </w:r>
      <w:r w:rsidR="003D7E2A">
        <w:rPr>
          <w:b/>
          <w:bCs/>
          <w:sz w:val="28"/>
          <w:szCs w:val="28"/>
        </w:rPr>
        <w:t xml:space="preserve">íneas de </w:t>
      </w:r>
      <w:r>
        <w:rPr>
          <w:b/>
          <w:bCs/>
          <w:sz w:val="28"/>
          <w:szCs w:val="28"/>
        </w:rPr>
        <w:t>i</w:t>
      </w:r>
      <w:r w:rsidR="003D7E2A">
        <w:rPr>
          <w:b/>
          <w:bCs/>
          <w:sz w:val="28"/>
          <w:szCs w:val="28"/>
        </w:rPr>
        <w:t>nvestigación</w:t>
      </w:r>
      <w:r w:rsidR="00395790">
        <w:rPr>
          <w:b/>
          <w:bCs/>
          <w:sz w:val="28"/>
          <w:szCs w:val="28"/>
        </w:rPr>
        <w:t xml:space="preserve"> </w:t>
      </w:r>
    </w:p>
    <w:p w14:paraId="5B1BE6BC" w14:textId="1DE6CFFF" w:rsidR="00514594" w:rsidRPr="00803A75" w:rsidRDefault="00514594" w:rsidP="00514594">
      <w:pPr>
        <w:spacing w:line="360" w:lineRule="auto"/>
        <w:ind w:firstLine="708"/>
        <w:jc w:val="both"/>
      </w:pPr>
      <w:r w:rsidRPr="00803A75">
        <w:t xml:space="preserve">El presente trabajo forma parte de la segunda etapa del proyecto de investigación destinado al desarrollo de un modelo predictor de efectividad de equipos de trabajo en proyectos </w:t>
      </w:r>
      <w:r w:rsidR="006C34E1">
        <w:t>Se</w:t>
      </w:r>
      <w:r w:rsidRPr="00803A75">
        <w:t xml:space="preserve">is </w:t>
      </w:r>
      <w:r w:rsidR="006C34E1">
        <w:t>S</w:t>
      </w:r>
      <w:r w:rsidRPr="00803A75">
        <w:t xml:space="preserve">igma. </w:t>
      </w:r>
      <w:r>
        <w:t>Por ende,</w:t>
      </w:r>
      <w:r w:rsidRPr="00803A75">
        <w:t xml:space="preserve"> el siguiente paso se enfocará en la evaluación de la confiabilidad, o consistencia interna, del instrumento de medición (IM) mediante el coeficiente alfa de Cronbach en una corrida piloto. Esto se llevará a cabo tomando una muestra de la población objetivo. Además, se contempla la aplicación del análisis factorial y el modelado de ecuaciones estructurales.</w:t>
      </w:r>
    </w:p>
    <w:p w14:paraId="71BD870C" w14:textId="77777777" w:rsidR="00BD73A3" w:rsidRDefault="00BD73A3" w:rsidP="003D7E2A">
      <w:pPr>
        <w:spacing w:line="360" w:lineRule="auto"/>
        <w:ind w:firstLine="720"/>
        <w:jc w:val="both"/>
      </w:pPr>
    </w:p>
    <w:p w14:paraId="0C77EBFE" w14:textId="77777777" w:rsidR="00F14190" w:rsidRDefault="00F14190" w:rsidP="003D7E2A">
      <w:pPr>
        <w:spacing w:line="360" w:lineRule="auto"/>
        <w:ind w:firstLine="720"/>
        <w:jc w:val="both"/>
      </w:pPr>
    </w:p>
    <w:p w14:paraId="2B10C9FF" w14:textId="77777777" w:rsidR="00F14190" w:rsidRDefault="00F14190" w:rsidP="003D7E2A">
      <w:pPr>
        <w:spacing w:line="360" w:lineRule="auto"/>
        <w:ind w:firstLine="720"/>
        <w:jc w:val="both"/>
      </w:pPr>
    </w:p>
    <w:p w14:paraId="392962D3" w14:textId="77777777" w:rsidR="00F14190" w:rsidRPr="00C23B9A" w:rsidRDefault="00F14190" w:rsidP="003D7E2A">
      <w:pPr>
        <w:spacing w:line="360" w:lineRule="auto"/>
        <w:ind w:firstLine="720"/>
        <w:jc w:val="both"/>
      </w:pPr>
    </w:p>
    <w:p w14:paraId="76EE4F75" w14:textId="0966F9CC" w:rsidR="00406D5C" w:rsidRPr="00C23B9A" w:rsidRDefault="00067E17" w:rsidP="003D7E2A">
      <w:pPr>
        <w:spacing w:line="360" w:lineRule="auto"/>
        <w:jc w:val="center"/>
        <w:rPr>
          <w:b/>
          <w:sz w:val="28"/>
          <w:szCs w:val="28"/>
        </w:rPr>
      </w:pPr>
      <w:r w:rsidRPr="00C23B9A">
        <w:rPr>
          <w:b/>
          <w:sz w:val="28"/>
          <w:szCs w:val="28"/>
        </w:rPr>
        <w:lastRenderedPageBreak/>
        <w:t>A</w:t>
      </w:r>
      <w:r w:rsidR="00C34785" w:rsidRPr="00C23B9A">
        <w:rPr>
          <w:b/>
          <w:sz w:val="28"/>
          <w:szCs w:val="28"/>
        </w:rPr>
        <w:t>gradecimientos</w:t>
      </w:r>
    </w:p>
    <w:p w14:paraId="4D22EC5D" w14:textId="3E693145" w:rsidR="00F74528" w:rsidRDefault="00D57A21" w:rsidP="006612C2">
      <w:pPr>
        <w:spacing w:line="360" w:lineRule="auto"/>
        <w:jc w:val="both"/>
        <w:rPr>
          <w:bCs/>
          <w:highlight w:val="yellow"/>
        </w:rPr>
      </w:pPr>
      <w:r w:rsidRPr="00C23B9A">
        <w:rPr>
          <w:bCs/>
        </w:rPr>
        <w:t>Un agradecimiento</w:t>
      </w:r>
      <w:r w:rsidR="004163A9" w:rsidRPr="00C23B9A">
        <w:rPr>
          <w:bCs/>
        </w:rPr>
        <w:t xml:space="preserve"> </w:t>
      </w:r>
      <w:r w:rsidR="00F74528" w:rsidRPr="00C23B9A">
        <w:rPr>
          <w:bCs/>
        </w:rPr>
        <w:t>a</w:t>
      </w:r>
      <w:r w:rsidR="00F74528">
        <w:rPr>
          <w:bCs/>
        </w:rPr>
        <w:t>l</w:t>
      </w:r>
      <w:r w:rsidR="00F74528" w:rsidRPr="00C23B9A">
        <w:rPr>
          <w:bCs/>
        </w:rPr>
        <w:t xml:space="preserve"> Dr.</w:t>
      </w:r>
      <w:r w:rsidRPr="00C23B9A">
        <w:rPr>
          <w:bCs/>
        </w:rPr>
        <w:t xml:space="preserve"> </w:t>
      </w:r>
      <w:r w:rsidR="00367359">
        <w:rPr>
          <w:bCs/>
        </w:rPr>
        <w:t xml:space="preserve">Manuel Arnoldo Rodríguez Medina, </w:t>
      </w:r>
      <w:r w:rsidR="00514594">
        <w:rPr>
          <w:bCs/>
        </w:rPr>
        <w:t>d</w:t>
      </w:r>
      <w:r w:rsidR="00367359">
        <w:rPr>
          <w:bCs/>
        </w:rPr>
        <w:t xml:space="preserve">ocente del </w:t>
      </w:r>
      <w:r w:rsidR="00514594">
        <w:rPr>
          <w:bCs/>
        </w:rPr>
        <w:t>d</w:t>
      </w:r>
      <w:r w:rsidR="00367359">
        <w:rPr>
          <w:bCs/>
        </w:rPr>
        <w:t xml:space="preserve">octorado en </w:t>
      </w:r>
      <w:r w:rsidR="004B1A3E">
        <w:rPr>
          <w:bCs/>
        </w:rPr>
        <w:t>C</w:t>
      </w:r>
      <w:r w:rsidR="00367359">
        <w:rPr>
          <w:bCs/>
        </w:rPr>
        <w:t xml:space="preserve">iencias de la </w:t>
      </w:r>
      <w:r w:rsidR="00BD73A3">
        <w:rPr>
          <w:bCs/>
        </w:rPr>
        <w:t>Ingeniería</w:t>
      </w:r>
      <w:r w:rsidR="00367359">
        <w:rPr>
          <w:bCs/>
        </w:rPr>
        <w:t xml:space="preserve"> y asesor de empresas en la </w:t>
      </w:r>
      <w:r w:rsidR="004B1A3E">
        <w:rPr>
          <w:bCs/>
        </w:rPr>
        <w:t xml:space="preserve">metodología Seis Sigma; </w:t>
      </w:r>
      <w:r w:rsidR="00367359">
        <w:rPr>
          <w:bCs/>
        </w:rPr>
        <w:t xml:space="preserve">al Dr. Jorge Adolfo Pinto Santos, </w:t>
      </w:r>
      <w:r w:rsidR="00514594">
        <w:rPr>
          <w:bCs/>
        </w:rPr>
        <w:t xml:space="preserve">coordinador del doctorado </w:t>
      </w:r>
      <w:r w:rsidR="00367359">
        <w:rPr>
          <w:bCs/>
        </w:rPr>
        <w:t xml:space="preserve">en </w:t>
      </w:r>
      <w:r w:rsidR="00F74528">
        <w:rPr>
          <w:bCs/>
        </w:rPr>
        <w:t>C</w:t>
      </w:r>
      <w:r w:rsidR="00367359">
        <w:rPr>
          <w:bCs/>
        </w:rPr>
        <w:t xml:space="preserve">iencias de la </w:t>
      </w:r>
      <w:r w:rsidR="00F74528">
        <w:rPr>
          <w:bCs/>
        </w:rPr>
        <w:t>I</w:t>
      </w:r>
      <w:r w:rsidR="00367359">
        <w:rPr>
          <w:bCs/>
        </w:rPr>
        <w:t xml:space="preserve">ngeniería del </w:t>
      </w:r>
      <w:r w:rsidR="006501C4">
        <w:rPr>
          <w:bCs/>
        </w:rPr>
        <w:t xml:space="preserve">Tecnológico Nacional de México </w:t>
      </w:r>
      <w:r w:rsidR="00367359">
        <w:rPr>
          <w:bCs/>
        </w:rPr>
        <w:t>– I</w:t>
      </w:r>
      <w:r w:rsidR="006501C4">
        <w:rPr>
          <w:bCs/>
        </w:rPr>
        <w:t xml:space="preserve">nstituto </w:t>
      </w:r>
      <w:r w:rsidR="00367359">
        <w:rPr>
          <w:bCs/>
        </w:rPr>
        <w:t>T</w:t>
      </w:r>
      <w:r w:rsidR="006501C4">
        <w:rPr>
          <w:bCs/>
        </w:rPr>
        <w:t>ecnológico de</w:t>
      </w:r>
      <w:r w:rsidR="00367359">
        <w:rPr>
          <w:bCs/>
        </w:rPr>
        <w:t xml:space="preserve"> C</w:t>
      </w:r>
      <w:r w:rsidR="006501C4">
        <w:rPr>
          <w:bCs/>
        </w:rPr>
        <w:t>iuda</w:t>
      </w:r>
      <w:r w:rsidR="00367359">
        <w:rPr>
          <w:bCs/>
        </w:rPr>
        <w:t xml:space="preserve">d </w:t>
      </w:r>
      <w:r w:rsidR="00BD73A3">
        <w:rPr>
          <w:bCs/>
        </w:rPr>
        <w:t>Juárez</w:t>
      </w:r>
      <w:r w:rsidR="00367359">
        <w:rPr>
          <w:bCs/>
        </w:rPr>
        <w:t>, y evaluador certificado,</w:t>
      </w:r>
      <w:r w:rsidR="00A21BE6">
        <w:rPr>
          <w:bCs/>
        </w:rPr>
        <w:t xml:space="preserve"> </w:t>
      </w:r>
      <w:r w:rsidR="00367359">
        <w:rPr>
          <w:bCs/>
        </w:rPr>
        <w:t xml:space="preserve">al Dr. </w:t>
      </w:r>
      <w:r w:rsidR="00BD73A3">
        <w:rPr>
          <w:bCs/>
        </w:rPr>
        <w:t>Iván</w:t>
      </w:r>
      <w:r w:rsidR="00367359">
        <w:rPr>
          <w:bCs/>
        </w:rPr>
        <w:t xml:space="preserve"> Manuel </w:t>
      </w:r>
      <w:r w:rsidR="00BD73A3">
        <w:rPr>
          <w:bCs/>
        </w:rPr>
        <w:t>Rodríguez</w:t>
      </w:r>
      <w:r w:rsidR="00367359">
        <w:rPr>
          <w:bCs/>
        </w:rPr>
        <w:t xml:space="preserve"> </w:t>
      </w:r>
      <w:r w:rsidR="00BD73A3">
        <w:rPr>
          <w:bCs/>
        </w:rPr>
        <w:t>Borbón</w:t>
      </w:r>
      <w:r w:rsidR="00367359">
        <w:rPr>
          <w:bCs/>
        </w:rPr>
        <w:t xml:space="preserve">, </w:t>
      </w:r>
      <w:r w:rsidR="00514594">
        <w:rPr>
          <w:bCs/>
        </w:rPr>
        <w:t>p</w:t>
      </w:r>
      <w:r w:rsidR="00BD73A3">
        <w:rPr>
          <w:bCs/>
        </w:rPr>
        <w:t>rofesor</w:t>
      </w:r>
      <w:r w:rsidR="00367359">
        <w:rPr>
          <w:bCs/>
        </w:rPr>
        <w:t xml:space="preserve"> de N</w:t>
      </w:r>
      <w:r w:rsidR="00BD73A3">
        <w:rPr>
          <w:bCs/>
        </w:rPr>
        <w:t>e</w:t>
      </w:r>
      <w:r w:rsidR="00367359">
        <w:rPr>
          <w:bCs/>
        </w:rPr>
        <w:t xml:space="preserve">w </w:t>
      </w:r>
      <w:proofErr w:type="spellStart"/>
      <w:r w:rsidR="00367359">
        <w:rPr>
          <w:bCs/>
        </w:rPr>
        <w:t>Mexico</w:t>
      </w:r>
      <w:proofErr w:type="spellEnd"/>
      <w:r w:rsidR="00367359">
        <w:rPr>
          <w:bCs/>
        </w:rPr>
        <w:t xml:space="preserve"> </w:t>
      </w:r>
      <w:proofErr w:type="spellStart"/>
      <w:r w:rsidR="00367359">
        <w:rPr>
          <w:bCs/>
        </w:rPr>
        <w:t>State</w:t>
      </w:r>
      <w:proofErr w:type="spellEnd"/>
      <w:r w:rsidR="00367359">
        <w:rPr>
          <w:bCs/>
        </w:rPr>
        <w:t xml:space="preserve"> </w:t>
      </w:r>
      <w:proofErr w:type="spellStart"/>
      <w:r w:rsidR="00367359">
        <w:rPr>
          <w:bCs/>
        </w:rPr>
        <w:t>University</w:t>
      </w:r>
      <w:proofErr w:type="spellEnd"/>
      <w:r w:rsidR="00F74528">
        <w:rPr>
          <w:bCs/>
        </w:rPr>
        <w:t xml:space="preserve"> </w:t>
      </w:r>
      <w:r w:rsidR="00367359">
        <w:rPr>
          <w:bCs/>
        </w:rPr>
        <w:t>/</w:t>
      </w:r>
      <w:r w:rsidR="00F74528">
        <w:rPr>
          <w:bCs/>
        </w:rPr>
        <w:t xml:space="preserve"> </w:t>
      </w:r>
      <w:r w:rsidR="00367359">
        <w:rPr>
          <w:bCs/>
        </w:rPr>
        <w:t>U</w:t>
      </w:r>
      <w:r w:rsidR="006501C4">
        <w:rPr>
          <w:bCs/>
        </w:rPr>
        <w:t xml:space="preserve">niversidad </w:t>
      </w:r>
      <w:r w:rsidR="00367359">
        <w:rPr>
          <w:bCs/>
        </w:rPr>
        <w:t>A</w:t>
      </w:r>
      <w:r w:rsidR="006501C4">
        <w:rPr>
          <w:bCs/>
        </w:rPr>
        <w:t xml:space="preserve">utónoma de </w:t>
      </w:r>
      <w:r w:rsidR="00367359">
        <w:rPr>
          <w:bCs/>
        </w:rPr>
        <w:t>C</w:t>
      </w:r>
      <w:r w:rsidR="006501C4">
        <w:rPr>
          <w:bCs/>
        </w:rPr>
        <w:t xml:space="preserve">iudad </w:t>
      </w:r>
      <w:r w:rsidR="00367359">
        <w:rPr>
          <w:bCs/>
        </w:rPr>
        <w:t>J</w:t>
      </w:r>
      <w:r w:rsidR="006501C4">
        <w:rPr>
          <w:bCs/>
        </w:rPr>
        <w:t>uárez</w:t>
      </w:r>
      <w:r w:rsidR="00367359">
        <w:rPr>
          <w:bCs/>
        </w:rPr>
        <w:t xml:space="preserve"> </w:t>
      </w:r>
      <w:r w:rsidR="00BD73A3">
        <w:rPr>
          <w:bCs/>
        </w:rPr>
        <w:t>facilitador</w:t>
      </w:r>
      <w:r w:rsidR="00367359">
        <w:rPr>
          <w:bCs/>
        </w:rPr>
        <w:t xml:space="preserve"> de capacitación en temas SS</w:t>
      </w:r>
      <w:r w:rsidR="004163A9" w:rsidRPr="00C23B9A">
        <w:rPr>
          <w:bCs/>
        </w:rPr>
        <w:t xml:space="preserve"> y </w:t>
      </w:r>
      <w:r w:rsidR="00367359">
        <w:rPr>
          <w:bCs/>
        </w:rPr>
        <w:t xml:space="preserve">al MII </w:t>
      </w:r>
      <w:r w:rsidR="00BD73A3">
        <w:rPr>
          <w:bCs/>
        </w:rPr>
        <w:t>Gabriel</w:t>
      </w:r>
      <w:r w:rsidR="00367359">
        <w:rPr>
          <w:bCs/>
        </w:rPr>
        <w:t xml:space="preserve"> G</w:t>
      </w:r>
      <w:r w:rsidR="006612C2">
        <w:rPr>
          <w:bCs/>
        </w:rPr>
        <w:t>ómez</w:t>
      </w:r>
      <w:r w:rsidRPr="00C23B9A">
        <w:rPr>
          <w:bCs/>
        </w:rPr>
        <w:t xml:space="preserve"> por su participación en la </w:t>
      </w:r>
      <w:r w:rsidR="00E2268E">
        <w:rPr>
          <w:bCs/>
        </w:rPr>
        <w:t xml:space="preserve">primera </w:t>
      </w:r>
      <w:r w:rsidRPr="00C23B9A">
        <w:rPr>
          <w:bCs/>
        </w:rPr>
        <w:t>evaluación por juicio de expertos</w:t>
      </w:r>
      <w:r w:rsidR="00E2268E">
        <w:rPr>
          <w:bCs/>
        </w:rPr>
        <w:t xml:space="preserve"> de IM</w:t>
      </w:r>
      <w:r w:rsidR="004B1A3E">
        <w:rPr>
          <w:bCs/>
        </w:rPr>
        <w:t>;</w:t>
      </w:r>
      <w:r w:rsidR="00A21BE6">
        <w:rPr>
          <w:bCs/>
        </w:rPr>
        <w:t xml:space="preserve"> </w:t>
      </w:r>
      <w:r w:rsidR="00E2268E" w:rsidRPr="004B1A3E">
        <w:rPr>
          <w:bCs/>
        </w:rPr>
        <w:t>así como a</w:t>
      </w:r>
      <w:r w:rsidR="00F74528" w:rsidRPr="004B1A3E">
        <w:rPr>
          <w:bCs/>
        </w:rPr>
        <w:t>l Mtro. Francisco Alfonso Coronel García, docente del ITZ</w:t>
      </w:r>
      <w:r w:rsidR="00A21BE6">
        <w:rPr>
          <w:bCs/>
        </w:rPr>
        <w:t xml:space="preserve"> </w:t>
      </w:r>
      <w:r w:rsidR="00F74528" w:rsidRPr="004B1A3E">
        <w:rPr>
          <w:bCs/>
        </w:rPr>
        <w:t xml:space="preserve">y consultor, al Mtro. Rogelio Joel Bautista García, </w:t>
      </w:r>
      <w:r w:rsidR="00514594">
        <w:rPr>
          <w:bCs/>
        </w:rPr>
        <w:t>d</w:t>
      </w:r>
      <w:r w:rsidR="00F74528" w:rsidRPr="004B1A3E">
        <w:rPr>
          <w:bCs/>
        </w:rPr>
        <w:t xml:space="preserve">irector de la marca </w:t>
      </w:r>
      <w:proofErr w:type="spellStart"/>
      <w:r w:rsidR="00F74528" w:rsidRPr="004B1A3E">
        <w:rPr>
          <w:bCs/>
        </w:rPr>
        <w:t>Sm</w:t>
      </w:r>
      <w:r w:rsidR="004B1A3E" w:rsidRPr="004B1A3E">
        <w:rPr>
          <w:bCs/>
        </w:rPr>
        <w:t>a</w:t>
      </w:r>
      <w:r w:rsidR="00F74528" w:rsidRPr="004B1A3E">
        <w:rPr>
          <w:bCs/>
        </w:rPr>
        <w:t>rthinking</w:t>
      </w:r>
      <w:proofErr w:type="spellEnd"/>
      <w:r w:rsidR="00F74528" w:rsidRPr="004B1A3E">
        <w:rPr>
          <w:bCs/>
        </w:rPr>
        <w:t xml:space="preserve">, al Dr. Manuel Javier Rosel Solís Responsable Programa Educativo en </w:t>
      </w:r>
      <w:r w:rsidR="006501C4">
        <w:rPr>
          <w:bCs/>
        </w:rPr>
        <w:t xml:space="preserve">la </w:t>
      </w:r>
      <w:r w:rsidR="006501C4" w:rsidRPr="006501C4">
        <w:rPr>
          <w:bCs/>
        </w:rPr>
        <w:t>Facultad de Ciencias de la Ingeniería y Tecnología</w:t>
      </w:r>
      <w:r w:rsidR="006501C4">
        <w:rPr>
          <w:bCs/>
        </w:rPr>
        <w:t xml:space="preserve"> – </w:t>
      </w:r>
      <w:r w:rsidR="00F74528" w:rsidRPr="004B1A3E">
        <w:rPr>
          <w:bCs/>
        </w:rPr>
        <w:t>U</w:t>
      </w:r>
      <w:r w:rsidR="006501C4">
        <w:rPr>
          <w:bCs/>
        </w:rPr>
        <w:t>niversidad Autónoma de Baja California</w:t>
      </w:r>
      <w:r w:rsidR="00F74528" w:rsidRPr="004B1A3E">
        <w:rPr>
          <w:bCs/>
        </w:rPr>
        <w:t>, al Ing. Edgar Armando Chávez Moreno</w:t>
      </w:r>
      <w:r w:rsidR="004B1A3E" w:rsidRPr="004B1A3E">
        <w:rPr>
          <w:bCs/>
        </w:rPr>
        <w:t>,</w:t>
      </w:r>
      <w:r w:rsidR="00F74528" w:rsidRPr="004B1A3E">
        <w:rPr>
          <w:bCs/>
        </w:rPr>
        <w:t xml:space="preserve"> </w:t>
      </w:r>
      <w:r w:rsidR="00514594" w:rsidRPr="004B1A3E">
        <w:rPr>
          <w:bCs/>
        </w:rPr>
        <w:t xml:space="preserve">profesor de tiempo completo </w:t>
      </w:r>
      <w:r w:rsidR="00F74528" w:rsidRPr="004B1A3E">
        <w:rPr>
          <w:bCs/>
        </w:rPr>
        <w:t xml:space="preserve">en </w:t>
      </w:r>
      <w:r w:rsidR="006501C4">
        <w:rPr>
          <w:bCs/>
        </w:rPr>
        <w:t xml:space="preserve">la </w:t>
      </w:r>
      <w:r w:rsidR="006501C4" w:rsidRPr="006501C4">
        <w:rPr>
          <w:bCs/>
        </w:rPr>
        <w:t>Facultad de Ciencias de la Ingeniería y Tecnología</w:t>
      </w:r>
      <w:r w:rsidR="006501C4">
        <w:rPr>
          <w:bCs/>
        </w:rPr>
        <w:t xml:space="preserve"> – </w:t>
      </w:r>
      <w:r w:rsidR="006501C4" w:rsidRPr="004B1A3E">
        <w:rPr>
          <w:bCs/>
        </w:rPr>
        <w:t>U</w:t>
      </w:r>
      <w:r w:rsidR="006501C4">
        <w:rPr>
          <w:bCs/>
        </w:rPr>
        <w:t>niversidad Autónoma de Baja California</w:t>
      </w:r>
      <w:r w:rsidR="006501C4" w:rsidRPr="004B1A3E">
        <w:rPr>
          <w:bCs/>
        </w:rPr>
        <w:t xml:space="preserve"> </w:t>
      </w:r>
      <w:r w:rsidR="004B1A3E" w:rsidRPr="004B1A3E">
        <w:rPr>
          <w:bCs/>
        </w:rPr>
        <w:t>por su participación en la segunda evaluación por juicio de expertos del IM y a la Dra. Yuridia Vega, profesor investigador de</w:t>
      </w:r>
      <w:r w:rsidR="006501C4">
        <w:rPr>
          <w:bCs/>
        </w:rPr>
        <w:t xml:space="preserve"> la </w:t>
      </w:r>
      <w:r w:rsidR="006501C4" w:rsidRPr="006501C4">
        <w:rPr>
          <w:bCs/>
        </w:rPr>
        <w:t>Facultad de Ciencias de la Ingeniería y Tecnología</w:t>
      </w:r>
      <w:r w:rsidR="006501C4">
        <w:rPr>
          <w:bCs/>
        </w:rPr>
        <w:t xml:space="preserve"> – </w:t>
      </w:r>
      <w:r w:rsidR="006501C4" w:rsidRPr="004B1A3E">
        <w:rPr>
          <w:bCs/>
        </w:rPr>
        <w:t>U</w:t>
      </w:r>
      <w:r w:rsidR="006501C4">
        <w:rPr>
          <w:bCs/>
        </w:rPr>
        <w:t>niversidad Autónoma de Baja California</w:t>
      </w:r>
      <w:r w:rsidR="006501C4" w:rsidRPr="004B1A3E">
        <w:rPr>
          <w:bCs/>
        </w:rPr>
        <w:t xml:space="preserve"> </w:t>
      </w:r>
      <w:r w:rsidR="004B1A3E" w:rsidRPr="004B1A3E">
        <w:rPr>
          <w:bCs/>
        </w:rPr>
        <w:t>por las facilidades otorgadas para esta segunda validación.</w:t>
      </w:r>
    </w:p>
    <w:p w14:paraId="064EDC55" w14:textId="06400D6F" w:rsidR="005177B9" w:rsidRPr="00CC3D96" w:rsidRDefault="005177B9" w:rsidP="00CC3D96">
      <w:pPr>
        <w:spacing w:line="360" w:lineRule="auto"/>
        <w:ind w:firstLine="567"/>
        <w:jc w:val="both"/>
      </w:pPr>
      <w:r w:rsidRPr="00CC3D96">
        <w:t xml:space="preserve">Un especial </w:t>
      </w:r>
      <w:r w:rsidR="00404BC8" w:rsidRPr="00CC3D96">
        <w:t>agradecimiento al</w:t>
      </w:r>
      <w:r w:rsidRPr="00CC3D96">
        <w:t xml:space="preserve"> </w:t>
      </w:r>
      <w:r w:rsidRPr="00CC3D96">
        <w:rPr>
          <w:i/>
        </w:rPr>
        <w:t>Consejo Nacional de Humanidades, Ciencias y Tecnologías - CONAHCYT</w:t>
      </w:r>
      <w:r w:rsidRPr="00CC3D96">
        <w:t xml:space="preserve"> por el apoyo brindado a </w:t>
      </w:r>
      <w:r w:rsidRPr="00CC3D96">
        <w:rPr>
          <w:i/>
        </w:rPr>
        <w:t>Eduardo Rafael Poblano Ojinaga</w:t>
      </w:r>
      <w:r w:rsidRPr="00CC3D96">
        <w:t xml:space="preserve"> por medio del Programa Estancias Posdoctorales por México 2022 (1), para la publicación de este artículo.</w:t>
      </w:r>
    </w:p>
    <w:p w14:paraId="72276778" w14:textId="2FC8514B" w:rsidR="005177B9" w:rsidRPr="00CC3D96" w:rsidRDefault="005177B9" w:rsidP="00CC3D96">
      <w:pPr>
        <w:spacing w:line="360" w:lineRule="auto"/>
        <w:ind w:firstLine="567"/>
        <w:jc w:val="both"/>
        <w:rPr>
          <w:lang w:val="en-US"/>
        </w:rPr>
      </w:pPr>
      <w:r w:rsidRPr="00CC3D96">
        <w:rPr>
          <w:lang w:val="en-US"/>
        </w:rPr>
        <w:t xml:space="preserve">Special thanks to the </w:t>
      </w:r>
      <w:r w:rsidRPr="00CC3D96">
        <w:rPr>
          <w:i/>
          <w:lang w:val="en-US"/>
        </w:rPr>
        <w:t>National Council of Humanities, Sciences and Technologies - CONAHCYT</w:t>
      </w:r>
      <w:r w:rsidRPr="00CC3D96">
        <w:rPr>
          <w:lang w:val="en-US"/>
        </w:rPr>
        <w:t xml:space="preserve"> for the support provided to </w:t>
      </w:r>
      <w:r w:rsidRPr="00CC3D96">
        <w:rPr>
          <w:i/>
          <w:lang w:val="en-US"/>
        </w:rPr>
        <w:t>Eduardo Rafael Poblano</w:t>
      </w:r>
      <w:r w:rsidRPr="00CC3D96">
        <w:rPr>
          <w:lang w:val="en-US"/>
        </w:rPr>
        <w:t xml:space="preserve"> Ojinaga through the </w:t>
      </w:r>
      <w:r w:rsidRPr="00CC3D96">
        <w:rPr>
          <w:i/>
          <w:lang w:val="en-US"/>
        </w:rPr>
        <w:t>Postdoctoral Stays in Mexico 2022 (1) Program,</w:t>
      </w:r>
      <w:r w:rsidRPr="00CC3D96">
        <w:rPr>
          <w:lang w:val="en-US"/>
        </w:rPr>
        <w:t xml:space="preserve"> for the publication of this article.</w:t>
      </w:r>
    </w:p>
    <w:p w14:paraId="1DB88089" w14:textId="77777777" w:rsidR="005177B9" w:rsidRDefault="005177B9" w:rsidP="005177B9">
      <w:pPr>
        <w:ind w:firstLine="567"/>
        <w:jc w:val="both"/>
        <w:rPr>
          <w:sz w:val="20"/>
          <w:szCs w:val="20"/>
          <w:lang w:val="en-US"/>
        </w:rPr>
      </w:pPr>
    </w:p>
    <w:p w14:paraId="215C7888" w14:textId="77777777" w:rsidR="00F14190" w:rsidRDefault="00F14190" w:rsidP="005177B9">
      <w:pPr>
        <w:ind w:firstLine="567"/>
        <w:jc w:val="both"/>
        <w:rPr>
          <w:sz w:val="20"/>
          <w:szCs w:val="20"/>
          <w:lang w:val="en-US"/>
        </w:rPr>
      </w:pPr>
    </w:p>
    <w:p w14:paraId="6292EFC4" w14:textId="77777777" w:rsidR="00F14190" w:rsidRDefault="00F14190" w:rsidP="005177B9">
      <w:pPr>
        <w:ind w:firstLine="567"/>
        <w:jc w:val="both"/>
        <w:rPr>
          <w:sz w:val="20"/>
          <w:szCs w:val="20"/>
          <w:lang w:val="en-US"/>
        </w:rPr>
      </w:pPr>
    </w:p>
    <w:p w14:paraId="0CEE6099" w14:textId="77777777" w:rsidR="00F14190" w:rsidRDefault="00F14190" w:rsidP="005177B9">
      <w:pPr>
        <w:ind w:firstLine="567"/>
        <w:jc w:val="both"/>
        <w:rPr>
          <w:sz w:val="20"/>
          <w:szCs w:val="20"/>
          <w:lang w:val="en-US"/>
        </w:rPr>
      </w:pPr>
    </w:p>
    <w:p w14:paraId="21CA4956" w14:textId="77777777" w:rsidR="00F14190" w:rsidRDefault="00F14190" w:rsidP="005177B9">
      <w:pPr>
        <w:ind w:firstLine="567"/>
        <w:jc w:val="both"/>
        <w:rPr>
          <w:sz w:val="20"/>
          <w:szCs w:val="20"/>
          <w:lang w:val="en-US"/>
        </w:rPr>
      </w:pPr>
    </w:p>
    <w:p w14:paraId="4E7F46EB" w14:textId="77777777" w:rsidR="00F14190" w:rsidRDefault="00F14190" w:rsidP="005177B9">
      <w:pPr>
        <w:ind w:firstLine="567"/>
        <w:jc w:val="both"/>
        <w:rPr>
          <w:sz w:val="20"/>
          <w:szCs w:val="20"/>
          <w:lang w:val="en-US"/>
        </w:rPr>
      </w:pPr>
    </w:p>
    <w:p w14:paraId="7586AEFF" w14:textId="77777777" w:rsidR="00F14190" w:rsidRDefault="00F14190" w:rsidP="005177B9">
      <w:pPr>
        <w:ind w:firstLine="567"/>
        <w:jc w:val="both"/>
        <w:rPr>
          <w:sz w:val="20"/>
          <w:szCs w:val="20"/>
          <w:lang w:val="en-US"/>
        </w:rPr>
      </w:pPr>
    </w:p>
    <w:p w14:paraId="139D278F" w14:textId="77777777" w:rsidR="00F14190" w:rsidRDefault="00F14190" w:rsidP="005177B9">
      <w:pPr>
        <w:ind w:firstLine="567"/>
        <w:jc w:val="both"/>
        <w:rPr>
          <w:sz w:val="20"/>
          <w:szCs w:val="20"/>
          <w:lang w:val="en-US"/>
        </w:rPr>
      </w:pPr>
    </w:p>
    <w:p w14:paraId="3A966A32" w14:textId="77777777" w:rsidR="00F14190" w:rsidRDefault="00F14190" w:rsidP="005177B9">
      <w:pPr>
        <w:ind w:firstLine="567"/>
        <w:jc w:val="both"/>
        <w:rPr>
          <w:sz w:val="20"/>
          <w:szCs w:val="20"/>
          <w:lang w:val="en-US"/>
        </w:rPr>
      </w:pPr>
    </w:p>
    <w:p w14:paraId="62E28327" w14:textId="77777777" w:rsidR="00F14190" w:rsidRDefault="00F14190" w:rsidP="005177B9">
      <w:pPr>
        <w:ind w:firstLine="567"/>
        <w:jc w:val="both"/>
        <w:rPr>
          <w:sz w:val="20"/>
          <w:szCs w:val="20"/>
          <w:lang w:val="en-US"/>
        </w:rPr>
      </w:pPr>
    </w:p>
    <w:p w14:paraId="0F4E62D3" w14:textId="77777777" w:rsidR="00F14190" w:rsidRDefault="00F14190" w:rsidP="005177B9">
      <w:pPr>
        <w:ind w:firstLine="567"/>
        <w:jc w:val="both"/>
        <w:rPr>
          <w:sz w:val="20"/>
          <w:szCs w:val="20"/>
          <w:lang w:val="en-US"/>
        </w:rPr>
      </w:pPr>
    </w:p>
    <w:p w14:paraId="5D14E67D" w14:textId="77777777" w:rsidR="00F14190" w:rsidRDefault="00F14190" w:rsidP="005177B9">
      <w:pPr>
        <w:ind w:firstLine="567"/>
        <w:jc w:val="both"/>
        <w:rPr>
          <w:sz w:val="20"/>
          <w:szCs w:val="20"/>
          <w:lang w:val="en-US"/>
        </w:rPr>
      </w:pPr>
    </w:p>
    <w:p w14:paraId="0A091F3C" w14:textId="77777777" w:rsidR="00F14190" w:rsidRDefault="00F14190" w:rsidP="005177B9">
      <w:pPr>
        <w:ind w:firstLine="567"/>
        <w:jc w:val="both"/>
        <w:rPr>
          <w:sz w:val="20"/>
          <w:szCs w:val="20"/>
          <w:lang w:val="en-US"/>
        </w:rPr>
      </w:pPr>
    </w:p>
    <w:p w14:paraId="65B54C0A" w14:textId="77777777" w:rsidR="00F14190" w:rsidRDefault="00F14190" w:rsidP="005177B9">
      <w:pPr>
        <w:ind w:firstLine="567"/>
        <w:jc w:val="both"/>
        <w:rPr>
          <w:sz w:val="20"/>
          <w:szCs w:val="20"/>
          <w:lang w:val="en-US"/>
        </w:rPr>
      </w:pPr>
    </w:p>
    <w:p w14:paraId="3F8A5AEF" w14:textId="77777777" w:rsidR="00F14190" w:rsidRDefault="00F14190" w:rsidP="005177B9">
      <w:pPr>
        <w:ind w:firstLine="567"/>
        <w:jc w:val="both"/>
        <w:rPr>
          <w:sz w:val="20"/>
          <w:szCs w:val="20"/>
          <w:lang w:val="en-US"/>
        </w:rPr>
      </w:pPr>
    </w:p>
    <w:p w14:paraId="509EE1D7" w14:textId="77777777" w:rsidR="00F14190" w:rsidRDefault="00F14190" w:rsidP="005177B9">
      <w:pPr>
        <w:ind w:firstLine="567"/>
        <w:jc w:val="both"/>
        <w:rPr>
          <w:sz w:val="20"/>
          <w:szCs w:val="20"/>
          <w:lang w:val="en-US"/>
        </w:rPr>
      </w:pPr>
    </w:p>
    <w:p w14:paraId="0922A51B" w14:textId="77777777" w:rsidR="00F14190" w:rsidRDefault="00F14190" w:rsidP="005177B9">
      <w:pPr>
        <w:ind w:firstLine="567"/>
        <w:jc w:val="both"/>
        <w:rPr>
          <w:sz w:val="20"/>
          <w:szCs w:val="20"/>
          <w:lang w:val="en-US"/>
        </w:rPr>
      </w:pPr>
    </w:p>
    <w:p w14:paraId="3D8FBDC4" w14:textId="77777777" w:rsidR="00F14190" w:rsidRDefault="00F14190" w:rsidP="005177B9">
      <w:pPr>
        <w:ind w:firstLine="567"/>
        <w:jc w:val="both"/>
        <w:rPr>
          <w:sz w:val="20"/>
          <w:szCs w:val="20"/>
          <w:lang w:val="en-US"/>
        </w:rPr>
      </w:pPr>
    </w:p>
    <w:p w14:paraId="4F715389" w14:textId="77777777" w:rsidR="00F14190" w:rsidRPr="00A6349D" w:rsidRDefault="00F14190" w:rsidP="005177B9">
      <w:pPr>
        <w:ind w:firstLine="567"/>
        <w:jc w:val="both"/>
        <w:rPr>
          <w:sz w:val="20"/>
          <w:szCs w:val="20"/>
          <w:lang w:val="en-US"/>
        </w:rPr>
      </w:pPr>
    </w:p>
    <w:p w14:paraId="4419C77D" w14:textId="6AFE3AAD" w:rsidR="00514594" w:rsidRPr="00CC3D96" w:rsidRDefault="00CD0587" w:rsidP="00CC3D96">
      <w:pPr>
        <w:spacing w:line="360" w:lineRule="auto"/>
        <w:rPr>
          <w:rFonts w:asciiTheme="majorHAnsi" w:hAnsiTheme="majorHAnsi" w:cstheme="majorHAnsi"/>
          <w:b/>
          <w:sz w:val="32"/>
          <w:szCs w:val="32"/>
          <w:lang w:val="es-MX"/>
        </w:rPr>
      </w:pPr>
      <w:bookmarkStart w:id="3" w:name="_Hlk152793743"/>
      <w:r w:rsidRPr="00CC3D96">
        <w:rPr>
          <w:rFonts w:asciiTheme="majorHAnsi" w:hAnsiTheme="majorHAnsi" w:cstheme="majorHAnsi"/>
          <w:b/>
          <w:sz w:val="28"/>
          <w:szCs w:val="28"/>
          <w:lang w:val="es-MX"/>
        </w:rPr>
        <w:lastRenderedPageBreak/>
        <w:t>Referencias</w:t>
      </w:r>
    </w:p>
    <w:p w14:paraId="4DB9F9FD" w14:textId="6C53C98B" w:rsidR="00514594" w:rsidRPr="006501C4" w:rsidRDefault="00514594" w:rsidP="00CC3D96">
      <w:pPr>
        <w:widowControl w:val="0"/>
        <w:autoSpaceDE w:val="0"/>
        <w:autoSpaceDN w:val="0"/>
        <w:adjustRightInd w:val="0"/>
        <w:spacing w:line="360" w:lineRule="auto"/>
        <w:ind w:left="709" w:hanging="709"/>
        <w:jc w:val="both"/>
        <w:rPr>
          <w:noProof/>
          <w:lang w:val="en-US"/>
        </w:rPr>
      </w:pPr>
      <w:r w:rsidRPr="006501C4">
        <w:rPr>
          <w:noProof/>
        </w:rPr>
        <w:t xml:space="preserve">Álvarez, M., Valles, A. </w:t>
      </w:r>
      <w:r w:rsidR="0051334A" w:rsidRPr="006501C4">
        <w:rPr>
          <w:noProof/>
        </w:rPr>
        <w:t>y</w:t>
      </w:r>
      <w:r w:rsidRPr="006501C4">
        <w:rPr>
          <w:noProof/>
        </w:rPr>
        <w:t xml:space="preserve"> Noriega, S. (2021). </w:t>
      </w:r>
      <w:r w:rsidRPr="006501C4">
        <w:rPr>
          <w:i/>
          <w:iCs/>
          <w:noProof/>
          <w:lang w:val="en-US"/>
        </w:rPr>
        <w:t>Six Sigma Projects Work Teams : A Literature Review of the Factors Influencing Their Effectiveness</w:t>
      </w:r>
      <w:r w:rsidRPr="006501C4">
        <w:rPr>
          <w:noProof/>
          <w:lang w:val="en-US"/>
        </w:rPr>
        <w:t xml:space="preserve">. </w:t>
      </w:r>
      <w:r w:rsidR="00010BBB" w:rsidRPr="006501C4">
        <w:rPr>
          <w:noProof/>
          <w:lang w:val="en-US"/>
        </w:rPr>
        <w:t xml:space="preserve">In </w:t>
      </w:r>
      <w:r w:rsidR="00010BBB" w:rsidRPr="006501C4">
        <w:rPr>
          <w:lang w:val="en-US"/>
        </w:rPr>
        <w:t>Proceedings of the 10th Annual World Conference of the Society for Industrial and Systems Engineering.</w:t>
      </w:r>
    </w:p>
    <w:p w14:paraId="72B83EE4" w14:textId="570FB3B6" w:rsidR="00514594" w:rsidRPr="006501C4" w:rsidRDefault="00514594" w:rsidP="00CC3D96">
      <w:pPr>
        <w:widowControl w:val="0"/>
        <w:autoSpaceDE w:val="0"/>
        <w:autoSpaceDN w:val="0"/>
        <w:adjustRightInd w:val="0"/>
        <w:spacing w:line="360" w:lineRule="auto"/>
        <w:ind w:left="709" w:hanging="709"/>
        <w:jc w:val="both"/>
        <w:rPr>
          <w:noProof/>
          <w:lang w:val="en-US"/>
        </w:rPr>
      </w:pPr>
      <w:r w:rsidRPr="006501C4">
        <w:rPr>
          <w:noProof/>
          <w:lang w:val="es-MX"/>
        </w:rPr>
        <w:t xml:space="preserve">Bañuelas, R., Antony, J. </w:t>
      </w:r>
      <w:r w:rsidR="0051334A" w:rsidRPr="006501C4">
        <w:rPr>
          <w:noProof/>
          <w:lang w:val="es-MX"/>
        </w:rPr>
        <w:t>y</w:t>
      </w:r>
      <w:r w:rsidRPr="006501C4">
        <w:rPr>
          <w:noProof/>
          <w:lang w:val="es-MX"/>
        </w:rPr>
        <w:t xml:space="preserve"> Brace, M. (2005). </w:t>
      </w:r>
      <w:r w:rsidRPr="006501C4">
        <w:rPr>
          <w:noProof/>
          <w:lang w:val="en-US"/>
        </w:rPr>
        <w:t xml:space="preserve">An application of Six Sigma to reduce waste. </w:t>
      </w:r>
      <w:r w:rsidRPr="006501C4">
        <w:rPr>
          <w:i/>
          <w:iCs/>
          <w:noProof/>
          <w:lang w:val="en-US"/>
        </w:rPr>
        <w:t>Quality and Reliability Engineering International</w:t>
      </w:r>
      <w:r w:rsidRPr="006501C4">
        <w:rPr>
          <w:noProof/>
          <w:lang w:val="en-US"/>
        </w:rPr>
        <w:t xml:space="preserve">, </w:t>
      </w:r>
      <w:r w:rsidRPr="006501C4">
        <w:rPr>
          <w:i/>
          <w:iCs/>
          <w:noProof/>
          <w:lang w:val="en-US"/>
        </w:rPr>
        <w:t>21</w:t>
      </w:r>
      <w:r w:rsidRPr="006501C4">
        <w:rPr>
          <w:noProof/>
          <w:lang w:val="en-US"/>
        </w:rPr>
        <w:t>(6), 553–570. https://doi.org/10.1002/qre.669</w:t>
      </w:r>
    </w:p>
    <w:p w14:paraId="2151A4D2" w14:textId="77777777" w:rsidR="00514594" w:rsidRPr="006501C4" w:rsidRDefault="00514594" w:rsidP="00CC3D96">
      <w:pPr>
        <w:widowControl w:val="0"/>
        <w:autoSpaceDE w:val="0"/>
        <w:autoSpaceDN w:val="0"/>
        <w:adjustRightInd w:val="0"/>
        <w:spacing w:line="360" w:lineRule="auto"/>
        <w:ind w:left="709" w:hanging="709"/>
        <w:jc w:val="both"/>
        <w:rPr>
          <w:noProof/>
        </w:rPr>
      </w:pPr>
      <w:r w:rsidRPr="006501C4">
        <w:rPr>
          <w:noProof/>
          <w:lang w:val="en-US"/>
        </w:rPr>
        <w:t xml:space="preserve">Cupani, M. (2012). </w:t>
      </w:r>
      <w:r w:rsidRPr="006501C4">
        <w:rPr>
          <w:noProof/>
        </w:rPr>
        <w:t xml:space="preserve">Análisis de ecuaciones estructurales: conceptos, etapas de desarrollo y un ejemplo de aplicación. </w:t>
      </w:r>
      <w:r w:rsidRPr="006501C4">
        <w:rPr>
          <w:i/>
          <w:iCs/>
          <w:noProof/>
        </w:rPr>
        <w:t>Revista Tesis</w:t>
      </w:r>
      <w:r w:rsidRPr="006501C4">
        <w:rPr>
          <w:noProof/>
        </w:rPr>
        <w:t xml:space="preserve">, </w:t>
      </w:r>
      <w:r w:rsidRPr="006501C4">
        <w:rPr>
          <w:i/>
          <w:iCs/>
          <w:noProof/>
        </w:rPr>
        <w:t>1</w:t>
      </w:r>
      <w:r w:rsidRPr="006501C4">
        <w:rPr>
          <w:noProof/>
        </w:rPr>
        <w:t>, 186–199. http://www.revistas.unc.edu.ar/index.php/tesis/article/download/2884/2750</w:t>
      </w:r>
    </w:p>
    <w:p w14:paraId="542CC6A8" w14:textId="77777777" w:rsidR="00514594" w:rsidRPr="006501C4" w:rsidRDefault="00514594" w:rsidP="00CC3D96">
      <w:pPr>
        <w:widowControl w:val="0"/>
        <w:autoSpaceDE w:val="0"/>
        <w:autoSpaceDN w:val="0"/>
        <w:adjustRightInd w:val="0"/>
        <w:spacing w:line="360" w:lineRule="auto"/>
        <w:ind w:left="709" w:hanging="709"/>
        <w:jc w:val="both"/>
        <w:rPr>
          <w:noProof/>
        </w:rPr>
      </w:pPr>
      <w:r w:rsidRPr="006501C4">
        <w:rPr>
          <w:noProof/>
        </w:rPr>
        <w:t xml:space="preserve">Escobar-Pérez, J. y Cuervo-Martínez, Á. (2008). Validez de contenido y juicio de expertos: una aproximación a su utilización. </w:t>
      </w:r>
      <w:r w:rsidRPr="006501C4">
        <w:rPr>
          <w:i/>
          <w:iCs/>
          <w:noProof/>
        </w:rPr>
        <w:t>Avances en Medición</w:t>
      </w:r>
      <w:r w:rsidRPr="006501C4">
        <w:rPr>
          <w:noProof/>
        </w:rPr>
        <w:t xml:space="preserve">, </w:t>
      </w:r>
      <w:r w:rsidRPr="006501C4">
        <w:rPr>
          <w:i/>
          <w:iCs/>
          <w:noProof/>
        </w:rPr>
        <w:t>6</w:t>
      </w:r>
      <w:r w:rsidRPr="006501C4">
        <w:rPr>
          <w:noProof/>
        </w:rPr>
        <w:t>(September), 27–36.</w:t>
      </w:r>
    </w:p>
    <w:p w14:paraId="54CE07FA" w14:textId="77777777" w:rsidR="00514594" w:rsidRPr="006501C4" w:rsidRDefault="00514594" w:rsidP="00CC3D96">
      <w:pPr>
        <w:widowControl w:val="0"/>
        <w:autoSpaceDE w:val="0"/>
        <w:autoSpaceDN w:val="0"/>
        <w:adjustRightInd w:val="0"/>
        <w:spacing w:line="360" w:lineRule="auto"/>
        <w:ind w:left="709" w:hanging="709"/>
        <w:jc w:val="both"/>
        <w:rPr>
          <w:noProof/>
        </w:rPr>
      </w:pPr>
      <w:r w:rsidRPr="006501C4">
        <w:rPr>
          <w:noProof/>
        </w:rPr>
        <w:t xml:space="preserve">García Martínez, R., Poblano-Ojinaga, E. R., Reyes Valenzuela, R., Cuamea Cruz, G. y Juárez Rodríguez, R. (2021). Elección de carrera e institución de educación superior: validación de instrumento de medición mediante el modelado de ecuaciones estructurales. </w:t>
      </w:r>
      <w:r w:rsidRPr="006501C4">
        <w:rPr>
          <w:i/>
          <w:iCs/>
          <w:noProof/>
        </w:rPr>
        <w:t>RIDE Revista Iberoamericana para la Investigación y el Desarrollo Educativo</w:t>
      </w:r>
      <w:r w:rsidRPr="006501C4">
        <w:rPr>
          <w:noProof/>
        </w:rPr>
        <w:t xml:space="preserve">, </w:t>
      </w:r>
      <w:r w:rsidRPr="006501C4">
        <w:rPr>
          <w:i/>
          <w:iCs/>
          <w:noProof/>
        </w:rPr>
        <w:t>11</w:t>
      </w:r>
      <w:r w:rsidRPr="006501C4">
        <w:rPr>
          <w:noProof/>
        </w:rPr>
        <w:t>(22). https://doi.org/10.23913/ride.v11i22.961</w:t>
      </w:r>
    </w:p>
    <w:p w14:paraId="7F14DFB4" w14:textId="00AFE4E4" w:rsidR="00514594" w:rsidRPr="006501C4" w:rsidRDefault="00514594" w:rsidP="00CC3D96">
      <w:pPr>
        <w:widowControl w:val="0"/>
        <w:autoSpaceDE w:val="0"/>
        <w:autoSpaceDN w:val="0"/>
        <w:adjustRightInd w:val="0"/>
        <w:spacing w:line="360" w:lineRule="auto"/>
        <w:ind w:left="709" w:hanging="709"/>
        <w:jc w:val="both"/>
        <w:rPr>
          <w:noProof/>
          <w:lang w:val="en-US"/>
        </w:rPr>
      </w:pPr>
      <w:r w:rsidRPr="006501C4">
        <w:rPr>
          <w:noProof/>
          <w:lang w:val="es-MX"/>
        </w:rPr>
        <w:t xml:space="preserve">Goh, T. N. </w:t>
      </w:r>
      <w:r w:rsidR="00FD5D2B" w:rsidRPr="006501C4">
        <w:rPr>
          <w:noProof/>
          <w:lang w:val="es-MX"/>
        </w:rPr>
        <w:t>y</w:t>
      </w:r>
      <w:r w:rsidRPr="006501C4">
        <w:rPr>
          <w:noProof/>
          <w:lang w:val="es-MX"/>
        </w:rPr>
        <w:t xml:space="preserve"> Xie, M. (2004). </w:t>
      </w:r>
      <w:r w:rsidRPr="006501C4">
        <w:rPr>
          <w:noProof/>
          <w:lang w:val="en-US"/>
        </w:rPr>
        <w:t xml:space="preserve">Improving on the six sigma paradigm. </w:t>
      </w:r>
      <w:r w:rsidRPr="006501C4">
        <w:rPr>
          <w:i/>
          <w:iCs/>
          <w:noProof/>
          <w:lang w:val="en-US"/>
        </w:rPr>
        <w:t>The TQM Magazine</w:t>
      </w:r>
      <w:r w:rsidRPr="006501C4">
        <w:rPr>
          <w:noProof/>
          <w:lang w:val="en-US"/>
        </w:rPr>
        <w:t xml:space="preserve">, </w:t>
      </w:r>
      <w:r w:rsidRPr="006501C4">
        <w:rPr>
          <w:i/>
          <w:iCs/>
          <w:noProof/>
          <w:lang w:val="en-US"/>
        </w:rPr>
        <w:t>16</w:t>
      </w:r>
      <w:r w:rsidRPr="006501C4">
        <w:rPr>
          <w:noProof/>
          <w:lang w:val="en-US"/>
        </w:rPr>
        <w:t>(4), 235–240. https://doi.org/10.1108/09544780410541882</w:t>
      </w:r>
    </w:p>
    <w:p w14:paraId="5ED6ED15" w14:textId="619954F8" w:rsidR="00514594" w:rsidRPr="006501C4" w:rsidRDefault="00514594" w:rsidP="00CC3D96">
      <w:pPr>
        <w:widowControl w:val="0"/>
        <w:autoSpaceDE w:val="0"/>
        <w:autoSpaceDN w:val="0"/>
        <w:adjustRightInd w:val="0"/>
        <w:spacing w:line="360" w:lineRule="auto"/>
        <w:ind w:left="709" w:hanging="709"/>
        <w:jc w:val="both"/>
        <w:rPr>
          <w:noProof/>
          <w:lang w:val="en-US"/>
        </w:rPr>
      </w:pPr>
      <w:r w:rsidRPr="006501C4">
        <w:rPr>
          <w:noProof/>
          <w:lang w:val="en-US"/>
        </w:rPr>
        <w:t xml:space="preserve">Granato, D., De Araújo Calado, V. M. </w:t>
      </w:r>
      <w:r w:rsidR="0051334A" w:rsidRPr="006501C4">
        <w:rPr>
          <w:noProof/>
          <w:lang w:val="en-US"/>
        </w:rPr>
        <w:t>y</w:t>
      </w:r>
      <w:r w:rsidRPr="006501C4">
        <w:rPr>
          <w:noProof/>
          <w:lang w:val="en-US"/>
        </w:rPr>
        <w:t xml:space="preserve"> Jarvis, B. (2014). Observations on the use of statistical methods in Food Science and Technology. </w:t>
      </w:r>
      <w:r w:rsidRPr="006501C4">
        <w:rPr>
          <w:i/>
          <w:iCs/>
          <w:noProof/>
          <w:lang w:val="en-US"/>
        </w:rPr>
        <w:t>Food Research International</w:t>
      </w:r>
      <w:r w:rsidRPr="006501C4">
        <w:rPr>
          <w:noProof/>
          <w:lang w:val="en-US"/>
        </w:rPr>
        <w:t xml:space="preserve">, </w:t>
      </w:r>
      <w:r w:rsidRPr="006501C4">
        <w:rPr>
          <w:i/>
          <w:iCs/>
          <w:noProof/>
          <w:lang w:val="en-US"/>
        </w:rPr>
        <w:t>55</w:t>
      </w:r>
      <w:r w:rsidRPr="006501C4">
        <w:rPr>
          <w:noProof/>
          <w:lang w:val="en-US"/>
        </w:rPr>
        <w:t>, 137–149. https://doi.org/10.1016/j.foodres.2013.10.024</w:t>
      </w:r>
    </w:p>
    <w:p w14:paraId="76521FA8" w14:textId="77777777" w:rsidR="00514594" w:rsidRPr="006501C4" w:rsidRDefault="00514594" w:rsidP="00CC3D96">
      <w:pPr>
        <w:widowControl w:val="0"/>
        <w:autoSpaceDE w:val="0"/>
        <w:autoSpaceDN w:val="0"/>
        <w:adjustRightInd w:val="0"/>
        <w:spacing w:line="360" w:lineRule="auto"/>
        <w:ind w:left="709" w:hanging="709"/>
        <w:jc w:val="both"/>
        <w:rPr>
          <w:noProof/>
        </w:rPr>
      </w:pPr>
      <w:r w:rsidRPr="006501C4">
        <w:rPr>
          <w:noProof/>
          <w:lang w:val="en-US"/>
        </w:rPr>
        <w:t xml:space="preserve">Hair, J. F., Anderson, R. E., Tatham, R. L. y Black, W. C. (1999). </w:t>
      </w:r>
      <w:r w:rsidRPr="006501C4">
        <w:rPr>
          <w:i/>
          <w:iCs/>
          <w:noProof/>
        </w:rPr>
        <w:t>Análisis multivariante.</w:t>
      </w:r>
      <w:r w:rsidRPr="006501C4">
        <w:rPr>
          <w:noProof/>
        </w:rPr>
        <w:t xml:space="preserve"> Hall Iberia.</w:t>
      </w:r>
    </w:p>
    <w:p w14:paraId="479578DA" w14:textId="77777777" w:rsidR="00514594" w:rsidRPr="006501C4" w:rsidRDefault="00514594" w:rsidP="00CC3D96">
      <w:pPr>
        <w:widowControl w:val="0"/>
        <w:autoSpaceDE w:val="0"/>
        <w:autoSpaceDN w:val="0"/>
        <w:adjustRightInd w:val="0"/>
        <w:spacing w:line="360" w:lineRule="auto"/>
        <w:ind w:left="709" w:hanging="709"/>
        <w:jc w:val="both"/>
        <w:rPr>
          <w:noProof/>
        </w:rPr>
      </w:pPr>
      <w:r w:rsidRPr="006501C4">
        <w:rPr>
          <w:noProof/>
        </w:rPr>
        <w:t xml:space="preserve">Hernández Sampieri, R., Fernández Collado, C. y Baptista Lucio, P. (2014). </w:t>
      </w:r>
      <w:r w:rsidRPr="006501C4">
        <w:rPr>
          <w:i/>
          <w:iCs/>
          <w:noProof/>
        </w:rPr>
        <w:t>Metodolgía de la investigación</w:t>
      </w:r>
      <w:r w:rsidRPr="006501C4">
        <w:rPr>
          <w:noProof/>
        </w:rPr>
        <w:t xml:space="preserve"> (6.</w:t>
      </w:r>
      <w:r w:rsidRPr="006501C4">
        <w:rPr>
          <w:noProof/>
          <w:vertAlign w:val="superscript"/>
        </w:rPr>
        <w:t>a</w:t>
      </w:r>
      <w:r w:rsidRPr="006501C4">
        <w:rPr>
          <w:noProof/>
        </w:rPr>
        <w:t xml:space="preserve"> ed.). McGraw-Hill.</w:t>
      </w:r>
    </w:p>
    <w:p w14:paraId="4C4A10BF" w14:textId="6722D746" w:rsidR="00514594" w:rsidRPr="006501C4" w:rsidRDefault="00514594" w:rsidP="00CC3D96">
      <w:pPr>
        <w:widowControl w:val="0"/>
        <w:autoSpaceDE w:val="0"/>
        <w:autoSpaceDN w:val="0"/>
        <w:adjustRightInd w:val="0"/>
        <w:spacing w:line="360" w:lineRule="auto"/>
        <w:ind w:left="709" w:hanging="709"/>
        <w:jc w:val="both"/>
        <w:rPr>
          <w:noProof/>
          <w:lang w:val="en-US"/>
        </w:rPr>
      </w:pPr>
      <w:r w:rsidRPr="006501C4">
        <w:rPr>
          <w:noProof/>
        </w:rPr>
        <w:t xml:space="preserve">Lloréns-Montes, F. J. </w:t>
      </w:r>
      <w:r w:rsidR="00FD5D2B" w:rsidRPr="006501C4">
        <w:rPr>
          <w:noProof/>
        </w:rPr>
        <w:t>y</w:t>
      </w:r>
      <w:r w:rsidRPr="006501C4">
        <w:rPr>
          <w:noProof/>
        </w:rPr>
        <w:t xml:space="preserve"> Molina, L. M. (2006). </w:t>
      </w:r>
      <w:r w:rsidRPr="006501C4">
        <w:rPr>
          <w:noProof/>
          <w:lang w:val="en-US"/>
        </w:rPr>
        <w:t xml:space="preserve">Six Sigma and management theory: Processes, content and effectiveness. </w:t>
      </w:r>
      <w:r w:rsidRPr="006501C4">
        <w:rPr>
          <w:i/>
          <w:iCs/>
          <w:noProof/>
          <w:lang w:val="en-US"/>
        </w:rPr>
        <w:t>Total Quality Management &amp; Business Excellence</w:t>
      </w:r>
      <w:r w:rsidRPr="006501C4">
        <w:rPr>
          <w:noProof/>
          <w:lang w:val="en-US"/>
        </w:rPr>
        <w:t xml:space="preserve">, </w:t>
      </w:r>
      <w:r w:rsidRPr="006501C4">
        <w:rPr>
          <w:i/>
          <w:iCs/>
          <w:noProof/>
          <w:lang w:val="en-US"/>
        </w:rPr>
        <w:t>17</w:t>
      </w:r>
      <w:r w:rsidRPr="006501C4">
        <w:rPr>
          <w:noProof/>
          <w:lang w:val="en-US"/>
        </w:rPr>
        <w:t>(4), 485–506. https://doi.org/10.1080/14783360500528270</w:t>
      </w:r>
    </w:p>
    <w:p w14:paraId="50714926" w14:textId="77777777" w:rsidR="00514594" w:rsidRPr="006501C4" w:rsidRDefault="00514594" w:rsidP="00CC3D96">
      <w:pPr>
        <w:widowControl w:val="0"/>
        <w:autoSpaceDE w:val="0"/>
        <w:autoSpaceDN w:val="0"/>
        <w:adjustRightInd w:val="0"/>
        <w:spacing w:line="360" w:lineRule="auto"/>
        <w:ind w:left="709" w:hanging="709"/>
        <w:jc w:val="both"/>
        <w:rPr>
          <w:noProof/>
        </w:rPr>
      </w:pPr>
      <w:r w:rsidRPr="006501C4">
        <w:rPr>
          <w:noProof/>
          <w:lang w:val="en-US"/>
        </w:rPr>
        <w:t xml:space="preserve">Malhotra, N. K. (2008). </w:t>
      </w:r>
      <w:r w:rsidRPr="006501C4">
        <w:rPr>
          <w:noProof/>
        </w:rPr>
        <w:t xml:space="preserve">Investigación de mercados. En P. Educación (ed.), </w:t>
      </w:r>
      <w:r w:rsidRPr="006501C4">
        <w:rPr>
          <w:i/>
          <w:iCs/>
          <w:noProof/>
        </w:rPr>
        <w:t>Investigacion de Mercados</w:t>
      </w:r>
      <w:r w:rsidRPr="006501C4">
        <w:rPr>
          <w:noProof/>
        </w:rPr>
        <w:t xml:space="preserve"> (Vol. 3, Número 6). https://repository.uaeh.edu.mx/revistas/index.php/xikua/article/view/1314</w:t>
      </w:r>
    </w:p>
    <w:p w14:paraId="251027E0" w14:textId="086E91C4" w:rsidR="00514594" w:rsidRPr="006501C4" w:rsidRDefault="00514594" w:rsidP="00CC3D96">
      <w:pPr>
        <w:widowControl w:val="0"/>
        <w:autoSpaceDE w:val="0"/>
        <w:autoSpaceDN w:val="0"/>
        <w:adjustRightInd w:val="0"/>
        <w:spacing w:line="360" w:lineRule="auto"/>
        <w:ind w:left="709" w:hanging="709"/>
        <w:jc w:val="both"/>
        <w:rPr>
          <w:noProof/>
          <w:lang w:val="en-US"/>
        </w:rPr>
      </w:pPr>
      <w:r w:rsidRPr="006501C4">
        <w:rPr>
          <w:noProof/>
          <w:lang w:val="es-MX"/>
        </w:rPr>
        <w:t xml:space="preserve">Milosevic, D. </w:t>
      </w:r>
      <w:r w:rsidR="00FD5D2B" w:rsidRPr="006501C4">
        <w:rPr>
          <w:noProof/>
          <w:lang w:val="es-MX"/>
        </w:rPr>
        <w:t>y</w:t>
      </w:r>
      <w:r w:rsidRPr="006501C4">
        <w:rPr>
          <w:noProof/>
          <w:lang w:val="es-MX"/>
        </w:rPr>
        <w:t xml:space="preserve"> Patanakul, P. (2005). </w:t>
      </w:r>
      <w:r w:rsidRPr="006501C4">
        <w:rPr>
          <w:noProof/>
          <w:lang w:val="en-US"/>
        </w:rPr>
        <w:t xml:space="preserve">Standardized project management may increase development projects success. </w:t>
      </w:r>
      <w:r w:rsidRPr="006501C4">
        <w:rPr>
          <w:i/>
          <w:iCs/>
          <w:noProof/>
          <w:lang w:val="en-US"/>
        </w:rPr>
        <w:t>International Journal of Project Management</w:t>
      </w:r>
      <w:r w:rsidRPr="006501C4">
        <w:rPr>
          <w:noProof/>
          <w:lang w:val="en-US"/>
        </w:rPr>
        <w:t xml:space="preserve">, </w:t>
      </w:r>
      <w:r w:rsidRPr="006501C4">
        <w:rPr>
          <w:i/>
          <w:iCs/>
          <w:noProof/>
          <w:lang w:val="en-US"/>
        </w:rPr>
        <w:t>23</w:t>
      </w:r>
      <w:r w:rsidRPr="006501C4">
        <w:rPr>
          <w:noProof/>
          <w:lang w:val="en-US"/>
        </w:rPr>
        <w:t xml:space="preserve">(3), 181–192. </w:t>
      </w:r>
      <w:r w:rsidRPr="006501C4">
        <w:rPr>
          <w:noProof/>
          <w:lang w:val="en-US"/>
        </w:rPr>
        <w:lastRenderedPageBreak/>
        <w:t>https://doi.org/10.1016/j.ijproman.2004.11.002</w:t>
      </w:r>
    </w:p>
    <w:p w14:paraId="77D67385" w14:textId="14472A1C" w:rsidR="00514594" w:rsidRPr="006501C4" w:rsidRDefault="00514594" w:rsidP="00CC3D96">
      <w:pPr>
        <w:widowControl w:val="0"/>
        <w:autoSpaceDE w:val="0"/>
        <w:autoSpaceDN w:val="0"/>
        <w:adjustRightInd w:val="0"/>
        <w:spacing w:line="360" w:lineRule="auto"/>
        <w:ind w:left="709" w:hanging="709"/>
        <w:jc w:val="both"/>
        <w:rPr>
          <w:noProof/>
        </w:rPr>
      </w:pPr>
      <w:r w:rsidRPr="006501C4">
        <w:rPr>
          <w:noProof/>
        </w:rPr>
        <w:t xml:space="preserve">Mondy, R. W. y Noe, R. M. (2005). </w:t>
      </w:r>
      <w:r w:rsidRPr="006501C4">
        <w:rPr>
          <w:i/>
          <w:iCs/>
          <w:noProof/>
        </w:rPr>
        <w:t xml:space="preserve">Administración </w:t>
      </w:r>
      <w:r w:rsidR="00010BBB" w:rsidRPr="006501C4">
        <w:rPr>
          <w:i/>
          <w:iCs/>
          <w:noProof/>
        </w:rPr>
        <w:t>de recursos humanos</w:t>
      </w:r>
      <w:r w:rsidRPr="006501C4">
        <w:rPr>
          <w:noProof/>
        </w:rPr>
        <w:t>. Pearson Educación de México S.A. de C.V.</w:t>
      </w:r>
    </w:p>
    <w:p w14:paraId="791AA987" w14:textId="77777777" w:rsidR="00514594" w:rsidRPr="006501C4" w:rsidRDefault="00514594" w:rsidP="00CC3D96">
      <w:pPr>
        <w:widowControl w:val="0"/>
        <w:autoSpaceDE w:val="0"/>
        <w:autoSpaceDN w:val="0"/>
        <w:adjustRightInd w:val="0"/>
        <w:spacing w:line="360" w:lineRule="auto"/>
        <w:ind w:left="709" w:hanging="709"/>
        <w:jc w:val="both"/>
        <w:rPr>
          <w:noProof/>
        </w:rPr>
      </w:pPr>
      <w:r w:rsidRPr="006501C4">
        <w:rPr>
          <w:noProof/>
        </w:rPr>
        <w:t xml:space="preserve">Rodríguez Medina, M. A., Poblano-Ojinaga, E. R., Alvarado Tarango, L., González Torres, A. y Rodríguez Borbón, M. I. (2021). Validación por juicio de expertos de un instrumento de evaluación para evidencias de aprendizaje conceptual. </w:t>
      </w:r>
      <w:r w:rsidRPr="006501C4">
        <w:rPr>
          <w:i/>
          <w:iCs/>
          <w:noProof/>
        </w:rPr>
        <w:t>RIDE Revista Iberoamericana para la Investigación y el Desarrollo Educativo</w:t>
      </w:r>
      <w:r w:rsidRPr="006501C4">
        <w:rPr>
          <w:noProof/>
        </w:rPr>
        <w:t xml:space="preserve">, </w:t>
      </w:r>
      <w:r w:rsidRPr="006501C4">
        <w:rPr>
          <w:i/>
          <w:iCs/>
          <w:noProof/>
        </w:rPr>
        <w:t>11</w:t>
      </w:r>
      <w:r w:rsidRPr="006501C4">
        <w:rPr>
          <w:noProof/>
        </w:rPr>
        <w:t>(22). https://doi.org/10.23913/ride.v11i22.960</w:t>
      </w:r>
    </w:p>
    <w:p w14:paraId="0EE695C2" w14:textId="6E8B6325" w:rsidR="00514594" w:rsidRPr="006501C4" w:rsidRDefault="00514594" w:rsidP="00CC3D96">
      <w:pPr>
        <w:widowControl w:val="0"/>
        <w:autoSpaceDE w:val="0"/>
        <w:autoSpaceDN w:val="0"/>
        <w:adjustRightInd w:val="0"/>
        <w:spacing w:line="360" w:lineRule="auto"/>
        <w:ind w:left="709" w:hanging="709"/>
        <w:jc w:val="both"/>
        <w:rPr>
          <w:noProof/>
          <w:lang w:val="en-US"/>
        </w:rPr>
      </w:pPr>
      <w:r w:rsidRPr="006501C4">
        <w:rPr>
          <w:noProof/>
        </w:rPr>
        <w:t xml:space="preserve">Rodríguez-Medina, M. A., Poblano-Ojinaga, E. R., Rodríguez-Borbón, M. I. </w:t>
      </w:r>
      <w:r w:rsidR="0051334A" w:rsidRPr="006501C4">
        <w:rPr>
          <w:noProof/>
        </w:rPr>
        <w:t>y</w:t>
      </w:r>
      <w:r w:rsidRPr="006501C4">
        <w:rPr>
          <w:noProof/>
        </w:rPr>
        <w:t xml:space="preserve"> Alvarado-Tarango, L. (2021). </w:t>
      </w:r>
      <w:r w:rsidRPr="006501C4">
        <w:rPr>
          <w:noProof/>
          <w:lang w:val="en-US"/>
        </w:rPr>
        <w:t xml:space="preserve">A high impact business strategy: The Six Sigma methodology. </w:t>
      </w:r>
      <w:r w:rsidRPr="006501C4">
        <w:rPr>
          <w:i/>
          <w:iCs/>
          <w:noProof/>
          <w:lang w:val="en-US"/>
        </w:rPr>
        <w:t>Dyna</w:t>
      </w:r>
      <w:r w:rsidRPr="006501C4">
        <w:rPr>
          <w:noProof/>
          <w:lang w:val="en-US"/>
        </w:rPr>
        <w:t xml:space="preserve">, </w:t>
      </w:r>
      <w:r w:rsidRPr="006501C4">
        <w:rPr>
          <w:i/>
          <w:iCs/>
          <w:noProof/>
          <w:lang w:val="en-US"/>
        </w:rPr>
        <w:t>96</w:t>
      </w:r>
      <w:r w:rsidRPr="006501C4">
        <w:rPr>
          <w:noProof/>
          <w:lang w:val="en-US"/>
        </w:rPr>
        <w:t>(2), 128. https://doi.org/10.6036/10010</w:t>
      </w:r>
    </w:p>
    <w:p w14:paraId="3F0BF4BD" w14:textId="77777777" w:rsidR="00514594" w:rsidRPr="006501C4" w:rsidRDefault="00514594" w:rsidP="00CC3D96">
      <w:pPr>
        <w:widowControl w:val="0"/>
        <w:autoSpaceDE w:val="0"/>
        <w:autoSpaceDN w:val="0"/>
        <w:adjustRightInd w:val="0"/>
        <w:spacing w:line="360" w:lineRule="auto"/>
        <w:ind w:left="709" w:hanging="709"/>
        <w:jc w:val="both"/>
        <w:rPr>
          <w:noProof/>
        </w:rPr>
      </w:pPr>
      <w:r w:rsidRPr="006501C4">
        <w:rPr>
          <w:noProof/>
        </w:rPr>
        <w:t xml:space="preserve">Suárez, A. y Díaz, J. (2013). </w:t>
      </w:r>
      <w:r w:rsidRPr="006501C4">
        <w:rPr>
          <w:i/>
          <w:iCs/>
          <w:noProof/>
        </w:rPr>
        <w:t>Factores críticos de éxito en la investigación universitaria venezolana</w:t>
      </w:r>
      <w:r w:rsidRPr="006501C4">
        <w:rPr>
          <w:noProof/>
        </w:rPr>
        <w:t>.</w:t>
      </w:r>
    </w:p>
    <w:p w14:paraId="48B8D884" w14:textId="021D0661" w:rsidR="00514594" w:rsidRPr="006501C4" w:rsidRDefault="00514594" w:rsidP="00CC3D96">
      <w:pPr>
        <w:widowControl w:val="0"/>
        <w:autoSpaceDE w:val="0"/>
        <w:autoSpaceDN w:val="0"/>
        <w:adjustRightInd w:val="0"/>
        <w:spacing w:line="360" w:lineRule="auto"/>
        <w:ind w:left="709" w:hanging="709"/>
        <w:jc w:val="both"/>
      </w:pPr>
      <w:r w:rsidRPr="006501C4">
        <w:rPr>
          <w:noProof/>
        </w:rPr>
        <w:t xml:space="preserve">Valles Chávez, A., Alvarez Argüelles, M., y Torres Argüelles, S. V. (2023). Factores críticos de éxito en el despliegue de proyectos seis sigma: una revisión sistemática y metaanálisis. En </w:t>
      </w:r>
      <w:r w:rsidR="00010BBB" w:rsidRPr="006501C4">
        <w:rPr>
          <w:noProof/>
        </w:rPr>
        <w:t xml:space="preserve">J. Pinto, J. Rodríguez, E. y H. Sohn (coords.), </w:t>
      </w:r>
      <w:r w:rsidRPr="006501C4">
        <w:rPr>
          <w:i/>
          <w:iCs/>
          <w:noProof/>
        </w:rPr>
        <w:t>Enfoques y métodos para resolver problemas sociales y productivos de manera sostenible</w:t>
      </w:r>
      <w:r w:rsidRPr="006501C4">
        <w:rPr>
          <w:noProof/>
        </w:rPr>
        <w:t xml:space="preserve"> (pp. 69–91). Editorial CENID.</w:t>
      </w:r>
    </w:p>
    <w:p w14:paraId="361DFB3B" w14:textId="77777777" w:rsidR="00514594" w:rsidRPr="006C34E1" w:rsidRDefault="00514594" w:rsidP="00514594">
      <w:pPr>
        <w:spacing w:line="360" w:lineRule="auto"/>
        <w:jc w:val="center"/>
        <w:rPr>
          <w:color w:val="000000" w:themeColor="text1"/>
          <w:lang w:val="es-MX"/>
        </w:rPr>
      </w:pPr>
    </w:p>
    <w:p w14:paraId="44BEA3FA" w14:textId="072B2C2E" w:rsidR="00CD0587" w:rsidRPr="006C34E1" w:rsidRDefault="00CD0587" w:rsidP="007D75EA">
      <w:pPr>
        <w:widowControl w:val="0"/>
        <w:autoSpaceDE w:val="0"/>
        <w:autoSpaceDN w:val="0"/>
        <w:adjustRightInd w:val="0"/>
        <w:spacing w:line="360" w:lineRule="auto"/>
        <w:ind w:left="480" w:hanging="480"/>
        <w:jc w:val="both"/>
        <w:rPr>
          <w:color w:val="000000" w:themeColor="text1"/>
          <w:lang w:val="es-MX"/>
        </w:rPr>
      </w:pPr>
    </w:p>
    <w:bookmarkEnd w:id="3"/>
    <w:p w14:paraId="3A85DAC5" w14:textId="607566D5" w:rsidR="004B1A3E" w:rsidRDefault="004B1A3E" w:rsidP="004B1A3E">
      <w:pPr>
        <w:pStyle w:val="Descripcin"/>
        <w:keepNext/>
        <w:rPr>
          <w:lang w:val="es-MX"/>
        </w:rPr>
      </w:pPr>
    </w:p>
    <w:p w14:paraId="5C4A6956" w14:textId="77777777" w:rsidR="00CC3D96" w:rsidRDefault="00CC3D96" w:rsidP="00CC3D96">
      <w:pPr>
        <w:rPr>
          <w:lang w:val="es-MX"/>
        </w:rPr>
      </w:pPr>
    </w:p>
    <w:p w14:paraId="0354C6B3" w14:textId="77777777" w:rsidR="00CC3D96" w:rsidRDefault="00CC3D96" w:rsidP="00CC3D96">
      <w:pPr>
        <w:rPr>
          <w:lang w:val="es-MX"/>
        </w:rPr>
      </w:pPr>
    </w:p>
    <w:p w14:paraId="65D792E4" w14:textId="77777777" w:rsidR="00F14190" w:rsidRDefault="00F14190" w:rsidP="00CC3D96">
      <w:pPr>
        <w:rPr>
          <w:lang w:val="es-MX"/>
        </w:rPr>
      </w:pPr>
    </w:p>
    <w:p w14:paraId="0608CC4F" w14:textId="77777777" w:rsidR="00F14190" w:rsidRDefault="00F14190" w:rsidP="00CC3D96">
      <w:pPr>
        <w:rPr>
          <w:lang w:val="es-MX"/>
        </w:rPr>
      </w:pPr>
    </w:p>
    <w:p w14:paraId="048B3A37" w14:textId="77777777" w:rsidR="00F14190" w:rsidRDefault="00F14190" w:rsidP="00CC3D96">
      <w:pPr>
        <w:rPr>
          <w:lang w:val="es-MX"/>
        </w:rPr>
      </w:pPr>
    </w:p>
    <w:p w14:paraId="30F85647" w14:textId="77777777" w:rsidR="00F14190" w:rsidRDefault="00F14190" w:rsidP="00CC3D96">
      <w:pPr>
        <w:rPr>
          <w:lang w:val="es-MX"/>
        </w:rPr>
      </w:pPr>
    </w:p>
    <w:p w14:paraId="61AF9ECD" w14:textId="77777777" w:rsidR="00F14190" w:rsidRDefault="00F14190" w:rsidP="00CC3D96">
      <w:pPr>
        <w:rPr>
          <w:lang w:val="es-MX"/>
        </w:rPr>
      </w:pPr>
    </w:p>
    <w:p w14:paraId="2FFF1144" w14:textId="77777777" w:rsidR="00F14190" w:rsidRDefault="00F14190" w:rsidP="00CC3D96">
      <w:pPr>
        <w:rPr>
          <w:lang w:val="es-MX"/>
        </w:rPr>
      </w:pPr>
    </w:p>
    <w:p w14:paraId="0CB396D3" w14:textId="77777777" w:rsidR="00F14190" w:rsidRDefault="00F14190" w:rsidP="00CC3D96">
      <w:pPr>
        <w:rPr>
          <w:lang w:val="es-MX"/>
        </w:rPr>
      </w:pPr>
    </w:p>
    <w:p w14:paraId="095AF98A" w14:textId="77777777" w:rsidR="00F14190" w:rsidRDefault="00F14190" w:rsidP="00CC3D96">
      <w:pPr>
        <w:rPr>
          <w:lang w:val="es-MX"/>
        </w:rPr>
      </w:pPr>
    </w:p>
    <w:p w14:paraId="35965D34" w14:textId="77777777" w:rsidR="00F14190" w:rsidRDefault="00F14190" w:rsidP="00CC3D96">
      <w:pPr>
        <w:rPr>
          <w:lang w:val="es-MX"/>
        </w:rPr>
      </w:pPr>
    </w:p>
    <w:p w14:paraId="7B3CC1A8" w14:textId="77777777" w:rsidR="00F14190" w:rsidRDefault="00F14190" w:rsidP="00CC3D96">
      <w:pPr>
        <w:rPr>
          <w:lang w:val="es-MX"/>
        </w:rPr>
      </w:pPr>
    </w:p>
    <w:p w14:paraId="3DBBDE2A" w14:textId="77777777" w:rsidR="00F14190" w:rsidRDefault="00F14190" w:rsidP="00CC3D96">
      <w:pPr>
        <w:rPr>
          <w:lang w:val="es-MX"/>
        </w:rPr>
      </w:pPr>
    </w:p>
    <w:p w14:paraId="1499FEE3" w14:textId="77777777" w:rsidR="00F14190" w:rsidRDefault="00F14190" w:rsidP="00CC3D96">
      <w:pPr>
        <w:rPr>
          <w:lang w:val="es-MX"/>
        </w:rPr>
      </w:pPr>
    </w:p>
    <w:p w14:paraId="4CF7F33C" w14:textId="77777777" w:rsidR="00F14190" w:rsidRDefault="00F14190" w:rsidP="00CC3D96">
      <w:pPr>
        <w:rPr>
          <w:lang w:val="es-MX"/>
        </w:rPr>
      </w:pPr>
    </w:p>
    <w:p w14:paraId="4525BEA4" w14:textId="77777777" w:rsidR="00CC3D96" w:rsidRDefault="00CC3D96" w:rsidP="00CC3D96">
      <w:pPr>
        <w:rPr>
          <w:lang w:val="es-MX"/>
        </w:rPr>
      </w:pPr>
    </w:p>
    <w:p w14:paraId="3FDD81F2" w14:textId="77777777" w:rsidR="006501C4" w:rsidRDefault="006501C4" w:rsidP="00CC3D96">
      <w:pPr>
        <w:rPr>
          <w:lang w:val="es-MX"/>
        </w:rPr>
      </w:pPr>
    </w:p>
    <w:p w14:paraId="2F8B3169" w14:textId="77777777" w:rsidR="006501C4" w:rsidRPr="00CC3D96" w:rsidRDefault="006501C4" w:rsidP="00CC3D96">
      <w:pPr>
        <w:rPr>
          <w:lang w:val="es-MX"/>
        </w:rPr>
      </w:pPr>
    </w:p>
    <w:tbl>
      <w:tblPr>
        <w:tblStyle w:val="Tablaconcuadrculaclara"/>
        <w:tblpPr w:leftFromText="141" w:rightFromText="141" w:vertAnchor="text" w:tblpXSpec="center" w:tblpY="15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3109"/>
        <w:gridCol w:w="5245"/>
      </w:tblGrid>
      <w:tr w:rsidR="002631A2" w:rsidRPr="00CC3D96" w14:paraId="377A5E98" w14:textId="77777777" w:rsidTr="00CC3D96">
        <w:tc>
          <w:tcPr>
            <w:tcW w:w="3109" w:type="dxa"/>
          </w:tcPr>
          <w:p w14:paraId="412CCD35" w14:textId="77777777" w:rsidR="002631A2" w:rsidRPr="00CC3D96" w:rsidRDefault="002631A2" w:rsidP="002B1B91">
            <w:pPr>
              <w:pStyle w:val="Ttulo3"/>
              <w:widowControl w:val="0"/>
              <w:ind w:left="0" w:firstLine="37"/>
              <w:jc w:val="center"/>
              <w:rPr>
                <w:rFonts w:ascii="Times New Roman" w:hAnsi="Times New Roman" w:cs="Times New Roman"/>
                <w:b w:val="0"/>
                <w:sz w:val="24"/>
                <w:szCs w:val="24"/>
                <w:lang w:val="es-MX"/>
              </w:rPr>
            </w:pPr>
            <w:r w:rsidRPr="00CC3D96">
              <w:rPr>
                <w:rFonts w:ascii="Times New Roman" w:hAnsi="Times New Roman" w:cs="Times New Roman"/>
                <w:b w:val="0"/>
                <w:sz w:val="24"/>
                <w:szCs w:val="24"/>
                <w:lang w:val="es-MX"/>
              </w:rPr>
              <w:lastRenderedPageBreak/>
              <w:t>Rol de Contribución</w:t>
            </w:r>
          </w:p>
        </w:tc>
        <w:tc>
          <w:tcPr>
            <w:tcW w:w="5245" w:type="dxa"/>
          </w:tcPr>
          <w:p w14:paraId="6EC9316F" w14:textId="77777777" w:rsidR="002631A2" w:rsidRPr="00CC3D96" w:rsidRDefault="002631A2" w:rsidP="002B1B91">
            <w:pPr>
              <w:pStyle w:val="Ttulo3"/>
              <w:widowControl w:val="0"/>
              <w:ind w:left="0" w:hanging="30"/>
              <w:jc w:val="center"/>
              <w:rPr>
                <w:rFonts w:ascii="Times New Roman" w:hAnsi="Times New Roman" w:cs="Times New Roman"/>
                <w:b w:val="0"/>
                <w:sz w:val="24"/>
                <w:szCs w:val="24"/>
                <w:lang w:val="es-MX"/>
              </w:rPr>
            </w:pPr>
            <w:bookmarkStart w:id="4" w:name="_btsjgdfgjwkr" w:colFirst="0" w:colLast="0"/>
            <w:bookmarkEnd w:id="4"/>
            <w:r w:rsidRPr="00CC3D96">
              <w:rPr>
                <w:rFonts w:ascii="Times New Roman" w:hAnsi="Times New Roman" w:cs="Times New Roman"/>
                <w:b w:val="0"/>
                <w:sz w:val="24"/>
                <w:szCs w:val="24"/>
                <w:lang w:val="es-MX"/>
              </w:rPr>
              <w:t>Autor(es)</w:t>
            </w:r>
          </w:p>
        </w:tc>
      </w:tr>
      <w:tr w:rsidR="002631A2" w:rsidRPr="00CC3D96" w14:paraId="57DF7D4D" w14:textId="77777777" w:rsidTr="00CC3D96">
        <w:tc>
          <w:tcPr>
            <w:tcW w:w="3109" w:type="dxa"/>
          </w:tcPr>
          <w:p w14:paraId="6C8BBD04" w14:textId="77777777" w:rsidR="002631A2" w:rsidRPr="00CC3D96" w:rsidRDefault="002631A2" w:rsidP="002B1B91">
            <w:pPr>
              <w:widowControl w:val="0"/>
              <w:rPr>
                <w:lang w:val="es-MX"/>
              </w:rPr>
            </w:pPr>
            <w:r w:rsidRPr="00CC3D96">
              <w:rPr>
                <w:lang w:val="es-MX"/>
              </w:rPr>
              <w:t>Conceptualización</w:t>
            </w:r>
          </w:p>
        </w:tc>
        <w:tc>
          <w:tcPr>
            <w:tcW w:w="5245" w:type="dxa"/>
          </w:tcPr>
          <w:p w14:paraId="3400AF38" w14:textId="78696B1F" w:rsidR="00C10334" w:rsidRPr="00CC3D96" w:rsidRDefault="002631A2" w:rsidP="002B1B91">
            <w:pPr>
              <w:widowControl w:val="0"/>
              <w:rPr>
                <w:lang w:val="es-MX"/>
              </w:rPr>
            </w:pPr>
            <w:r w:rsidRPr="00CC3D96">
              <w:rPr>
                <w:lang w:val="es-MX"/>
              </w:rPr>
              <w:t>M</w:t>
            </w:r>
            <w:r w:rsidR="00C10334" w:rsidRPr="00CC3D96">
              <w:rPr>
                <w:lang w:val="es-MX"/>
              </w:rPr>
              <w:t xml:space="preserve">ariela </w:t>
            </w:r>
            <w:r w:rsidR="00517523" w:rsidRPr="00CC3D96">
              <w:rPr>
                <w:lang w:val="es-MX"/>
              </w:rPr>
              <w:t>Alvarez</w:t>
            </w:r>
            <w:r w:rsidRPr="00CC3D96">
              <w:rPr>
                <w:lang w:val="es-MX"/>
              </w:rPr>
              <w:t xml:space="preserve"> </w:t>
            </w:r>
            <w:r w:rsidR="00491A01" w:rsidRPr="00CC3D96">
              <w:rPr>
                <w:lang w:val="es-MX"/>
              </w:rPr>
              <w:t xml:space="preserve">Argüelles </w:t>
            </w:r>
            <w:r w:rsidRPr="00CC3D96">
              <w:rPr>
                <w:lang w:val="es-MX"/>
              </w:rPr>
              <w:t>(principal),</w:t>
            </w:r>
          </w:p>
          <w:p w14:paraId="47DF2D73" w14:textId="6DB7A759" w:rsidR="002631A2" w:rsidRPr="00CC3D96" w:rsidRDefault="002631A2" w:rsidP="002B1B91">
            <w:pPr>
              <w:widowControl w:val="0"/>
              <w:rPr>
                <w:lang w:val="es-MX"/>
              </w:rPr>
            </w:pPr>
            <w:r w:rsidRPr="00CC3D96">
              <w:rPr>
                <w:lang w:val="es-MX"/>
              </w:rPr>
              <w:t>Eduardo Rafael Poblano</w:t>
            </w:r>
            <w:r w:rsidR="007174E4" w:rsidRPr="00CC3D96">
              <w:rPr>
                <w:lang w:val="es-MX"/>
              </w:rPr>
              <w:t>-</w:t>
            </w:r>
            <w:r w:rsidRPr="00CC3D96">
              <w:rPr>
                <w:lang w:val="es-MX"/>
              </w:rPr>
              <w:t>Ojinaga (igual).</w:t>
            </w:r>
          </w:p>
        </w:tc>
      </w:tr>
      <w:tr w:rsidR="002631A2" w:rsidRPr="00CC3D96" w14:paraId="369D3C6E" w14:textId="77777777" w:rsidTr="00CC3D96">
        <w:tc>
          <w:tcPr>
            <w:tcW w:w="3109" w:type="dxa"/>
          </w:tcPr>
          <w:p w14:paraId="33D6DBB9" w14:textId="77777777" w:rsidR="002631A2" w:rsidRPr="00CC3D96" w:rsidRDefault="002631A2" w:rsidP="002B1B91">
            <w:pPr>
              <w:widowControl w:val="0"/>
              <w:rPr>
                <w:lang w:val="es-MX"/>
              </w:rPr>
            </w:pPr>
            <w:r w:rsidRPr="00CC3D96">
              <w:rPr>
                <w:lang w:val="es-MX"/>
              </w:rPr>
              <w:t>Metodología</w:t>
            </w:r>
          </w:p>
        </w:tc>
        <w:tc>
          <w:tcPr>
            <w:tcW w:w="5245" w:type="dxa"/>
          </w:tcPr>
          <w:p w14:paraId="7E153CC1" w14:textId="727A7627" w:rsidR="00C10334" w:rsidRPr="00CC3D96" w:rsidRDefault="002631A2" w:rsidP="002B1B91">
            <w:pPr>
              <w:widowControl w:val="0"/>
              <w:rPr>
                <w:lang w:val="es-MX"/>
              </w:rPr>
            </w:pPr>
            <w:r w:rsidRPr="00CC3D96">
              <w:rPr>
                <w:lang w:val="es-MX"/>
              </w:rPr>
              <w:t>Eduardo Rafael Poblano Ojinaga (principal),</w:t>
            </w:r>
          </w:p>
          <w:p w14:paraId="54B81F7F" w14:textId="64DFB97C" w:rsidR="00517523" w:rsidRPr="00CC3D96" w:rsidRDefault="00E56607" w:rsidP="002B1B91">
            <w:pPr>
              <w:widowControl w:val="0"/>
              <w:rPr>
                <w:lang w:val="es-MX"/>
              </w:rPr>
            </w:pPr>
            <w:r w:rsidRPr="00CC3D96">
              <w:rPr>
                <w:lang w:val="es-MX"/>
              </w:rPr>
              <w:t>Jesús A. Hernández Gómez</w:t>
            </w:r>
            <w:r w:rsidR="00A21BE6" w:rsidRPr="00CC3D96">
              <w:rPr>
                <w:lang w:val="es-MX"/>
              </w:rPr>
              <w:t xml:space="preserve"> </w:t>
            </w:r>
            <w:r w:rsidR="002631A2" w:rsidRPr="00CC3D96">
              <w:rPr>
                <w:lang w:val="es-MX"/>
              </w:rPr>
              <w:t>(que apoya).</w:t>
            </w:r>
          </w:p>
        </w:tc>
      </w:tr>
      <w:tr w:rsidR="002631A2" w:rsidRPr="00CC3D96" w14:paraId="667E53F2" w14:textId="77777777" w:rsidTr="00CC3D96">
        <w:tc>
          <w:tcPr>
            <w:tcW w:w="3109" w:type="dxa"/>
          </w:tcPr>
          <w:p w14:paraId="49241403" w14:textId="77777777" w:rsidR="002631A2" w:rsidRPr="00CC3D96" w:rsidRDefault="002631A2" w:rsidP="002B1B91">
            <w:pPr>
              <w:widowControl w:val="0"/>
              <w:rPr>
                <w:lang w:val="es-MX"/>
              </w:rPr>
            </w:pPr>
            <w:r w:rsidRPr="00CC3D96">
              <w:rPr>
                <w:lang w:val="es-MX"/>
              </w:rPr>
              <w:t>Software</w:t>
            </w:r>
          </w:p>
        </w:tc>
        <w:tc>
          <w:tcPr>
            <w:tcW w:w="5245" w:type="dxa"/>
          </w:tcPr>
          <w:p w14:paraId="08209EF2" w14:textId="2F4769DD" w:rsidR="002631A2" w:rsidRPr="00CC3D96" w:rsidRDefault="00261060" w:rsidP="002B1B91">
            <w:pPr>
              <w:widowControl w:val="0"/>
              <w:rPr>
                <w:lang w:val="es-MX"/>
              </w:rPr>
            </w:pPr>
            <w:r w:rsidRPr="00CC3D96">
              <w:rPr>
                <w:lang w:val="es-MX"/>
              </w:rPr>
              <w:t>Eduardo Rafael Poblano</w:t>
            </w:r>
            <w:r w:rsidR="007174E4" w:rsidRPr="00CC3D96">
              <w:rPr>
                <w:lang w:val="es-MX"/>
              </w:rPr>
              <w:t>-</w:t>
            </w:r>
            <w:r w:rsidRPr="00CC3D96">
              <w:rPr>
                <w:lang w:val="es-MX"/>
              </w:rPr>
              <w:t>Ojinaga (principal).</w:t>
            </w:r>
          </w:p>
        </w:tc>
      </w:tr>
      <w:tr w:rsidR="002631A2" w:rsidRPr="00CC3D96" w14:paraId="1977B502" w14:textId="77777777" w:rsidTr="00CC3D96">
        <w:tc>
          <w:tcPr>
            <w:tcW w:w="3109" w:type="dxa"/>
          </w:tcPr>
          <w:p w14:paraId="1767674C" w14:textId="77777777" w:rsidR="002631A2" w:rsidRPr="00CC3D96" w:rsidRDefault="002631A2" w:rsidP="002B1B91">
            <w:pPr>
              <w:widowControl w:val="0"/>
              <w:rPr>
                <w:lang w:val="es-MX"/>
              </w:rPr>
            </w:pPr>
            <w:r w:rsidRPr="00CC3D96">
              <w:rPr>
                <w:lang w:val="es-MX"/>
              </w:rPr>
              <w:t>Validación</w:t>
            </w:r>
          </w:p>
        </w:tc>
        <w:tc>
          <w:tcPr>
            <w:tcW w:w="5245" w:type="dxa"/>
          </w:tcPr>
          <w:p w14:paraId="1B7506FA" w14:textId="787970D8" w:rsidR="00261060" w:rsidRPr="00CC3D96" w:rsidRDefault="002631A2" w:rsidP="002B1B91">
            <w:pPr>
              <w:widowControl w:val="0"/>
              <w:rPr>
                <w:lang w:val="es-MX"/>
              </w:rPr>
            </w:pPr>
            <w:r w:rsidRPr="00CC3D96">
              <w:rPr>
                <w:lang w:val="es-MX"/>
              </w:rPr>
              <w:t>Eduardo Rafael Poblano</w:t>
            </w:r>
            <w:r w:rsidR="007174E4" w:rsidRPr="00CC3D96">
              <w:rPr>
                <w:lang w:val="es-MX"/>
              </w:rPr>
              <w:t>-</w:t>
            </w:r>
            <w:r w:rsidRPr="00CC3D96">
              <w:rPr>
                <w:lang w:val="es-MX"/>
              </w:rPr>
              <w:t>Ojinaga (principal),</w:t>
            </w:r>
          </w:p>
          <w:p w14:paraId="74F2962A" w14:textId="2C9A38A4" w:rsidR="002631A2" w:rsidRPr="00CC3D96" w:rsidRDefault="00517523" w:rsidP="002B1B91">
            <w:pPr>
              <w:widowControl w:val="0"/>
              <w:rPr>
                <w:lang w:val="es-MX"/>
              </w:rPr>
            </w:pPr>
            <w:r w:rsidRPr="00CC3D96">
              <w:rPr>
                <w:lang w:val="es-MX"/>
              </w:rPr>
              <w:t xml:space="preserve">Mariela </w:t>
            </w:r>
            <w:r w:rsidR="00514594" w:rsidRPr="00CC3D96">
              <w:rPr>
                <w:lang w:val="es-MX"/>
              </w:rPr>
              <w:t>Álvarez</w:t>
            </w:r>
            <w:r w:rsidRPr="00CC3D96">
              <w:rPr>
                <w:lang w:val="es-MX"/>
              </w:rPr>
              <w:t xml:space="preserve"> </w:t>
            </w:r>
            <w:r w:rsidR="00491A01" w:rsidRPr="00CC3D96">
              <w:rPr>
                <w:lang w:val="es-MX"/>
              </w:rPr>
              <w:t>Argüelles</w:t>
            </w:r>
            <w:r w:rsidR="00A21BE6" w:rsidRPr="00CC3D96">
              <w:rPr>
                <w:lang w:val="es-MX"/>
              </w:rPr>
              <w:t xml:space="preserve"> </w:t>
            </w:r>
            <w:r w:rsidR="002631A2" w:rsidRPr="00CC3D96">
              <w:rPr>
                <w:lang w:val="es-MX"/>
              </w:rPr>
              <w:t>(</w:t>
            </w:r>
            <w:r w:rsidR="00261060" w:rsidRPr="00CC3D96">
              <w:rPr>
                <w:lang w:val="es-MX"/>
              </w:rPr>
              <w:t>igual</w:t>
            </w:r>
            <w:r w:rsidR="002631A2" w:rsidRPr="00CC3D96">
              <w:rPr>
                <w:lang w:val="es-MX"/>
              </w:rPr>
              <w:t>)</w:t>
            </w:r>
            <w:r w:rsidR="00DC6A4E" w:rsidRPr="00CC3D96">
              <w:rPr>
                <w:lang w:val="es-MX"/>
              </w:rPr>
              <w:t>.</w:t>
            </w:r>
          </w:p>
        </w:tc>
      </w:tr>
      <w:tr w:rsidR="002631A2" w:rsidRPr="00CC3D96" w14:paraId="5755A754" w14:textId="77777777" w:rsidTr="00CC3D96">
        <w:tc>
          <w:tcPr>
            <w:tcW w:w="3109" w:type="dxa"/>
          </w:tcPr>
          <w:p w14:paraId="2067C8FF" w14:textId="35780E03" w:rsidR="002631A2" w:rsidRPr="00CC3D96" w:rsidRDefault="002631A2" w:rsidP="002B1B91">
            <w:pPr>
              <w:widowControl w:val="0"/>
              <w:rPr>
                <w:lang w:val="es-MX"/>
              </w:rPr>
            </w:pPr>
            <w:r w:rsidRPr="00CC3D96">
              <w:rPr>
                <w:lang w:val="es-MX"/>
              </w:rPr>
              <w:t xml:space="preserve">Análisis </w:t>
            </w:r>
            <w:r w:rsidR="00514594" w:rsidRPr="00CC3D96">
              <w:rPr>
                <w:lang w:val="es-MX"/>
              </w:rPr>
              <w:t>f</w:t>
            </w:r>
            <w:r w:rsidRPr="00CC3D96">
              <w:rPr>
                <w:lang w:val="es-MX"/>
              </w:rPr>
              <w:t>ormal</w:t>
            </w:r>
          </w:p>
        </w:tc>
        <w:tc>
          <w:tcPr>
            <w:tcW w:w="5245" w:type="dxa"/>
          </w:tcPr>
          <w:p w14:paraId="422469AB" w14:textId="2A1E5BEA" w:rsidR="00261060" w:rsidRPr="00CC3D96" w:rsidRDefault="00517523" w:rsidP="002B1B91">
            <w:pPr>
              <w:widowControl w:val="0"/>
              <w:rPr>
                <w:lang w:val="es-MX"/>
              </w:rPr>
            </w:pPr>
            <w:r w:rsidRPr="00CC3D96">
              <w:rPr>
                <w:lang w:val="es-MX"/>
              </w:rPr>
              <w:t xml:space="preserve">Mariela </w:t>
            </w:r>
            <w:r w:rsidR="00514594" w:rsidRPr="00CC3D96">
              <w:rPr>
                <w:lang w:val="es-MX"/>
              </w:rPr>
              <w:t>Álvarez</w:t>
            </w:r>
            <w:r w:rsidRPr="00CC3D96">
              <w:rPr>
                <w:lang w:val="es-MX"/>
              </w:rPr>
              <w:t xml:space="preserve"> Argüelles</w:t>
            </w:r>
            <w:r w:rsidR="00A21BE6" w:rsidRPr="00CC3D96">
              <w:rPr>
                <w:lang w:val="es-MX"/>
              </w:rPr>
              <w:t xml:space="preserve"> </w:t>
            </w:r>
            <w:r w:rsidR="002631A2" w:rsidRPr="00CC3D96">
              <w:rPr>
                <w:lang w:val="es-MX"/>
              </w:rPr>
              <w:t>(principal),</w:t>
            </w:r>
          </w:p>
          <w:p w14:paraId="4896AC1D" w14:textId="01C4BA85" w:rsidR="002631A2" w:rsidRPr="00CC3D96" w:rsidRDefault="002631A2" w:rsidP="002B1B91">
            <w:pPr>
              <w:widowControl w:val="0"/>
              <w:rPr>
                <w:lang w:val="es-MX"/>
              </w:rPr>
            </w:pPr>
            <w:r w:rsidRPr="00CC3D96">
              <w:rPr>
                <w:lang w:val="es-MX"/>
              </w:rPr>
              <w:t>Eduardo Rafael Poblano</w:t>
            </w:r>
            <w:r w:rsidR="007174E4" w:rsidRPr="00CC3D96">
              <w:rPr>
                <w:lang w:val="es-MX"/>
              </w:rPr>
              <w:t>-</w:t>
            </w:r>
            <w:r w:rsidRPr="00CC3D96">
              <w:rPr>
                <w:lang w:val="es-MX"/>
              </w:rPr>
              <w:t>Ojinaga (igual).</w:t>
            </w:r>
          </w:p>
        </w:tc>
      </w:tr>
      <w:tr w:rsidR="002631A2" w:rsidRPr="00CC3D96" w14:paraId="7E2F3069" w14:textId="77777777" w:rsidTr="00CC3D96">
        <w:tc>
          <w:tcPr>
            <w:tcW w:w="3109" w:type="dxa"/>
          </w:tcPr>
          <w:p w14:paraId="0C0136B5" w14:textId="77777777" w:rsidR="002631A2" w:rsidRPr="00CC3D96" w:rsidRDefault="002631A2" w:rsidP="002B1B91">
            <w:pPr>
              <w:widowControl w:val="0"/>
              <w:rPr>
                <w:lang w:val="es-MX"/>
              </w:rPr>
            </w:pPr>
            <w:r w:rsidRPr="00CC3D96">
              <w:rPr>
                <w:lang w:val="es-MX"/>
              </w:rPr>
              <w:t>Investigación</w:t>
            </w:r>
          </w:p>
        </w:tc>
        <w:tc>
          <w:tcPr>
            <w:tcW w:w="5245" w:type="dxa"/>
          </w:tcPr>
          <w:p w14:paraId="77635DE4" w14:textId="4CFDCD3C" w:rsidR="002631A2" w:rsidRPr="00CC3D96" w:rsidRDefault="00E56607" w:rsidP="002B1B91">
            <w:pPr>
              <w:widowControl w:val="0"/>
              <w:rPr>
                <w:lang w:val="es-MX"/>
              </w:rPr>
            </w:pPr>
            <w:r w:rsidRPr="00CC3D96">
              <w:rPr>
                <w:lang w:val="es-MX"/>
              </w:rPr>
              <w:t>Mariela Alvarez Argüelles</w:t>
            </w:r>
            <w:r w:rsidR="00261060" w:rsidRPr="00CC3D96">
              <w:rPr>
                <w:lang w:val="es-MX"/>
              </w:rPr>
              <w:t xml:space="preserve"> (principal)</w:t>
            </w:r>
            <w:r w:rsidR="000069AF" w:rsidRPr="00CC3D96">
              <w:rPr>
                <w:lang w:val="es-MX"/>
              </w:rPr>
              <w:t>,</w:t>
            </w:r>
          </w:p>
          <w:p w14:paraId="259C7487" w14:textId="21B1AA54" w:rsidR="00261060" w:rsidRPr="00CC3D96" w:rsidRDefault="00261060" w:rsidP="002B1B91">
            <w:pPr>
              <w:widowControl w:val="0"/>
              <w:rPr>
                <w:lang w:val="es-MX"/>
              </w:rPr>
            </w:pPr>
            <w:r w:rsidRPr="00CC3D96">
              <w:rPr>
                <w:lang w:val="es-MX"/>
              </w:rPr>
              <w:t>Salvador A</w:t>
            </w:r>
            <w:r w:rsidR="00491A01" w:rsidRPr="00CC3D96">
              <w:rPr>
                <w:lang w:val="es-MX"/>
              </w:rPr>
              <w:t>nacleto</w:t>
            </w:r>
            <w:r w:rsidRPr="00CC3D96">
              <w:rPr>
                <w:lang w:val="es-MX"/>
              </w:rPr>
              <w:t xml:space="preserve"> Noriega Morales (que apoya).</w:t>
            </w:r>
          </w:p>
        </w:tc>
      </w:tr>
      <w:tr w:rsidR="002631A2" w:rsidRPr="00CC3D96" w14:paraId="3723610C" w14:textId="77777777" w:rsidTr="00CC3D96">
        <w:tc>
          <w:tcPr>
            <w:tcW w:w="3109" w:type="dxa"/>
          </w:tcPr>
          <w:p w14:paraId="73613662" w14:textId="77777777" w:rsidR="002631A2" w:rsidRPr="00CC3D96" w:rsidRDefault="002631A2" w:rsidP="002B1B91">
            <w:pPr>
              <w:widowControl w:val="0"/>
              <w:rPr>
                <w:lang w:val="es-MX"/>
              </w:rPr>
            </w:pPr>
            <w:r w:rsidRPr="00CC3D96">
              <w:rPr>
                <w:lang w:val="es-MX"/>
              </w:rPr>
              <w:t>Recursos</w:t>
            </w:r>
          </w:p>
        </w:tc>
        <w:tc>
          <w:tcPr>
            <w:tcW w:w="5245" w:type="dxa"/>
          </w:tcPr>
          <w:p w14:paraId="737052BF" w14:textId="68A8D6C7" w:rsidR="002631A2" w:rsidRPr="00CC3D96" w:rsidRDefault="00261060" w:rsidP="002B1B91">
            <w:pPr>
              <w:widowControl w:val="0"/>
              <w:rPr>
                <w:lang w:val="es-MX"/>
              </w:rPr>
            </w:pPr>
            <w:r w:rsidRPr="00CC3D96">
              <w:rPr>
                <w:lang w:val="es-MX"/>
              </w:rPr>
              <w:t>Salvador A</w:t>
            </w:r>
            <w:r w:rsidR="00491A01" w:rsidRPr="00CC3D96">
              <w:rPr>
                <w:lang w:val="es-MX"/>
              </w:rPr>
              <w:t>nacleto</w:t>
            </w:r>
            <w:r w:rsidRPr="00CC3D96">
              <w:rPr>
                <w:lang w:val="es-MX"/>
              </w:rPr>
              <w:t xml:space="preserve"> Noriega Morales (</w:t>
            </w:r>
            <w:r w:rsidR="001A4843" w:rsidRPr="00CC3D96">
              <w:rPr>
                <w:lang w:val="es-MX"/>
              </w:rPr>
              <w:t>p</w:t>
            </w:r>
            <w:r w:rsidRPr="00CC3D96">
              <w:rPr>
                <w:lang w:val="es-MX"/>
              </w:rPr>
              <w:t>rincipal).</w:t>
            </w:r>
          </w:p>
        </w:tc>
      </w:tr>
      <w:tr w:rsidR="002631A2" w:rsidRPr="00CC3D96" w14:paraId="261BF654" w14:textId="77777777" w:rsidTr="00CC3D96">
        <w:tc>
          <w:tcPr>
            <w:tcW w:w="3109" w:type="dxa"/>
          </w:tcPr>
          <w:p w14:paraId="634EE658" w14:textId="77777777" w:rsidR="002631A2" w:rsidRPr="00CC3D96" w:rsidRDefault="002631A2" w:rsidP="002B1B91">
            <w:pPr>
              <w:widowControl w:val="0"/>
              <w:rPr>
                <w:lang w:val="es-MX"/>
              </w:rPr>
            </w:pPr>
            <w:r w:rsidRPr="00CC3D96">
              <w:rPr>
                <w:lang w:val="es-MX"/>
              </w:rPr>
              <w:t>Curación de datos</w:t>
            </w:r>
          </w:p>
        </w:tc>
        <w:tc>
          <w:tcPr>
            <w:tcW w:w="5245" w:type="dxa"/>
          </w:tcPr>
          <w:p w14:paraId="6047A160" w14:textId="33BF6F6A" w:rsidR="00261060" w:rsidRPr="00CC3D96" w:rsidRDefault="002631A2" w:rsidP="002B1B91">
            <w:pPr>
              <w:widowControl w:val="0"/>
              <w:rPr>
                <w:lang w:val="es-MX"/>
              </w:rPr>
            </w:pPr>
            <w:r w:rsidRPr="00CC3D96">
              <w:rPr>
                <w:lang w:val="es-MX"/>
              </w:rPr>
              <w:t>Eduardo Rafael Poblano</w:t>
            </w:r>
            <w:r w:rsidR="007174E4" w:rsidRPr="00CC3D96">
              <w:rPr>
                <w:lang w:val="es-MX"/>
              </w:rPr>
              <w:t>-</w:t>
            </w:r>
            <w:r w:rsidRPr="00CC3D96">
              <w:rPr>
                <w:lang w:val="es-MX"/>
              </w:rPr>
              <w:t>Ojinaga (</w:t>
            </w:r>
            <w:r w:rsidR="00261060" w:rsidRPr="00CC3D96">
              <w:rPr>
                <w:lang w:val="es-MX"/>
              </w:rPr>
              <w:t>principal</w:t>
            </w:r>
            <w:r w:rsidRPr="00CC3D96">
              <w:rPr>
                <w:lang w:val="es-MX"/>
              </w:rPr>
              <w:t>),</w:t>
            </w:r>
          </w:p>
          <w:p w14:paraId="64E7A7C4" w14:textId="27A0061B" w:rsidR="002631A2" w:rsidRPr="00CC3D96" w:rsidRDefault="00E56607" w:rsidP="002B1B91">
            <w:pPr>
              <w:widowControl w:val="0"/>
              <w:rPr>
                <w:lang w:val="es-MX"/>
              </w:rPr>
            </w:pPr>
            <w:r w:rsidRPr="00CC3D96">
              <w:rPr>
                <w:lang w:val="es-MX"/>
              </w:rPr>
              <w:t>Mariela Alvarez Argüelles</w:t>
            </w:r>
            <w:r w:rsidR="00261060" w:rsidRPr="00CC3D96">
              <w:rPr>
                <w:lang w:val="es-MX"/>
              </w:rPr>
              <w:t xml:space="preserve"> (que apoya).</w:t>
            </w:r>
          </w:p>
        </w:tc>
      </w:tr>
      <w:tr w:rsidR="002631A2" w:rsidRPr="00CC3D96" w14:paraId="7CAEB949" w14:textId="77777777" w:rsidTr="00CC3D96">
        <w:tc>
          <w:tcPr>
            <w:tcW w:w="3109" w:type="dxa"/>
          </w:tcPr>
          <w:p w14:paraId="19C5AC1D" w14:textId="43A69AC2" w:rsidR="002631A2" w:rsidRPr="00CC3D96" w:rsidRDefault="002631A2" w:rsidP="002B1B91">
            <w:pPr>
              <w:widowControl w:val="0"/>
              <w:rPr>
                <w:lang w:val="es-MX"/>
              </w:rPr>
            </w:pPr>
            <w:r w:rsidRPr="00CC3D96">
              <w:rPr>
                <w:lang w:val="es-MX"/>
              </w:rPr>
              <w:t xml:space="preserve">Escritura - </w:t>
            </w:r>
            <w:r w:rsidR="00514594" w:rsidRPr="00CC3D96">
              <w:rPr>
                <w:lang w:val="es-MX"/>
              </w:rPr>
              <w:t>p</w:t>
            </w:r>
            <w:r w:rsidRPr="00CC3D96">
              <w:rPr>
                <w:lang w:val="es-MX"/>
              </w:rPr>
              <w:t>reparación del borrador original</w:t>
            </w:r>
          </w:p>
        </w:tc>
        <w:tc>
          <w:tcPr>
            <w:tcW w:w="5245" w:type="dxa"/>
          </w:tcPr>
          <w:p w14:paraId="7434068B" w14:textId="439C40D3" w:rsidR="00261060" w:rsidRPr="00CC3D96" w:rsidRDefault="00261060" w:rsidP="002B1B91">
            <w:pPr>
              <w:widowControl w:val="0"/>
              <w:rPr>
                <w:lang w:val="es-MX"/>
              </w:rPr>
            </w:pPr>
            <w:r w:rsidRPr="00CC3D96">
              <w:rPr>
                <w:lang w:val="es-MX"/>
              </w:rPr>
              <w:t>Salvador A Noriega Morales</w:t>
            </w:r>
            <w:r w:rsidR="002631A2" w:rsidRPr="00CC3D96">
              <w:rPr>
                <w:lang w:val="es-MX"/>
              </w:rPr>
              <w:t xml:space="preserve"> (principal),</w:t>
            </w:r>
          </w:p>
          <w:p w14:paraId="4F68A5D5" w14:textId="5A618D74" w:rsidR="002631A2" w:rsidRPr="00CC3D96" w:rsidRDefault="00517523" w:rsidP="002B1B91">
            <w:pPr>
              <w:widowControl w:val="0"/>
              <w:rPr>
                <w:lang w:val="es-MX"/>
              </w:rPr>
            </w:pPr>
            <w:r w:rsidRPr="00CC3D96">
              <w:rPr>
                <w:lang w:val="es-MX"/>
              </w:rPr>
              <w:t>Mariela Alvarez Argüelles</w:t>
            </w:r>
            <w:r w:rsidR="00491A01" w:rsidRPr="00CC3D96">
              <w:rPr>
                <w:lang w:val="es-MX"/>
              </w:rPr>
              <w:t xml:space="preserve"> </w:t>
            </w:r>
            <w:r w:rsidR="00261060" w:rsidRPr="00CC3D96">
              <w:rPr>
                <w:lang w:val="es-MX"/>
              </w:rPr>
              <w:t>(igual)</w:t>
            </w:r>
            <w:r w:rsidR="008E4552" w:rsidRPr="00CC3D96">
              <w:rPr>
                <w:lang w:val="es-MX"/>
              </w:rPr>
              <w:t>.</w:t>
            </w:r>
          </w:p>
        </w:tc>
      </w:tr>
      <w:tr w:rsidR="002631A2" w:rsidRPr="00CC3D96" w14:paraId="1B5642E1" w14:textId="77777777" w:rsidTr="00CC3D96">
        <w:tc>
          <w:tcPr>
            <w:tcW w:w="3109" w:type="dxa"/>
          </w:tcPr>
          <w:p w14:paraId="56072EB6" w14:textId="12B3373F" w:rsidR="002631A2" w:rsidRPr="00CC3D96" w:rsidRDefault="002631A2" w:rsidP="002B1B91">
            <w:pPr>
              <w:widowControl w:val="0"/>
              <w:rPr>
                <w:lang w:val="es-MX"/>
              </w:rPr>
            </w:pPr>
            <w:r w:rsidRPr="00CC3D96">
              <w:rPr>
                <w:lang w:val="es-MX"/>
              </w:rPr>
              <w:t xml:space="preserve">Escritura - </w:t>
            </w:r>
            <w:r w:rsidR="00514594" w:rsidRPr="00CC3D96">
              <w:rPr>
                <w:lang w:val="es-MX"/>
              </w:rPr>
              <w:t>r</w:t>
            </w:r>
            <w:r w:rsidRPr="00CC3D96">
              <w:rPr>
                <w:lang w:val="es-MX"/>
              </w:rPr>
              <w:t>evisión y edición</w:t>
            </w:r>
          </w:p>
        </w:tc>
        <w:tc>
          <w:tcPr>
            <w:tcW w:w="5245" w:type="dxa"/>
          </w:tcPr>
          <w:p w14:paraId="6C97EC6F" w14:textId="7E15ADA0" w:rsidR="002631A2" w:rsidRPr="00CC3D96" w:rsidRDefault="002631A2" w:rsidP="002B1B91">
            <w:pPr>
              <w:widowControl w:val="0"/>
              <w:rPr>
                <w:lang w:val="es-MX"/>
              </w:rPr>
            </w:pPr>
            <w:r w:rsidRPr="00CC3D96">
              <w:rPr>
                <w:lang w:val="es-MX"/>
              </w:rPr>
              <w:t>Eduardo Rafael Poblano</w:t>
            </w:r>
            <w:r w:rsidR="007174E4" w:rsidRPr="00CC3D96">
              <w:rPr>
                <w:lang w:val="es-MX"/>
              </w:rPr>
              <w:t>-</w:t>
            </w:r>
            <w:r w:rsidRPr="00CC3D96">
              <w:rPr>
                <w:lang w:val="es-MX"/>
              </w:rPr>
              <w:t>Ojinaga (</w:t>
            </w:r>
            <w:r w:rsidR="000069AF" w:rsidRPr="00CC3D96">
              <w:rPr>
                <w:lang w:val="es-MX"/>
              </w:rPr>
              <w:t>p</w:t>
            </w:r>
            <w:r w:rsidR="00261060" w:rsidRPr="00CC3D96">
              <w:rPr>
                <w:lang w:val="es-MX"/>
              </w:rPr>
              <w:t>rincipal</w:t>
            </w:r>
            <w:r w:rsidRPr="00CC3D96">
              <w:rPr>
                <w:lang w:val="es-MX"/>
              </w:rPr>
              <w:t>)</w:t>
            </w:r>
            <w:r w:rsidR="00DC6A4E" w:rsidRPr="00CC3D96">
              <w:rPr>
                <w:lang w:val="es-MX"/>
              </w:rPr>
              <w:t>.</w:t>
            </w:r>
          </w:p>
        </w:tc>
      </w:tr>
      <w:tr w:rsidR="002631A2" w:rsidRPr="00CC3D96" w14:paraId="3188C533" w14:textId="77777777" w:rsidTr="00CC3D96">
        <w:tc>
          <w:tcPr>
            <w:tcW w:w="3109" w:type="dxa"/>
          </w:tcPr>
          <w:p w14:paraId="57508296" w14:textId="77777777" w:rsidR="002631A2" w:rsidRPr="00CC3D96" w:rsidRDefault="002631A2" w:rsidP="002B1B91">
            <w:pPr>
              <w:widowControl w:val="0"/>
              <w:rPr>
                <w:lang w:val="es-MX"/>
              </w:rPr>
            </w:pPr>
            <w:r w:rsidRPr="00CC3D96">
              <w:rPr>
                <w:lang w:val="es-MX"/>
              </w:rPr>
              <w:t>Visualización</w:t>
            </w:r>
          </w:p>
        </w:tc>
        <w:tc>
          <w:tcPr>
            <w:tcW w:w="5245" w:type="dxa"/>
          </w:tcPr>
          <w:p w14:paraId="46AE8DF5" w14:textId="0442F338" w:rsidR="002631A2" w:rsidRPr="00CC3D96" w:rsidRDefault="002631A2" w:rsidP="002B1B91">
            <w:pPr>
              <w:widowControl w:val="0"/>
              <w:rPr>
                <w:lang w:val="es-MX"/>
              </w:rPr>
            </w:pPr>
            <w:r w:rsidRPr="00CC3D96">
              <w:rPr>
                <w:lang w:val="es-MX"/>
              </w:rPr>
              <w:t>Eduardo Rafael Poblano</w:t>
            </w:r>
            <w:r w:rsidR="007174E4" w:rsidRPr="00CC3D96">
              <w:rPr>
                <w:lang w:val="es-MX"/>
              </w:rPr>
              <w:t>-</w:t>
            </w:r>
            <w:r w:rsidRPr="00CC3D96">
              <w:rPr>
                <w:lang w:val="es-MX"/>
              </w:rPr>
              <w:t>Ojinaga (igual).</w:t>
            </w:r>
          </w:p>
        </w:tc>
      </w:tr>
      <w:tr w:rsidR="002631A2" w:rsidRPr="00CC3D96" w14:paraId="5C16803F" w14:textId="77777777" w:rsidTr="00CC3D96">
        <w:tc>
          <w:tcPr>
            <w:tcW w:w="3109" w:type="dxa"/>
          </w:tcPr>
          <w:p w14:paraId="6701FD28" w14:textId="77777777" w:rsidR="002631A2" w:rsidRPr="00CC3D96" w:rsidRDefault="002631A2" w:rsidP="002B1B91">
            <w:pPr>
              <w:widowControl w:val="0"/>
              <w:rPr>
                <w:lang w:val="es-MX"/>
              </w:rPr>
            </w:pPr>
            <w:r w:rsidRPr="00CC3D96">
              <w:rPr>
                <w:lang w:val="es-MX"/>
              </w:rPr>
              <w:t>Supervisión</w:t>
            </w:r>
          </w:p>
        </w:tc>
        <w:tc>
          <w:tcPr>
            <w:tcW w:w="5245" w:type="dxa"/>
          </w:tcPr>
          <w:p w14:paraId="5259DA3F" w14:textId="738782DA" w:rsidR="002631A2" w:rsidRPr="00CC3D96" w:rsidRDefault="00517523" w:rsidP="002B1B91">
            <w:pPr>
              <w:widowControl w:val="0"/>
              <w:rPr>
                <w:lang w:val="es-MX"/>
              </w:rPr>
            </w:pPr>
            <w:r w:rsidRPr="00CC3D96">
              <w:rPr>
                <w:lang w:val="es-MX"/>
              </w:rPr>
              <w:t xml:space="preserve">Mariela </w:t>
            </w:r>
            <w:r w:rsidR="00514594" w:rsidRPr="00CC3D96">
              <w:rPr>
                <w:lang w:val="es-MX"/>
              </w:rPr>
              <w:t>Álvarez</w:t>
            </w:r>
            <w:r w:rsidRPr="00CC3D96">
              <w:rPr>
                <w:lang w:val="es-MX"/>
              </w:rPr>
              <w:t xml:space="preserve"> Argüelles</w:t>
            </w:r>
            <w:r w:rsidR="00A21BE6" w:rsidRPr="00CC3D96">
              <w:rPr>
                <w:lang w:val="es-MX"/>
              </w:rPr>
              <w:t xml:space="preserve"> </w:t>
            </w:r>
            <w:r w:rsidR="00261060" w:rsidRPr="00CC3D96">
              <w:rPr>
                <w:lang w:val="es-MX"/>
              </w:rPr>
              <w:t>(principal)</w:t>
            </w:r>
            <w:r w:rsidR="00DC6A4E" w:rsidRPr="00CC3D96">
              <w:rPr>
                <w:lang w:val="es-MX"/>
              </w:rPr>
              <w:t>.</w:t>
            </w:r>
          </w:p>
        </w:tc>
      </w:tr>
      <w:tr w:rsidR="002631A2" w:rsidRPr="00CC3D96" w14:paraId="545FB4C3" w14:textId="77777777" w:rsidTr="00CC3D96">
        <w:tc>
          <w:tcPr>
            <w:tcW w:w="3109" w:type="dxa"/>
          </w:tcPr>
          <w:p w14:paraId="6642D729" w14:textId="534A46A8" w:rsidR="002631A2" w:rsidRPr="00CC3D96" w:rsidRDefault="002631A2" w:rsidP="002B1B91">
            <w:pPr>
              <w:widowControl w:val="0"/>
              <w:rPr>
                <w:lang w:val="es-MX"/>
              </w:rPr>
            </w:pPr>
            <w:r w:rsidRPr="00CC3D96">
              <w:rPr>
                <w:lang w:val="es-MX"/>
              </w:rPr>
              <w:t xml:space="preserve">Administración de </w:t>
            </w:r>
            <w:r w:rsidR="00514594" w:rsidRPr="00CC3D96">
              <w:rPr>
                <w:lang w:val="es-MX"/>
              </w:rPr>
              <w:t>p</w:t>
            </w:r>
            <w:r w:rsidRPr="00CC3D96">
              <w:rPr>
                <w:lang w:val="es-MX"/>
              </w:rPr>
              <w:t>royectos</w:t>
            </w:r>
          </w:p>
        </w:tc>
        <w:tc>
          <w:tcPr>
            <w:tcW w:w="5245" w:type="dxa"/>
          </w:tcPr>
          <w:p w14:paraId="2D453DC7" w14:textId="00408E22" w:rsidR="002631A2" w:rsidRPr="00CC3D96" w:rsidRDefault="00517523" w:rsidP="002B1B91">
            <w:pPr>
              <w:widowControl w:val="0"/>
              <w:rPr>
                <w:lang w:val="es-MX"/>
              </w:rPr>
            </w:pPr>
            <w:r w:rsidRPr="00CC3D96">
              <w:rPr>
                <w:lang w:val="es-MX"/>
              </w:rPr>
              <w:t xml:space="preserve">Mariela </w:t>
            </w:r>
            <w:r w:rsidR="00514594" w:rsidRPr="00CC3D96">
              <w:rPr>
                <w:lang w:val="es-MX"/>
              </w:rPr>
              <w:t>Álvarez</w:t>
            </w:r>
            <w:r w:rsidRPr="00CC3D96">
              <w:rPr>
                <w:lang w:val="es-MX"/>
              </w:rPr>
              <w:t xml:space="preserve"> Argüelles</w:t>
            </w:r>
            <w:r w:rsidR="00A21BE6" w:rsidRPr="00CC3D96">
              <w:rPr>
                <w:lang w:val="es-MX"/>
              </w:rPr>
              <w:t xml:space="preserve"> </w:t>
            </w:r>
            <w:r w:rsidR="00261060" w:rsidRPr="00CC3D96">
              <w:rPr>
                <w:lang w:val="es-MX"/>
              </w:rPr>
              <w:t>(</w:t>
            </w:r>
            <w:r w:rsidR="006E1C2D" w:rsidRPr="00CC3D96">
              <w:rPr>
                <w:lang w:val="es-MX"/>
              </w:rPr>
              <w:t>p</w:t>
            </w:r>
            <w:r w:rsidR="007879EE" w:rsidRPr="00CC3D96">
              <w:rPr>
                <w:lang w:val="es-MX"/>
              </w:rPr>
              <w:t>rincipal</w:t>
            </w:r>
            <w:r w:rsidR="00261060" w:rsidRPr="00CC3D96">
              <w:rPr>
                <w:lang w:val="es-MX"/>
              </w:rPr>
              <w:t>)</w:t>
            </w:r>
            <w:r w:rsidR="008E4552" w:rsidRPr="00CC3D96">
              <w:rPr>
                <w:lang w:val="es-MX"/>
              </w:rPr>
              <w:t>.</w:t>
            </w:r>
          </w:p>
        </w:tc>
      </w:tr>
      <w:tr w:rsidR="002631A2" w:rsidRPr="00CC3D96" w14:paraId="0CCD9DBF" w14:textId="77777777" w:rsidTr="00CC3D96">
        <w:tc>
          <w:tcPr>
            <w:tcW w:w="3109" w:type="dxa"/>
          </w:tcPr>
          <w:p w14:paraId="76A682E4" w14:textId="77777777" w:rsidR="002631A2" w:rsidRPr="00CC3D96" w:rsidRDefault="002631A2" w:rsidP="002B1B91">
            <w:pPr>
              <w:widowControl w:val="0"/>
              <w:rPr>
                <w:lang w:val="es-MX"/>
              </w:rPr>
            </w:pPr>
            <w:r w:rsidRPr="00CC3D96">
              <w:rPr>
                <w:lang w:val="es-MX"/>
              </w:rPr>
              <w:t>Adquisición de fondos</w:t>
            </w:r>
          </w:p>
        </w:tc>
        <w:tc>
          <w:tcPr>
            <w:tcW w:w="5245" w:type="dxa"/>
          </w:tcPr>
          <w:p w14:paraId="0CA27766" w14:textId="62E32CD5" w:rsidR="00517523" w:rsidRPr="00CC3D96" w:rsidRDefault="00517523" w:rsidP="002B1B91">
            <w:pPr>
              <w:widowControl w:val="0"/>
              <w:rPr>
                <w:lang w:val="es-MX"/>
              </w:rPr>
            </w:pPr>
            <w:r w:rsidRPr="00CC3D96">
              <w:rPr>
                <w:lang w:val="es-MX"/>
              </w:rPr>
              <w:t xml:space="preserve">Mariela </w:t>
            </w:r>
            <w:r w:rsidR="00514594" w:rsidRPr="00CC3D96">
              <w:rPr>
                <w:lang w:val="es-MX"/>
              </w:rPr>
              <w:t>Álvarez</w:t>
            </w:r>
            <w:r w:rsidRPr="00CC3D96">
              <w:rPr>
                <w:lang w:val="es-MX"/>
              </w:rPr>
              <w:t xml:space="preserve"> Argüelles</w:t>
            </w:r>
            <w:r w:rsidR="00A21BE6" w:rsidRPr="00CC3D96">
              <w:rPr>
                <w:lang w:val="es-MX"/>
              </w:rPr>
              <w:t xml:space="preserve"> </w:t>
            </w:r>
            <w:r w:rsidR="00677752" w:rsidRPr="00CC3D96">
              <w:rPr>
                <w:lang w:val="es-MX"/>
              </w:rPr>
              <w:t>(principal)</w:t>
            </w:r>
          </w:p>
          <w:p w14:paraId="6CF84DCD" w14:textId="30343B0A" w:rsidR="002631A2" w:rsidRPr="00CC3D96" w:rsidRDefault="00261060" w:rsidP="002B1B91">
            <w:pPr>
              <w:widowControl w:val="0"/>
              <w:rPr>
                <w:lang w:val="es-MX"/>
              </w:rPr>
            </w:pPr>
            <w:r w:rsidRPr="00CC3D96">
              <w:rPr>
                <w:lang w:val="es-MX"/>
              </w:rPr>
              <w:t>Salvador A</w:t>
            </w:r>
            <w:r w:rsidR="00491A01" w:rsidRPr="00CC3D96">
              <w:rPr>
                <w:lang w:val="es-MX"/>
              </w:rPr>
              <w:t>nacleto</w:t>
            </w:r>
            <w:r w:rsidRPr="00CC3D96">
              <w:rPr>
                <w:lang w:val="es-MX"/>
              </w:rPr>
              <w:t xml:space="preserve"> Noriega Morales (</w:t>
            </w:r>
            <w:r w:rsidR="00677752" w:rsidRPr="00CC3D96">
              <w:rPr>
                <w:lang w:val="es-MX"/>
              </w:rPr>
              <w:t>apoyo</w:t>
            </w:r>
            <w:r w:rsidRPr="00CC3D96">
              <w:rPr>
                <w:lang w:val="es-MX"/>
              </w:rPr>
              <w:t>).</w:t>
            </w:r>
          </w:p>
        </w:tc>
      </w:tr>
    </w:tbl>
    <w:p w14:paraId="5935057E" w14:textId="043DDD0E" w:rsidR="0029041B" w:rsidRPr="004B1A3E" w:rsidRDefault="0029041B" w:rsidP="00457C69">
      <w:pPr>
        <w:rPr>
          <w:b/>
          <w:bCs/>
        </w:rPr>
      </w:pPr>
    </w:p>
    <w:sectPr w:rsidR="0029041B" w:rsidRPr="004B1A3E" w:rsidSect="00FD7BA5">
      <w:headerReference w:type="even" r:id="rId26"/>
      <w:headerReference w:type="default" r:id="rId27"/>
      <w:footerReference w:type="even" r:id="rId28"/>
      <w:footerReference w:type="default" r:id="rId29"/>
      <w:headerReference w:type="first" r:id="rId30"/>
      <w:footerReference w:type="first" r:id="rId31"/>
      <w:type w:val="continuous"/>
      <w:pgSz w:w="12240" w:h="15840"/>
      <w:pgMar w:top="1276" w:right="1467" w:bottom="851" w:left="1418" w:header="142" w:footer="101"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92E10A" w14:textId="77777777" w:rsidR="00FD7BA5" w:rsidRDefault="00FD7BA5">
      <w:r>
        <w:separator/>
      </w:r>
    </w:p>
  </w:endnote>
  <w:endnote w:type="continuationSeparator" w:id="0">
    <w:p w14:paraId="6D9FA3CE" w14:textId="77777777" w:rsidR="00FD7BA5" w:rsidRDefault="00FD7B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453ED" w14:textId="77777777" w:rsidR="008D66D0" w:rsidRDefault="008D66D0">
    <w:pPr>
      <w:pBdr>
        <w:top w:val="nil"/>
        <w:left w:val="nil"/>
        <w:bottom w:val="nil"/>
        <w:right w:val="nil"/>
        <w:between w:val="nil"/>
      </w:pBdr>
      <w:tabs>
        <w:tab w:val="center" w:pos="4419"/>
        <w:tab w:val="right" w:pos="8838"/>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6A896" w14:textId="1DC4388F" w:rsidR="00CC3D96" w:rsidRDefault="00CC3D96">
    <w:pPr>
      <w:pStyle w:val="Piedepgina"/>
    </w:pPr>
    <w:r>
      <w:t xml:space="preserve">                  </w:t>
    </w:r>
    <w:r w:rsidRPr="002A3D98">
      <w:rPr>
        <w:noProof/>
      </w:rPr>
      <w:drawing>
        <wp:inline distT="0" distB="0" distL="0" distR="0" wp14:anchorId="1ADC9764" wp14:editId="1BA8954C">
          <wp:extent cx="1600200" cy="419100"/>
          <wp:effectExtent l="0" t="0" r="0" b="0"/>
          <wp:docPr id="1856100569" name="Imagen 1856100569"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CC3D96">
      <w:rPr>
        <w:rFonts w:asciiTheme="majorHAnsi" w:hAnsiTheme="majorHAnsi" w:cstheme="majorHAnsi"/>
        <w:b/>
        <w:sz w:val="22"/>
        <w:szCs w:val="12"/>
      </w:rPr>
      <w:t xml:space="preserve">Vol. 14, Núm. 28 </w:t>
    </w:r>
    <w:proofErr w:type="gramStart"/>
    <w:r w:rsidRPr="00CC3D96">
      <w:rPr>
        <w:rFonts w:asciiTheme="majorHAnsi" w:hAnsiTheme="majorHAnsi" w:cstheme="majorHAnsi"/>
        <w:b/>
        <w:sz w:val="22"/>
        <w:szCs w:val="12"/>
      </w:rPr>
      <w:t>Enero</w:t>
    </w:r>
    <w:proofErr w:type="gramEnd"/>
    <w:r w:rsidRPr="00CC3D96">
      <w:rPr>
        <w:rFonts w:asciiTheme="majorHAnsi" w:hAnsiTheme="majorHAnsi" w:cstheme="majorHAnsi"/>
        <w:b/>
        <w:sz w:val="22"/>
        <w:szCs w:val="12"/>
      </w:rPr>
      <w:t xml:space="preserve"> – Junio 2024, e</w:t>
    </w:r>
    <w:r w:rsidR="00BB2754">
      <w:rPr>
        <w:rFonts w:asciiTheme="majorHAnsi" w:hAnsiTheme="majorHAnsi" w:cstheme="majorHAnsi"/>
        <w:b/>
        <w:sz w:val="22"/>
        <w:szCs w:val="12"/>
      </w:rPr>
      <w:t>604</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84C38" w14:textId="77777777" w:rsidR="008D66D0" w:rsidRDefault="008D66D0">
    <w:pPr>
      <w:pBdr>
        <w:top w:val="nil"/>
        <w:left w:val="nil"/>
        <w:bottom w:val="nil"/>
        <w:right w:val="nil"/>
        <w:between w:val="nil"/>
      </w:pBdr>
      <w:tabs>
        <w:tab w:val="center" w:pos="4419"/>
        <w:tab w:val="right" w:pos="8838"/>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65B8F6" w14:textId="77777777" w:rsidR="00FD7BA5" w:rsidRDefault="00FD7BA5">
      <w:r>
        <w:separator/>
      </w:r>
    </w:p>
  </w:footnote>
  <w:footnote w:type="continuationSeparator" w:id="0">
    <w:p w14:paraId="1834BF3D" w14:textId="77777777" w:rsidR="00FD7BA5" w:rsidRDefault="00FD7B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81A34" w14:textId="77777777" w:rsidR="008D66D0" w:rsidRDefault="008D66D0">
    <w:pPr>
      <w:pBdr>
        <w:top w:val="nil"/>
        <w:left w:val="nil"/>
        <w:bottom w:val="nil"/>
        <w:right w:val="nil"/>
        <w:between w:val="nil"/>
      </w:pBdr>
      <w:tabs>
        <w:tab w:val="center" w:pos="4419"/>
        <w:tab w:val="right" w:pos="8838"/>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1CF4F" w14:textId="4E92A0B4" w:rsidR="008D66D0" w:rsidRDefault="00CC3D96" w:rsidP="003D7E2A">
    <w:pPr>
      <w:pStyle w:val="Encabezado"/>
      <w:jc w:val="center"/>
    </w:pPr>
    <w:r w:rsidRPr="002A3D98">
      <w:rPr>
        <w:noProof/>
      </w:rPr>
      <w:drawing>
        <wp:inline distT="0" distB="0" distL="0" distR="0" wp14:anchorId="6A2BE9B6" wp14:editId="31B1E088">
          <wp:extent cx="5397500" cy="635000"/>
          <wp:effectExtent l="0" t="0" r="0" b="0"/>
          <wp:docPr id="539685715" name="Imagen 539685715"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D5E72" w14:textId="77777777" w:rsidR="008D66D0" w:rsidRDefault="008D66D0">
    <w:pPr>
      <w:pBdr>
        <w:top w:val="nil"/>
        <w:left w:val="nil"/>
        <w:bottom w:val="nil"/>
        <w:right w:val="nil"/>
        <w:between w:val="nil"/>
      </w:pBdr>
      <w:tabs>
        <w:tab w:val="center" w:pos="4419"/>
        <w:tab w:val="right" w:pos="8838"/>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8743D"/>
    <w:multiLevelType w:val="hybridMultilevel"/>
    <w:tmpl w:val="35D47622"/>
    <w:lvl w:ilvl="0" w:tplc="080A0001">
      <w:start w:val="1"/>
      <w:numFmt w:val="bullet"/>
      <w:lvlText w:val=""/>
      <w:lvlJc w:val="left"/>
      <w:pPr>
        <w:ind w:left="720" w:hanging="360"/>
      </w:pPr>
      <w:rPr>
        <w:rFonts w:ascii="Symbol" w:hAnsi="Symbol" w:cs="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cs="Wingdings" w:hint="default"/>
      </w:rPr>
    </w:lvl>
    <w:lvl w:ilvl="3" w:tplc="080A0001" w:tentative="1">
      <w:start w:val="1"/>
      <w:numFmt w:val="bullet"/>
      <w:lvlText w:val=""/>
      <w:lvlJc w:val="left"/>
      <w:pPr>
        <w:ind w:left="2880" w:hanging="360"/>
      </w:pPr>
      <w:rPr>
        <w:rFonts w:ascii="Symbol" w:hAnsi="Symbol" w:cs="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cs="Wingdings" w:hint="default"/>
      </w:rPr>
    </w:lvl>
    <w:lvl w:ilvl="6" w:tplc="080A0001" w:tentative="1">
      <w:start w:val="1"/>
      <w:numFmt w:val="bullet"/>
      <w:lvlText w:val=""/>
      <w:lvlJc w:val="left"/>
      <w:pPr>
        <w:ind w:left="5040" w:hanging="360"/>
      </w:pPr>
      <w:rPr>
        <w:rFonts w:ascii="Symbol" w:hAnsi="Symbol" w:cs="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6404394"/>
    <w:multiLevelType w:val="hybridMultilevel"/>
    <w:tmpl w:val="9672F94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68D33EA2"/>
    <w:multiLevelType w:val="hybridMultilevel"/>
    <w:tmpl w:val="188647FA"/>
    <w:lvl w:ilvl="0" w:tplc="080A000F">
      <w:start w:val="1"/>
      <w:numFmt w:val="decimal"/>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cs="Wingdings" w:hint="default"/>
      </w:rPr>
    </w:lvl>
    <w:lvl w:ilvl="3" w:tplc="080A0001" w:tentative="1">
      <w:start w:val="1"/>
      <w:numFmt w:val="bullet"/>
      <w:lvlText w:val=""/>
      <w:lvlJc w:val="left"/>
      <w:pPr>
        <w:ind w:left="2880" w:hanging="360"/>
      </w:pPr>
      <w:rPr>
        <w:rFonts w:ascii="Symbol" w:hAnsi="Symbol" w:cs="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cs="Wingdings" w:hint="default"/>
      </w:rPr>
    </w:lvl>
    <w:lvl w:ilvl="6" w:tplc="080A0001" w:tentative="1">
      <w:start w:val="1"/>
      <w:numFmt w:val="bullet"/>
      <w:lvlText w:val=""/>
      <w:lvlJc w:val="left"/>
      <w:pPr>
        <w:ind w:left="5040" w:hanging="360"/>
      </w:pPr>
      <w:rPr>
        <w:rFonts w:ascii="Symbol" w:hAnsi="Symbol" w:cs="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72A73749"/>
    <w:multiLevelType w:val="hybridMultilevel"/>
    <w:tmpl w:val="5CFEE572"/>
    <w:lvl w:ilvl="0" w:tplc="0D9A1648">
      <w:numFmt w:val="bullet"/>
      <w:lvlText w:val="•"/>
      <w:lvlJc w:val="left"/>
      <w:pPr>
        <w:ind w:left="1080" w:hanging="360"/>
      </w:pPr>
      <w:rPr>
        <w:rFonts w:ascii="Arial" w:eastAsia="Batang" w:hAnsi="Arial" w:cs="Aria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4" w15:restartNumberingAfterBreak="0">
    <w:nsid w:val="78250525"/>
    <w:multiLevelType w:val="hybridMultilevel"/>
    <w:tmpl w:val="F452A3A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1506096254">
    <w:abstractNumId w:val="0"/>
  </w:num>
  <w:num w:numId="2" w16cid:durableId="1182821126">
    <w:abstractNumId w:val="2"/>
  </w:num>
  <w:num w:numId="3" w16cid:durableId="1302882825">
    <w:abstractNumId w:val="3"/>
  </w:num>
  <w:num w:numId="4" w16cid:durableId="1050812591">
    <w:abstractNumId w:val="4"/>
  </w:num>
  <w:num w:numId="5" w16cid:durableId="2332462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0EED"/>
    <w:rsid w:val="000069AF"/>
    <w:rsid w:val="00010BBB"/>
    <w:rsid w:val="000133B7"/>
    <w:rsid w:val="00013689"/>
    <w:rsid w:val="00015102"/>
    <w:rsid w:val="00020F8F"/>
    <w:rsid w:val="000300E3"/>
    <w:rsid w:val="000301FD"/>
    <w:rsid w:val="00040452"/>
    <w:rsid w:val="0004149D"/>
    <w:rsid w:val="00043779"/>
    <w:rsid w:val="00064C19"/>
    <w:rsid w:val="00067E17"/>
    <w:rsid w:val="00070EED"/>
    <w:rsid w:val="0007169F"/>
    <w:rsid w:val="00072E55"/>
    <w:rsid w:val="00076277"/>
    <w:rsid w:val="000777BF"/>
    <w:rsid w:val="00077B70"/>
    <w:rsid w:val="00083978"/>
    <w:rsid w:val="00086805"/>
    <w:rsid w:val="000C74AC"/>
    <w:rsid w:val="000D3C8E"/>
    <w:rsid w:val="000D616B"/>
    <w:rsid w:val="000E3146"/>
    <w:rsid w:val="000E373B"/>
    <w:rsid w:val="000F1A45"/>
    <w:rsid w:val="000F6D3A"/>
    <w:rsid w:val="000F7CDC"/>
    <w:rsid w:val="00102288"/>
    <w:rsid w:val="0010714E"/>
    <w:rsid w:val="0010777C"/>
    <w:rsid w:val="001102BF"/>
    <w:rsid w:val="00120D50"/>
    <w:rsid w:val="00121956"/>
    <w:rsid w:val="00123DF5"/>
    <w:rsid w:val="00124736"/>
    <w:rsid w:val="00135D98"/>
    <w:rsid w:val="0014148A"/>
    <w:rsid w:val="0014279E"/>
    <w:rsid w:val="00144A7A"/>
    <w:rsid w:val="00145577"/>
    <w:rsid w:val="00145A10"/>
    <w:rsid w:val="00147D09"/>
    <w:rsid w:val="00150D8E"/>
    <w:rsid w:val="001511A4"/>
    <w:rsid w:val="00152C65"/>
    <w:rsid w:val="001552F8"/>
    <w:rsid w:val="00160D81"/>
    <w:rsid w:val="001742B2"/>
    <w:rsid w:val="00177E1F"/>
    <w:rsid w:val="00182D50"/>
    <w:rsid w:val="001913B6"/>
    <w:rsid w:val="001A4843"/>
    <w:rsid w:val="001A53BE"/>
    <w:rsid w:val="001A5885"/>
    <w:rsid w:val="001B578A"/>
    <w:rsid w:val="001C0A78"/>
    <w:rsid w:val="001D4785"/>
    <w:rsid w:val="001D6E37"/>
    <w:rsid w:val="001D7016"/>
    <w:rsid w:val="001D795C"/>
    <w:rsid w:val="001E1D19"/>
    <w:rsid w:val="001E5B82"/>
    <w:rsid w:val="001F26CD"/>
    <w:rsid w:val="001F4244"/>
    <w:rsid w:val="001F7257"/>
    <w:rsid w:val="001F784E"/>
    <w:rsid w:val="00211AC4"/>
    <w:rsid w:val="002243FB"/>
    <w:rsid w:val="002273E8"/>
    <w:rsid w:val="00230AB9"/>
    <w:rsid w:val="00232469"/>
    <w:rsid w:val="002340CF"/>
    <w:rsid w:val="00234907"/>
    <w:rsid w:val="002432F8"/>
    <w:rsid w:val="0024520A"/>
    <w:rsid w:val="0024668C"/>
    <w:rsid w:val="00253026"/>
    <w:rsid w:val="00256011"/>
    <w:rsid w:val="00261060"/>
    <w:rsid w:val="002631A2"/>
    <w:rsid w:val="00276DE2"/>
    <w:rsid w:val="00280BEC"/>
    <w:rsid w:val="00284204"/>
    <w:rsid w:val="00285D9C"/>
    <w:rsid w:val="002900CF"/>
    <w:rsid w:val="0029041B"/>
    <w:rsid w:val="0029360A"/>
    <w:rsid w:val="002A1B40"/>
    <w:rsid w:val="002B1B91"/>
    <w:rsid w:val="002B294B"/>
    <w:rsid w:val="002B4D95"/>
    <w:rsid w:val="002B5350"/>
    <w:rsid w:val="002C1964"/>
    <w:rsid w:val="002C432D"/>
    <w:rsid w:val="002D1CBD"/>
    <w:rsid w:val="002D3A18"/>
    <w:rsid w:val="002D4438"/>
    <w:rsid w:val="002E4291"/>
    <w:rsid w:val="002E5438"/>
    <w:rsid w:val="002F0052"/>
    <w:rsid w:val="002F02D3"/>
    <w:rsid w:val="002F4932"/>
    <w:rsid w:val="002F5093"/>
    <w:rsid w:val="002F55B2"/>
    <w:rsid w:val="003002FD"/>
    <w:rsid w:val="003202CF"/>
    <w:rsid w:val="00322342"/>
    <w:rsid w:val="00326893"/>
    <w:rsid w:val="003303F5"/>
    <w:rsid w:val="00340FA7"/>
    <w:rsid w:val="00342258"/>
    <w:rsid w:val="00344289"/>
    <w:rsid w:val="003549EF"/>
    <w:rsid w:val="003602F0"/>
    <w:rsid w:val="00361AA8"/>
    <w:rsid w:val="00366FCA"/>
    <w:rsid w:val="00367359"/>
    <w:rsid w:val="0037344C"/>
    <w:rsid w:val="00373682"/>
    <w:rsid w:val="00377911"/>
    <w:rsid w:val="003855BC"/>
    <w:rsid w:val="00385808"/>
    <w:rsid w:val="003858C6"/>
    <w:rsid w:val="00386CB7"/>
    <w:rsid w:val="003878B1"/>
    <w:rsid w:val="003938DB"/>
    <w:rsid w:val="00395790"/>
    <w:rsid w:val="003A65BF"/>
    <w:rsid w:val="003B4DA1"/>
    <w:rsid w:val="003C03FF"/>
    <w:rsid w:val="003C1071"/>
    <w:rsid w:val="003C149D"/>
    <w:rsid w:val="003C299D"/>
    <w:rsid w:val="003C5E3D"/>
    <w:rsid w:val="003D4477"/>
    <w:rsid w:val="003D4A8A"/>
    <w:rsid w:val="003D7E2A"/>
    <w:rsid w:val="003E3E02"/>
    <w:rsid w:val="00401064"/>
    <w:rsid w:val="004012E2"/>
    <w:rsid w:val="00402C30"/>
    <w:rsid w:val="00404BC8"/>
    <w:rsid w:val="00406D5C"/>
    <w:rsid w:val="00414F10"/>
    <w:rsid w:val="00415204"/>
    <w:rsid w:val="004163A9"/>
    <w:rsid w:val="00416B21"/>
    <w:rsid w:val="00422120"/>
    <w:rsid w:val="004224F6"/>
    <w:rsid w:val="004369B4"/>
    <w:rsid w:val="00440BEA"/>
    <w:rsid w:val="0044530A"/>
    <w:rsid w:val="004554D8"/>
    <w:rsid w:val="00457C69"/>
    <w:rsid w:val="00460F53"/>
    <w:rsid w:val="004611D4"/>
    <w:rsid w:val="00465916"/>
    <w:rsid w:val="00466C19"/>
    <w:rsid w:val="0046705F"/>
    <w:rsid w:val="0048188D"/>
    <w:rsid w:val="00491A01"/>
    <w:rsid w:val="0049357C"/>
    <w:rsid w:val="00495AF6"/>
    <w:rsid w:val="00497B5C"/>
    <w:rsid w:val="004A61D3"/>
    <w:rsid w:val="004B1A3E"/>
    <w:rsid w:val="004C031C"/>
    <w:rsid w:val="004C2EEA"/>
    <w:rsid w:val="004C6857"/>
    <w:rsid w:val="004C7E7C"/>
    <w:rsid w:val="004D048C"/>
    <w:rsid w:val="004D083B"/>
    <w:rsid w:val="004D2357"/>
    <w:rsid w:val="004D2DB9"/>
    <w:rsid w:val="004D63A0"/>
    <w:rsid w:val="004E183E"/>
    <w:rsid w:val="004E2E57"/>
    <w:rsid w:val="004E54AB"/>
    <w:rsid w:val="004E6718"/>
    <w:rsid w:val="004F25EE"/>
    <w:rsid w:val="004F3F1E"/>
    <w:rsid w:val="004F515F"/>
    <w:rsid w:val="005035FB"/>
    <w:rsid w:val="00505858"/>
    <w:rsid w:val="005058F7"/>
    <w:rsid w:val="005104AC"/>
    <w:rsid w:val="0051334A"/>
    <w:rsid w:val="00514594"/>
    <w:rsid w:val="00517523"/>
    <w:rsid w:val="005177B9"/>
    <w:rsid w:val="00517C12"/>
    <w:rsid w:val="00524257"/>
    <w:rsid w:val="00526CD7"/>
    <w:rsid w:val="00531F3A"/>
    <w:rsid w:val="00533799"/>
    <w:rsid w:val="00540892"/>
    <w:rsid w:val="00542105"/>
    <w:rsid w:val="00554955"/>
    <w:rsid w:val="00560F9E"/>
    <w:rsid w:val="00563940"/>
    <w:rsid w:val="005774AF"/>
    <w:rsid w:val="005778A9"/>
    <w:rsid w:val="0059735A"/>
    <w:rsid w:val="005B07F3"/>
    <w:rsid w:val="005B4422"/>
    <w:rsid w:val="005C0442"/>
    <w:rsid w:val="005C15CD"/>
    <w:rsid w:val="005C52CB"/>
    <w:rsid w:val="005D5091"/>
    <w:rsid w:val="005D6E1A"/>
    <w:rsid w:val="005E39E4"/>
    <w:rsid w:val="005E5F8C"/>
    <w:rsid w:val="005F2C89"/>
    <w:rsid w:val="005F7BA1"/>
    <w:rsid w:val="00603E6E"/>
    <w:rsid w:val="00605130"/>
    <w:rsid w:val="00607C43"/>
    <w:rsid w:val="006201B9"/>
    <w:rsid w:val="006249A8"/>
    <w:rsid w:val="00630280"/>
    <w:rsid w:val="006374BA"/>
    <w:rsid w:val="00642A56"/>
    <w:rsid w:val="00647094"/>
    <w:rsid w:val="006501C4"/>
    <w:rsid w:val="00654B71"/>
    <w:rsid w:val="00655A67"/>
    <w:rsid w:val="006612C2"/>
    <w:rsid w:val="006626C6"/>
    <w:rsid w:val="00663B36"/>
    <w:rsid w:val="00677752"/>
    <w:rsid w:val="0069168D"/>
    <w:rsid w:val="0069349A"/>
    <w:rsid w:val="00696EFF"/>
    <w:rsid w:val="006A74C3"/>
    <w:rsid w:val="006A7AE6"/>
    <w:rsid w:val="006B3B2C"/>
    <w:rsid w:val="006B68BA"/>
    <w:rsid w:val="006B6989"/>
    <w:rsid w:val="006C34E1"/>
    <w:rsid w:val="006C4BC2"/>
    <w:rsid w:val="006C6290"/>
    <w:rsid w:val="006C662B"/>
    <w:rsid w:val="006D2549"/>
    <w:rsid w:val="006D51FB"/>
    <w:rsid w:val="006D5434"/>
    <w:rsid w:val="006E09F4"/>
    <w:rsid w:val="006E1C2D"/>
    <w:rsid w:val="006E4124"/>
    <w:rsid w:val="006F31B5"/>
    <w:rsid w:val="006F545E"/>
    <w:rsid w:val="0070155F"/>
    <w:rsid w:val="0070454F"/>
    <w:rsid w:val="00706971"/>
    <w:rsid w:val="00711584"/>
    <w:rsid w:val="00713B12"/>
    <w:rsid w:val="007174E4"/>
    <w:rsid w:val="00717AD3"/>
    <w:rsid w:val="007226DA"/>
    <w:rsid w:val="00724D28"/>
    <w:rsid w:val="00726C89"/>
    <w:rsid w:val="00731292"/>
    <w:rsid w:val="00731599"/>
    <w:rsid w:val="007336F4"/>
    <w:rsid w:val="00733F71"/>
    <w:rsid w:val="007406C4"/>
    <w:rsid w:val="00741974"/>
    <w:rsid w:val="00742805"/>
    <w:rsid w:val="00746606"/>
    <w:rsid w:val="00746A85"/>
    <w:rsid w:val="00750B73"/>
    <w:rsid w:val="00751C53"/>
    <w:rsid w:val="0075324D"/>
    <w:rsid w:val="00754C91"/>
    <w:rsid w:val="007637F8"/>
    <w:rsid w:val="00763C70"/>
    <w:rsid w:val="0077526A"/>
    <w:rsid w:val="007774AC"/>
    <w:rsid w:val="007821D6"/>
    <w:rsid w:val="007879EE"/>
    <w:rsid w:val="0079380D"/>
    <w:rsid w:val="00794123"/>
    <w:rsid w:val="00797595"/>
    <w:rsid w:val="007A0579"/>
    <w:rsid w:val="007A224E"/>
    <w:rsid w:val="007A2BFF"/>
    <w:rsid w:val="007A308B"/>
    <w:rsid w:val="007A35A3"/>
    <w:rsid w:val="007A3BD1"/>
    <w:rsid w:val="007A5479"/>
    <w:rsid w:val="007A5C3D"/>
    <w:rsid w:val="007B0610"/>
    <w:rsid w:val="007B0800"/>
    <w:rsid w:val="007B5B05"/>
    <w:rsid w:val="007C2559"/>
    <w:rsid w:val="007D0CC8"/>
    <w:rsid w:val="007D0D34"/>
    <w:rsid w:val="007D346B"/>
    <w:rsid w:val="007D75EA"/>
    <w:rsid w:val="007E09C9"/>
    <w:rsid w:val="007E5B74"/>
    <w:rsid w:val="007E7509"/>
    <w:rsid w:val="007F755B"/>
    <w:rsid w:val="00805B60"/>
    <w:rsid w:val="00814C90"/>
    <w:rsid w:val="00816241"/>
    <w:rsid w:val="008205B9"/>
    <w:rsid w:val="008232F9"/>
    <w:rsid w:val="008324B8"/>
    <w:rsid w:val="00837D7B"/>
    <w:rsid w:val="008407CA"/>
    <w:rsid w:val="00841ECE"/>
    <w:rsid w:val="008428AC"/>
    <w:rsid w:val="008479A6"/>
    <w:rsid w:val="00847E2F"/>
    <w:rsid w:val="00850614"/>
    <w:rsid w:val="0085168F"/>
    <w:rsid w:val="00853ABD"/>
    <w:rsid w:val="00855FF0"/>
    <w:rsid w:val="00857FA4"/>
    <w:rsid w:val="00880489"/>
    <w:rsid w:val="008840A1"/>
    <w:rsid w:val="00895EFB"/>
    <w:rsid w:val="008A445D"/>
    <w:rsid w:val="008B3870"/>
    <w:rsid w:val="008B42A0"/>
    <w:rsid w:val="008B6742"/>
    <w:rsid w:val="008B7AD4"/>
    <w:rsid w:val="008C03F7"/>
    <w:rsid w:val="008C3378"/>
    <w:rsid w:val="008D041E"/>
    <w:rsid w:val="008D16BA"/>
    <w:rsid w:val="008D1A17"/>
    <w:rsid w:val="008D5404"/>
    <w:rsid w:val="008D66D0"/>
    <w:rsid w:val="008D7C7A"/>
    <w:rsid w:val="008E29CE"/>
    <w:rsid w:val="008E4552"/>
    <w:rsid w:val="008E7DFA"/>
    <w:rsid w:val="008F1676"/>
    <w:rsid w:val="008F48F5"/>
    <w:rsid w:val="008F6190"/>
    <w:rsid w:val="008F7D15"/>
    <w:rsid w:val="00901366"/>
    <w:rsid w:val="0090757F"/>
    <w:rsid w:val="0091083C"/>
    <w:rsid w:val="00911327"/>
    <w:rsid w:val="009118EA"/>
    <w:rsid w:val="00912B6A"/>
    <w:rsid w:val="00913B19"/>
    <w:rsid w:val="00915A49"/>
    <w:rsid w:val="00916019"/>
    <w:rsid w:val="00933690"/>
    <w:rsid w:val="00934729"/>
    <w:rsid w:val="00935415"/>
    <w:rsid w:val="00945584"/>
    <w:rsid w:val="00946517"/>
    <w:rsid w:val="00954755"/>
    <w:rsid w:val="00954986"/>
    <w:rsid w:val="00962A59"/>
    <w:rsid w:val="009632BB"/>
    <w:rsid w:val="00970B06"/>
    <w:rsid w:val="00976C07"/>
    <w:rsid w:val="009823EA"/>
    <w:rsid w:val="00983AC9"/>
    <w:rsid w:val="00985AAA"/>
    <w:rsid w:val="00990DD5"/>
    <w:rsid w:val="009910F3"/>
    <w:rsid w:val="00993427"/>
    <w:rsid w:val="009934F1"/>
    <w:rsid w:val="009958C2"/>
    <w:rsid w:val="009A0274"/>
    <w:rsid w:val="009A176D"/>
    <w:rsid w:val="009A4233"/>
    <w:rsid w:val="009A4A61"/>
    <w:rsid w:val="009B2C21"/>
    <w:rsid w:val="009B61C2"/>
    <w:rsid w:val="009C7A93"/>
    <w:rsid w:val="009D15EB"/>
    <w:rsid w:val="009F2E69"/>
    <w:rsid w:val="00A04336"/>
    <w:rsid w:val="00A05148"/>
    <w:rsid w:val="00A122BF"/>
    <w:rsid w:val="00A14F08"/>
    <w:rsid w:val="00A15541"/>
    <w:rsid w:val="00A17397"/>
    <w:rsid w:val="00A210D9"/>
    <w:rsid w:val="00A21BE6"/>
    <w:rsid w:val="00A30346"/>
    <w:rsid w:val="00A32018"/>
    <w:rsid w:val="00A3240E"/>
    <w:rsid w:val="00A32B98"/>
    <w:rsid w:val="00A47FED"/>
    <w:rsid w:val="00A5316D"/>
    <w:rsid w:val="00A53A65"/>
    <w:rsid w:val="00A6349D"/>
    <w:rsid w:val="00A6499D"/>
    <w:rsid w:val="00A66696"/>
    <w:rsid w:val="00A7004B"/>
    <w:rsid w:val="00A740B3"/>
    <w:rsid w:val="00A80A61"/>
    <w:rsid w:val="00A81847"/>
    <w:rsid w:val="00A81A60"/>
    <w:rsid w:val="00A82FA4"/>
    <w:rsid w:val="00A84BC2"/>
    <w:rsid w:val="00A84BCA"/>
    <w:rsid w:val="00A8681E"/>
    <w:rsid w:val="00A872F8"/>
    <w:rsid w:val="00A937E6"/>
    <w:rsid w:val="00A94641"/>
    <w:rsid w:val="00AA5FB0"/>
    <w:rsid w:val="00AA7CAB"/>
    <w:rsid w:val="00AB1A61"/>
    <w:rsid w:val="00AB23C6"/>
    <w:rsid w:val="00AB2C1E"/>
    <w:rsid w:val="00AB3A85"/>
    <w:rsid w:val="00AC0FBB"/>
    <w:rsid w:val="00AC408E"/>
    <w:rsid w:val="00AC4889"/>
    <w:rsid w:val="00AD05F9"/>
    <w:rsid w:val="00AD0ADA"/>
    <w:rsid w:val="00AD6E29"/>
    <w:rsid w:val="00AD79E5"/>
    <w:rsid w:val="00AF0EFB"/>
    <w:rsid w:val="00AF40E2"/>
    <w:rsid w:val="00AF71D1"/>
    <w:rsid w:val="00AF7FCA"/>
    <w:rsid w:val="00B006B3"/>
    <w:rsid w:val="00B0382B"/>
    <w:rsid w:val="00B1046B"/>
    <w:rsid w:val="00B14FD3"/>
    <w:rsid w:val="00B16C56"/>
    <w:rsid w:val="00B205EF"/>
    <w:rsid w:val="00B2520B"/>
    <w:rsid w:val="00B26241"/>
    <w:rsid w:val="00B315FB"/>
    <w:rsid w:val="00B31E10"/>
    <w:rsid w:val="00B321DA"/>
    <w:rsid w:val="00B33007"/>
    <w:rsid w:val="00B34A52"/>
    <w:rsid w:val="00B42BAB"/>
    <w:rsid w:val="00B55280"/>
    <w:rsid w:val="00B607A0"/>
    <w:rsid w:val="00B6275E"/>
    <w:rsid w:val="00B64A7B"/>
    <w:rsid w:val="00B676C9"/>
    <w:rsid w:val="00B7512E"/>
    <w:rsid w:val="00B7571C"/>
    <w:rsid w:val="00B7605A"/>
    <w:rsid w:val="00B775A6"/>
    <w:rsid w:val="00B927F2"/>
    <w:rsid w:val="00B9326D"/>
    <w:rsid w:val="00BA1399"/>
    <w:rsid w:val="00BA2A7F"/>
    <w:rsid w:val="00BB2754"/>
    <w:rsid w:val="00BB638E"/>
    <w:rsid w:val="00BC2B6E"/>
    <w:rsid w:val="00BC5D76"/>
    <w:rsid w:val="00BD02C0"/>
    <w:rsid w:val="00BD66DC"/>
    <w:rsid w:val="00BD70D5"/>
    <w:rsid w:val="00BD73A3"/>
    <w:rsid w:val="00BE18B4"/>
    <w:rsid w:val="00BF3CDE"/>
    <w:rsid w:val="00BF4C94"/>
    <w:rsid w:val="00BF52DF"/>
    <w:rsid w:val="00BF704D"/>
    <w:rsid w:val="00BF7FF6"/>
    <w:rsid w:val="00C001C4"/>
    <w:rsid w:val="00C051D9"/>
    <w:rsid w:val="00C10334"/>
    <w:rsid w:val="00C11A90"/>
    <w:rsid w:val="00C1496D"/>
    <w:rsid w:val="00C179DF"/>
    <w:rsid w:val="00C17B44"/>
    <w:rsid w:val="00C23B9A"/>
    <w:rsid w:val="00C265ED"/>
    <w:rsid w:val="00C26F3E"/>
    <w:rsid w:val="00C33CFF"/>
    <w:rsid w:val="00C34288"/>
    <w:rsid w:val="00C34785"/>
    <w:rsid w:val="00C36A2C"/>
    <w:rsid w:val="00C42F5C"/>
    <w:rsid w:val="00C52352"/>
    <w:rsid w:val="00C544E8"/>
    <w:rsid w:val="00C55A3D"/>
    <w:rsid w:val="00C5609A"/>
    <w:rsid w:val="00C57BD6"/>
    <w:rsid w:val="00C61CD1"/>
    <w:rsid w:val="00C71CCF"/>
    <w:rsid w:val="00C77526"/>
    <w:rsid w:val="00C80AC8"/>
    <w:rsid w:val="00C92F4B"/>
    <w:rsid w:val="00C9376D"/>
    <w:rsid w:val="00C93C3A"/>
    <w:rsid w:val="00C960C5"/>
    <w:rsid w:val="00C965CF"/>
    <w:rsid w:val="00CA21BF"/>
    <w:rsid w:val="00CA2E6B"/>
    <w:rsid w:val="00CA713A"/>
    <w:rsid w:val="00CA72B1"/>
    <w:rsid w:val="00CB23C0"/>
    <w:rsid w:val="00CB5EE0"/>
    <w:rsid w:val="00CC3D96"/>
    <w:rsid w:val="00CC4BA3"/>
    <w:rsid w:val="00CC6A33"/>
    <w:rsid w:val="00CC703A"/>
    <w:rsid w:val="00CC7E46"/>
    <w:rsid w:val="00CD0119"/>
    <w:rsid w:val="00CD0587"/>
    <w:rsid w:val="00CD212C"/>
    <w:rsid w:val="00CD251A"/>
    <w:rsid w:val="00CD25EB"/>
    <w:rsid w:val="00CD66EC"/>
    <w:rsid w:val="00CD6D57"/>
    <w:rsid w:val="00CD6FC7"/>
    <w:rsid w:val="00CE65B4"/>
    <w:rsid w:val="00CE6D46"/>
    <w:rsid w:val="00CE6ECA"/>
    <w:rsid w:val="00CE7465"/>
    <w:rsid w:val="00CF412A"/>
    <w:rsid w:val="00CF75BE"/>
    <w:rsid w:val="00CF7B82"/>
    <w:rsid w:val="00D01858"/>
    <w:rsid w:val="00D0421E"/>
    <w:rsid w:val="00D06EFE"/>
    <w:rsid w:val="00D15F5C"/>
    <w:rsid w:val="00D26F63"/>
    <w:rsid w:val="00D27755"/>
    <w:rsid w:val="00D3483F"/>
    <w:rsid w:val="00D34B61"/>
    <w:rsid w:val="00D37880"/>
    <w:rsid w:val="00D42AE0"/>
    <w:rsid w:val="00D512BA"/>
    <w:rsid w:val="00D52FE5"/>
    <w:rsid w:val="00D537FB"/>
    <w:rsid w:val="00D56025"/>
    <w:rsid w:val="00D578DF"/>
    <w:rsid w:val="00D57A21"/>
    <w:rsid w:val="00D63314"/>
    <w:rsid w:val="00D63D6F"/>
    <w:rsid w:val="00D646E7"/>
    <w:rsid w:val="00D74CE7"/>
    <w:rsid w:val="00D76A81"/>
    <w:rsid w:val="00D81D0B"/>
    <w:rsid w:val="00D83CCC"/>
    <w:rsid w:val="00D86C06"/>
    <w:rsid w:val="00D87D4B"/>
    <w:rsid w:val="00D91712"/>
    <w:rsid w:val="00D95A29"/>
    <w:rsid w:val="00D96A1E"/>
    <w:rsid w:val="00DB1A40"/>
    <w:rsid w:val="00DB391D"/>
    <w:rsid w:val="00DB4EB0"/>
    <w:rsid w:val="00DC36E6"/>
    <w:rsid w:val="00DC65E8"/>
    <w:rsid w:val="00DC6A4E"/>
    <w:rsid w:val="00DD6863"/>
    <w:rsid w:val="00DE24DB"/>
    <w:rsid w:val="00DE2A5D"/>
    <w:rsid w:val="00DE75D6"/>
    <w:rsid w:val="00DF5541"/>
    <w:rsid w:val="00DF5E7F"/>
    <w:rsid w:val="00E061EE"/>
    <w:rsid w:val="00E10E65"/>
    <w:rsid w:val="00E13456"/>
    <w:rsid w:val="00E178FA"/>
    <w:rsid w:val="00E2093C"/>
    <w:rsid w:val="00E22096"/>
    <w:rsid w:val="00E2268E"/>
    <w:rsid w:val="00E22CFC"/>
    <w:rsid w:val="00E31606"/>
    <w:rsid w:val="00E371A5"/>
    <w:rsid w:val="00E372D6"/>
    <w:rsid w:val="00E378E4"/>
    <w:rsid w:val="00E40D3F"/>
    <w:rsid w:val="00E41063"/>
    <w:rsid w:val="00E41807"/>
    <w:rsid w:val="00E418A9"/>
    <w:rsid w:val="00E43C10"/>
    <w:rsid w:val="00E4593E"/>
    <w:rsid w:val="00E4664E"/>
    <w:rsid w:val="00E50C07"/>
    <w:rsid w:val="00E53BF9"/>
    <w:rsid w:val="00E540D0"/>
    <w:rsid w:val="00E56607"/>
    <w:rsid w:val="00E66EA1"/>
    <w:rsid w:val="00E74B57"/>
    <w:rsid w:val="00E77D25"/>
    <w:rsid w:val="00E80E30"/>
    <w:rsid w:val="00E82914"/>
    <w:rsid w:val="00E90BAF"/>
    <w:rsid w:val="00E91253"/>
    <w:rsid w:val="00E959EB"/>
    <w:rsid w:val="00EA05B9"/>
    <w:rsid w:val="00EA0DEB"/>
    <w:rsid w:val="00EA5301"/>
    <w:rsid w:val="00EB26F3"/>
    <w:rsid w:val="00EC1948"/>
    <w:rsid w:val="00EC2C5F"/>
    <w:rsid w:val="00EC3012"/>
    <w:rsid w:val="00EC3710"/>
    <w:rsid w:val="00EC44FF"/>
    <w:rsid w:val="00EC557E"/>
    <w:rsid w:val="00ED15A5"/>
    <w:rsid w:val="00ED163A"/>
    <w:rsid w:val="00ED2E44"/>
    <w:rsid w:val="00EE30C1"/>
    <w:rsid w:val="00EE4601"/>
    <w:rsid w:val="00EF02DD"/>
    <w:rsid w:val="00EF6576"/>
    <w:rsid w:val="00F051C0"/>
    <w:rsid w:val="00F10546"/>
    <w:rsid w:val="00F137AF"/>
    <w:rsid w:val="00F14190"/>
    <w:rsid w:val="00F15852"/>
    <w:rsid w:val="00F274DB"/>
    <w:rsid w:val="00F30529"/>
    <w:rsid w:val="00F35633"/>
    <w:rsid w:val="00F37807"/>
    <w:rsid w:val="00F37A33"/>
    <w:rsid w:val="00F439DC"/>
    <w:rsid w:val="00F51F51"/>
    <w:rsid w:val="00F528BD"/>
    <w:rsid w:val="00F52BFD"/>
    <w:rsid w:val="00F52DAC"/>
    <w:rsid w:val="00F644BA"/>
    <w:rsid w:val="00F670A6"/>
    <w:rsid w:val="00F702D1"/>
    <w:rsid w:val="00F71F4F"/>
    <w:rsid w:val="00F74528"/>
    <w:rsid w:val="00F765D9"/>
    <w:rsid w:val="00F826D8"/>
    <w:rsid w:val="00F83E3C"/>
    <w:rsid w:val="00F85EA2"/>
    <w:rsid w:val="00F86DBE"/>
    <w:rsid w:val="00FA6019"/>
    <w:rsid w:val="00FB265C"/>
    <w:rsid w:val="00FC26F8"/>
    <w:rsid w:val="00FC2789"/>
    <w:rsid w:val="00FC3358"/>
    <w:rsid w:val="00FC4109"/>
    <w:rsid w:val="00FD10E9"/>
    <w:rsid w:val="00FD3B0F"/>
    <w:rsid w:val="00FD5D2B"/>
    <w:rsid w:val="00FD6DEE"/>
    <w:rsid w:val="00FD7BA5"/>
    <w:rsid w:val="00FE06A1"/>
    <w:rsid w:val="00FE10C8"/>
    <w:rsid w:val="00FE6576"/>
    <w:rsid w:val="00FE7984"/>
    <w:rsid w:val="00FE7A26"/>
    <w:rsid w:val="00FF33CB"/>
    <w:rsid w:val="00FF7C8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3D7162"/>
  <w15:docId w15:val="{E3502754-DBE7-4E9A-9BD5-B5D3F916B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s-ES" w:eastAsia="es-MX"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4BC8"/>
  </w:style>
  <w:style w:type="paragraph" w:styleId="Ttulo1">
    <w:name w:val="heading 1"/>
    <w:basedOn w:val="Normal"/>
    <w:next w:val="Normal"/>
    <w:uiPriority w:val="9"/>
    <w:qFormat/>
    <w:pPr>
      <w:keepNext/>
      <w:ind w:left="227" w:hanging="227"/>
      <w:jc w:val="both"/>
      <w:outlineLvl w:val="0"/>
    </w:pPr>
    <w:rPr>
      <w:rFonts w:ascii="Arial" w:eastAsia="Arial" w:hAnsi="Arial" w:cs="Arial"/>
      <w:b/>
    </w:rPr>
  </w:style>
  <w:style w:type="paragraph" w:styleId="Ttulo2">
    <w:name w:val="heading 2"/>
    <w:basedOn w:val="Normal"/>
    <w:next w:val="Normal"/>
    <w:uiPriority w:val="9"/>
    <w:semiHidden/>
    <w:unhideWhenUsed/>
    <w:qFormat/>
    <w:pPr>
      <w:keepNext/>
      <w:ind w:left="227" w:hanging="227"/>
      <w:jc w:val="both"/>
      <w:outlineLvl w:val="1"/>
    </w:pPr>
    <w:rPr>
      <w:rFonts w:ascii="Arial" w:eastAsia="Arial" w:hAnsi="Arial" w:cs="Arial"/>
      <w:b/>
      <w:sz w:val="22"/>
      <w:szCs w:val="22"/>
    </w:rPr>
  </w:style>
  <w:style w:type="paragraph" w:styleId="Ttulo3">
    <w:name w:val="heading 3"/>
    <w:basedOn w:val="Normal"/>
    <w:next w:val="Normal"/>
    <w:uiPriority w:val="9"/>
    <w:unhideWhenUsed/>
    <w:qFormat/>
    <w:pPr>
      <w:keepNext/>
      <w:ind w:left="227" w:hanging="227"/>
      <w:outlineLvl w:val="2"/>
    </w:pPr>
    <w:rPr>
      <w:rFonts w:ascii="Arial" w:eastAsia="Arial" w:hAnsi="Arial" w:cs="Arial"/>
      <w:b/>
      <w:sz w:val="20"/>
      <w:szCs w:val="20"/>
    </w:rPr>
  </w:style>
  <w:style w:type="paragraph" w:styleId="Ttulo4">
    <w:name w:val="heading 4"/>
    <w:basedOn w:val="Normal"/>
    <w:next w:val="Normal"/>
    <w:uiPriority w:val="9"/>
    <w:semiHidden/>
    <w:unhideWhenUsed/>
    <w:qFormat/>
    <w:pPr>
      <w:keepNext/>
      <w:spacing w:before="240" w:after="60"/>
      <w:ind w:left="864" w:hanging="864"/>
      <w:outlineLvl w:val="3"/>
    </w:pPr>
    <w:rPr>
      <w:b/>
      <w:sz w:val="28"/>
      <w:szCs w:val="28"/>
    </w:rPr>
  </w:style>
  <w:style w:type="paragraph" w:styleId="Ttulo5">
    <w:name w:val="heading 5"/>
    <w:basedOn w:val="Normal"/>
    <w:next w:val="Normal"/>
    <w:uiPriority w:val="9"/>
    <w:semiHidden/>
    <w:unhideWhenUsed/>
    <w:qFormat/>
    <w:pPr>
      <w:spacing w:before="240" w:after="60"/>
      <w:ind w:left="1008" w:hanging="1008"/>
      <w:outlineLvl w:val="4"/>
    </w:pPr>
    <w:rPr>
      <w:b/>
      <w:i/>
      <w:sz w:val="26"/>
      <w:szCs w:val="26"/>
    </w:rPr>
  </w:style>
  <w:style w:type="paragraph" w:styleId="Ttulo6">
    <w:name w:val="heading 6"/>
    <w:basedOn w:val="Normal"/>
    <w:next w:val="Normal"/>
    <w:uiPriority w:val="9"/>
    <w:semiHidden/>
    <w:unhideWhenUsed/>
    <w:qFormat/>
    <w:pPr>
      <w:spacing w:before="240" w:after="60"/>
      <w:ind w:left="1152" w:hanging="1152"/>
      <w:outlineLvl w:val="5"/>
    </w:pPr>
    <w:rPr>
      <w:b/>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CellMar>
        <w:left w:w="70" w:type="dxa"/>
        <w:right w:w="70" w:type="dxa"/>
      </w:tblCellMar>
    </w:tblPr>
  </w:style>
  <w:style w:type="paragraph" w:styleId="Prrafodelista">
    <w:name w:val="List Paragraph"/>
    <w:basedOn w:val="Normal"/>
    <w:uiPriority w:val="34"/>
    <w:qFormat/>
    <w:rsid w:val="00540892"/>
    <w:pPr>
      <w:ind w:left="720"/>
      <w:contextualSpacing/>
    </w:pPr>
  </w:style>
  <w:style w:type="paragraph" w:styleId="Textodeglobo">
    <w:name w:val="Balloon Text"/>
    <w:basedOn w:val="Normal"/>
    <w:link w:val="TextodegloboCar"/>
    <w:uiPriority w:val="99"/>
    <w:semiHidden/>
    <w:unhideWhenUsed/>
    <w:rsid w:val="0085168F"/>
    <w:rPr>
      <w:rFonts w:ascii="Tahoma" w:hAnsi="Tahoma" w:cs="Tahoma"/>
      <w:sz w:val="16"/>
      <w:szCs w:val="16"/>
    </w:rPr>
  </w:style>
  <w:style w:type="character" w:customStyle="1" w:styleId="TextodegloboCar">
    <w:name w:val="Texto de globo Car"/>
    <w:basedOn w:val="Fuentedeprrafopredeter"/>
    <w:link w:val="Textodeglobo"/>
    <w:uiPriority w:val="99"/>
    <w:semiHidden/>
    <w:rsid w:val="0085168F"/>
    <w:rPr>
      <w:rFonts w:ascii="Tahoma" w:hAnsi="Tahoma" w:cs="Tahoma"/>
      <w:sz w:val="16"/>
      <w:szCs w:val="16"/>
    </w:rPr>
  </w:style>
  <w:style w:type="paragraph" w:styleId="Textoindependiente">
    <w:name w:val="Body Text"/>
    <w:basedOn w:val="Normal"/>
    <w:link w:val="TextoindependienteCar"/>
    <w:uiPriority w:val="99"/>
    <w:rsid w:val="00D57A21"/>
    <w:pPr>
      <w:spacing w:line="480" w:lineRule="auto"/>
      <w:jc w:val="both"/>
    </w:pPr>
    <w:rPr>
      <w:rFonts w:eastAsia="Batang"/>
      <w:lang w:val="es-ES_tradnl" w:eastAsia="es-ES"/>
    </w:rPr>
  </w:style>
  <w:style w:type="character" w:customStyle="1" w:styleId="TextoindependienteCar">
    <w:name w:val="Texto independiente Car"/>
    <w:basedOn w:val="Fuentedeprrafopredeter"/>
    <w:link w:val="Textoindependiente"/>
    <w:uiPriority w:val="99"/>
    <w:rsid w:val="00D57A21"/>
    <w:rPr>
      <w:rFonts w:eastAsia="Batang"/>
      <w:lang w:val="es-ES_tradnl" w:eastAsia="es-ES"/>
    </w:rPr>
  </w:style>
  <w:style w:type="table" w:styleId="Tablaconcuadrcula">
    <w:name w:val="Table Grid"/>
    <w:basedOn w:val="Tablanormal"/>
    <w:uiPriority w:val="99"/>
    <w:rsid w:val="00D57A21"/>
    <w:rPr>
      <w:rFonts w:eastAsia="Batang"/>
      <w:sz w:val="20"/>
      <w:szCs w:val="20"/>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rsid w:val="00D57A21"/>
    <w:rPr>
      <w:color w:val="0000FF"/>
      <w:u w:val="single"/>
    </w:rPr>
  </w:style>
  <w:style w:type="paragraph" w:customStyle="1" w:styleId="EndNoteBibliography">
    <w:name w:val="EndNote Bibliography"/>
    <w:basedOn w:val="Normal"/>
    <w:link w:val="EndNoteBibliographyCar"/>
    <w:rsid w:val="00D57A21"/>
    <w:rPr>
      <w:rFonts w:eastAsia="Batang"/>
      <w:noProof/>
      <w:lang w:eastAsia="ko-KR"/>
    </w:rPr>
  </w:style>
  <w:style w:type="character" w:customStyle="1" w:styleId="EndNoteBibliographyCar">
    <w:name w:val="EndNote Bibliography Car"/>
    <w:basedOn w:val="Fuentedeprrafopredeter"/>
    <w:link w:val="EndNoteBibliography"/>
    <w:rsid w:val="00D57A21"/>
    <w:rPr>
      <w:rFonts w:eastAsia="Batang"/>
      <w:noProof/>
      <w:lang w:eastAsia="ko-KR"/>
    </w:rPr>
  </w:style>
  <w:style w:type="paragraph" w:styleId="HTMLconformatoprevio">
    <w:name w:val="HTML Preformatted"/>
    <w:basedOn w:val="Normal"/>
    <w:link w:val="HTMLconformatoprevioCar"/>
    <w:uiPriority w:val="99"/>
    <w:unhideWhenUsed/>
    <w:rsid w:val="00DE24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s-MX"/>
    </w:rPr>
  </w:style>
  <w:style w:type="character" w:customStyle="1" w:styleId="HTMLconformatoprevioCar">
    <w:name w:val="HTML con formato previo Car"/>
    <w:basedOn w:val="Fuentedeprrafopredeter"/>
    <w:link w:val="HTMLconformatoprevio"/>
    <w:uiPriority w:val="99"/>
    <w:rsid w:val="00DE24DB"/>
    <w:rPr>
      <w:rFonts w:ascii="Courier New" w:hAnsi="Courier New" w:cs="Courier New"/>
      <w:sz w:val="20"/>
      <w:szCs w:val="20"/>
      <w:lang w:val="es-MX"/>
    </w:rPr>
  </w:style>
  <w:style w:type="character" w:styleId="Refdecomentario">
    <w:name w:val="annotation reference"/>
    <w:basedOn w:val="Fuentedeprrafopredeter"/>
    <w:uiPriority w:val="99"/>
    <w:semiHidden/>
    <w:unhideWhenUsed/>
    <w:rsid w:val="00E4593E"/>
    <w:rPr>
      <w:sz w:val="16"/>
      <w:szCs w:val="16"/>
    </w:rPr>
  </w:style>
  <w:style w:type="paragraph" w:styleId="Textocomentario">
    <w:name w:val="annotation text"/>
    <w:basedOn w:val="Normal"/>
    <w:link w:val="TextocomentarioCar"/>
    <w:uiPriority w:val="99"/>
    <w:semiHidden/>
    <w:unhideWhenUsed/>
    <w:rsid w:val="00E4593E"/>
    <w:rPr>
      <w:sz w:val="20"/>
      <w:szCs w:val="20"/>
    </w:rPr>
  </w:style>
  <w:style w:type="character" w:customStyle="1" w:styleId="TextocomentarioCar">
    <w:name w:val="Texto comentario Car"/>
    <w:basedOn w:val="Fuentedeprrafopredeter"/>
    <w:link w:val="Textocomentario"/>
    <w:uiPriority w:val="99"/>
    <w:semiHidden/>
    <w:rsid w:val="00E4593E"/>
    <w:rPr>
      <w:sz w:val="20"/>
      <w:szCs w:val="20"/>
    </w:rPr>
  </w:style>
  <w:style w:type="paragraph" w:styleId="Asuntodelcomentario">
    <w:name w:val="annotation subject"/>
    <w:basedOn w:val="Textocomentario"/>
    <w:next w:val="Textocomentario"/>
    <w:link w:val="AsuntodelcomentarioCar"/>
    <w:uiPriority w:val="99"/>
    <w:semiHidden/>
    <w:unhideWhenUsed/>
    <w:rsid w:val="00E4593E"/>
    <w:rPr>
      <w:b/>
      <w:bCs/>
    </w:rPr>
  </w:style>
  <w:style w:type="character" w:customStyle="1" w:styleId="AsuntodelcomentarioCar">
    <w:name w:val="Asunto del comentario Car"/>
    <w:basedOn w:val="TextocomentarioCar"/>
    <w:link w:val="Asuntodelcomentario"/>
    <w:uiPriority w:val="99"/>
    <w:semiHidden/>
    <w:rsid w:val="00E4593E"/>
    <w:rPr>
      <w:b/>
      <w:bCs/>
      <w:sz w:val="20"/>
      <w:szCs w:val="20"/>
    </w:rPr>
  </w:style>
  <w:style w:type="paragraph" w:styleId="Encabezado">
    <w:name w:val="header"/>
    <w:basedOn w:val="Normal"/>
    <w:link w:val="EncabezadoCar"/>
    <w:uiPriority w:val="99"/>
    <w:unhideWhenUsed/>
    <w:rsid w:val="005F7BA1"/>
    <w:pPr>
      <w:tabs>
        <w:tab w:val="center" w:pos="4419"/>
        <w:tab w:val="right" w:pos="8838"/>
      </w:tabs>
    </w:pPr>
  </w:style>
  <w:style w:type="character" w:customStyle="1" w:styleId="EncabezadoCar">
    <w:name w:val="Encabezado Car"/>
    <w:basedOn w:val="Fuentedeprrafopredeter"/>
    <w:link w:val="Encabezado"/>
    <w:uiPriority w:val="99"/>
    <w:rsid w:val="005F7BA1"/>
  </w:style>
  <w:style w:type="character" w:customStyle="1" w:styleId="Mencinsinresolver1">
    <w:name w:val="Mención sin resolver1"/>
    <w:basedOn w:val="Fuentedeprrafopredeter"/>
    <w:uiPriority w:val="99"/>
    <w:semiHidden/>
    <w:unhideWhenUsed/>
    <w:rsid w:val="00746606"/>
    <w:rPr>
      <w:color w:val="605E5C"/>
      <w:shd w:val="clear" w:color="auto" w:fill="E1DFDD"/>
    </w:rPr>
  </w:style>
  <w:style w:type="character" w:customStyle="1" w:styleId="Mencinsinresolver2">
    <w:name w:val="Mención sin resolver2"/>
    <w:basedOn w:val="Fuentedeprrafopredeter"/>
    <w:uiPriority w:val="99"/>
    <w:semiHidden/>
    <w:unhideWhenUsed/>
    <w:rsid w:val="002340CF"/>
    <w:rPr>
      <w:color w:val="605E5C"/>
      <w:shd w:val="clear" w:color="auto" w:fill="E1DFDD"/>
    </w:rPr>
  </w:style>
  <w:style w:type="paragraph" w:styleId="Descripcin">
    <w:name w:val="caption"/>
    <w:basedOn w:val="Normal"/>
    <w:next w:val="Normal"/>
    <w:uiPriority w:val="35"/>
    <w:unhideWhenUsed/>
    <w:qFormat/>
    <w:rsid w:val="002F0052"/>
    <w:pPr>
      <w:spacing w:after="200"/>
      <w:jc w:val="center"/>
    </w:pPr>
    <w:rPr>
      <w:b/>
      <w:bCs/>
    </w:rPr>
  </w:style>
  <w:style w:type="table" w:styleId="Tablanormal2">
    <w:name w:val="Plain Table 2"/>
    <w:basedOn w:val="Tablanormal"/>
    <w:uiPriority w:val="42"/>
    <w:rsid w:val="002F0052"/>
    <w:rPr>
      <w:sz w:val="20"/>
      <w:szCs w:val="20"/>
      <w:lang w:val="es-419" w:eastAsia="es-419"/>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1clara">
    <w:name w:val="Grid Table 1 Light"/>
    <w:basedOn w:val="Tablanormal"/>
    <w:uiPriority w:val="46"/>
    <w:rsid w:val="00BF4C9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847E2F"/>
    <w:rPr>
      <w:color w:val="605E5C"/>
      <w:shd w:val="clear" w:color="auto" w:fill="E1DFDD"/>
    </w:rPr>
  </w:style>
  <w:style w:type="character" w:customStyle="1" w:styleId="nombreautorCar">
    <w:name w:val="nombre_autor Car"/>
    <w:basedOn w:val="Fuentedeprrafopredeter"/>
    <w:link w:val="nombreautor"/>
    <w:locked/>
    <w:rsid w:val="00C1496D"/>
    <w:rPr>
      <w:rFonts w:eastAsia="Calibri"/>
      <w:sz w:val="28"/>
      <w:szCs w:val="28"/>
    </w:rPr>
  </w:style>
  <w:style w:type="paragraph" w:customStyle="1" w:styleId="nombreautor">
    <w:name w:val="nombre_autor"/>
    <w:basedOn w:val="Normal"/>
    <w:link w:val="nombreautorCar"/>
    <w:qFormat/>
    <w:rsid w:val="00C1496D"/>
    <w:pPr>
      <w:jc w:val="center"/>
    </w:pPr>
    <w:rPr>
      <w:rFonts w:eastAsia="Calibri"/>
      <w:sz w:val="28"/>
      <w:szCs w:val="28"/>
    </w:rPr>
  </w:style>
  <w:style w:type="character" w:customStyle="1" w:styleId="correoautorCar">
    <w:name w:val="correo_autor Car"/>
    <w:basedOn w:val="Fuentedeprrafopredeter"/>
    <w:link w:val="correoautor"/>
    <w:locked/>
    <w:rsid w:val="00C1496D"/>
    <w:rPr>
      <w:rFonts w:eastAsia="Calibri"/>
    </w:rPr>
  </w:style>
  <w:style w:type="paragraph" w:customStyle="1" w:styleId="correoautor">
    <w:name w:val="correo_autor"/>
    <w:basedOn w:val="Normal"/>
    <w:link w:val="correoautorCar"/>
    <w:qFormat/>
    <w:rsid w:val="00C1496D"/>
    <w:pPr>
      <w:spacing w:after="240"/>
      <w:jc w:val="center"/>
    </w:pPr>
    <w:rPr>
      <w:rFonts w:eastAsia="Calibri"/>
    </w:rPr>
  </w:style>
  <w:style w:type="table" w:styleId="Tablaconcuadrculaclara">
    <w:name w:val="Grid Table Light"/>
    <w:basedOn w:val="Tablanormal"/>
    <w:uiPriority w:val="40"/>
    <w:rsid w:val="0053379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iedepgina">
    <w:name w:val="footer"/>
    <w:basedOn w:val="Normal"/>
    <w:link w:val="PiedepginaCar"/>
    <w:uiPriority w:val="99"/>
    <w:unhideWhenUsed/>
    <w:rsid w:val="00CC3D96"/>
    <w:pPr>
      <w:tabs>
        <w:tab w:val="center" w:pos="4419"/>
        <w:tab w:val="right" w:pos="8838"/>
      </w:tabs>
    </w:pPr>
  </w:style>
  <w:style w:type="character" w:customStyle="1" w:styleId="PiedepginaCar">
    <w:name w:val="Pie de página Car"/>
    <w:basedOn w:val="Fuentedeprrafopredeter"/>
    <w:link w:val="Piedepgina"/>
    <w:uiPriority w:val="99"/>
    <w:rsid w:val="00CC3D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37442">
      <w:bodyDiv w:val="1"/>
      <w:marLeft w:val="0"/>
      <w:marRight w:val="0"/>
      <w:marTop w:val="0"/>
      <w:marBottom w:val="0"/>
      <w:divBdr>
        <w:top w:val="none" w:sz="0" w:space="0" w:color="auto"/>
        <w:left w:val="none" w:sz="0" w:space="0" w:color="auto"/>
        <w:bottom w:val="none" w:sz="0" w:space="0" w:color="auto"/>
        <w:right w:val="none" w:sz="0" w:space="0" w:color="auto"/>
      </w:divBdr>
    </w:div>
    <w:div w:id="48769240">
      <w:bodyDiv w:val="1"/>
      <w:marLeft w:val="0"/>
      <w:marRight w:val="0"/>
      <w:marTop w:val="0"/>
      <w:marBottom w:val="0"/>
      <w:divBdr>
        <w:top w:val="none" w:sz="0" w:space="0" w:color="auto"/>
        <w:left w:val="none" w:sz="0" w:space="0" w:color="auto"/>
        <w:bottom w:val="none" w:sz="0" w:space="0" w:color="auto"/>
        <w:right w:val="none" w:sz="0" w:space="0" w:color="auto"/>
      </w:divBdr>
    </w:div>
    <w:div w:id="126969825">
      <w:bodyDiv w:val="1"/>
      <w:marLeft w:val="0"/>
      <w:marRight w:val="0"/>
      <w:marTop w:val="0"/>
      <w:marBottom w:val="0"/>
      <w:divBdr>
        <w:top w:val="none" w:sz="0" w:space="0" w:color="auto"/>
        <w:left w:val="none" w:sz="0" w:space="0" w:color="auto"/>
        <w:bottom w:val="none" w:sz="0" w:space="0" w:color="auto"/>
        <w:right w:val="none" w:sz="0" w:space="0" w:color="auto"/>
      </w:divBdr>
    </w:div>
    <w:div w:id="199319703">
      <w:bodyDiv w:val="1"/>
      <w:marLeft w:val="0"/>
      <w:marRight w:val="0"/>
      <w:marTop w:val="0"/>
      <w:marBottom w:val="0"/>
      <w:divBdr>
        <w:top w:val="none" w:sz="0" w:space="0" w:color="auto"/>
        <w:left w:val="none" w:sz="0" w:space="0" w:color="auto"/>
        <w:bottom w:val="none" w:sz="0" w:space="0" w:color="auto"/>
        <w:right w:val="none" w:sz="0" w:space="0" w:color="auto"/>
      </w:divBdr>
    </w:div>
    <w:div w:id="454564496">
      <w:bodyDiv w:val="1"/>
      <w:marLeft w:val="0"/>
      <w:marRight w:val="0"/>
      <w:marTop w:val="0"/>
      <w:marBottom w:val="0"/>
      <w:divBdr>
        <w:top w:val="none" w:sz="0" w:space="0" w:color="auto"/>
        <w:left w:val="none" w:sz="0" w:space="0" w:color="auto"/>
        <w:bottom w:val="none" w:sz="0" w:space="0" w:color="auto"/>
        <w:right w:val="none" w:sz="0" w:space="0" w:color="auto"/>
      </w:divBdr>
    </w:div>
    <w:div w:id="516702447">
      <w:bodyDiv w:val="1"/>
      <w:marLeft w:val="0"/>
      <w:marRight w:val="0"/>
      <w:marTop w:val="0"/>
      <w:marBottom w:val="0"/>
      <w:divBdr>
        <w:top w:val="none" w:sz="0" w:space="0" w:color="auto"/>
        <w:left w:val="none" w:sz="0" w:space="0" w:color="auto"/>
        <w:bottom w:val="none" w:sz="0" w:space="0" w:color="auto"/>
        <w:right w:val="none" w:sz="0" w:space="0" w:color="auto"/>
      </w:divBdr>
    </w:div>
    <w:div w:id="557016751">
      <w:bodyDiv w:val="1"/>
      <w:marLeft w:val="0"/>
      <w:marRight w:val="0"/>
      <w:marTop w:val="0"/>
      <w:marBottom w:val="0"/>
      <w:divBdr>
        <w:top w:val="none" w:sz="0" w:space="0" w:color="auto"/>
        <w:left w:val="none" w:sz="0" w:space="0" w:color="auto"/>
        <w:bottom w:val="none" w:sz="0" w:space="0" w:color="auto"/>
        <w:right w:val="none" w:sz="0" w:space="0" w:color="auto"/>
      </w:divBdr>
    </w:div>
    <w:div w:id="635767685">
      <w:bodyDiv w:val="1"/>
      <w:marLeft w:val="0"/>
      <w:marRight w:val="0"/>
      <w:marTop w:val="0"/>
      <w:marBottom w:val="0"/>
      <w:divBdr>
        <w:top w:val="none" w:sz="0" w:space="0" w:color="auto"/>
        <w:left w:val="none" w:sz="0" w:space="0" w:color="auto"/>
        <w:bottom w:val="none" w:sz="0" w:space="0" w:color="auto"/>
        <w:right w:val="none" w:sz="0" w:space="0" w:color="auto"/>
      </w:divBdr>
    </w:div>
    <w:div w:id="650643722">
      <w:bodyDiv w:val="1"/>
      <w:marLeft w:val="0"/>
      <w:marRight w:val="0"/>
      <w:marTop w:val="0"/>
      <w:marBottom w:val="0"/>
      <w:divBdr>
        <w:top w:val="none" w:sz="0" w:space="0" w:color="auto"/>
        <w:left w:val="none" w:sz="0" w:space="0" w:color="auto"/>
        <w:bottom w:val="none" w:sz="0" w:space="0" w:color="auto"/>
        <w:right w:val="none" w:sz="0" w:space="0" w:color="auto"/>
      </w:divBdr>
    </w:div>
    <w:div w:id="663777309">
      <w:bodyDiv w:val="1"/>
      <w:marLeft w:val="0"/>
      <w:marRight w:val="0"/>
      <w:marTop w:val="0"/>
      <w:marBottom w:val="0"/>
      <w:divBdr>
        <w:top w:val="none" w:sz="0" w:space="0" w:color="auto"/>
        <w:left w:val="none" w:sz="0" w:space="0" w:color="auto"/>
        <w:bottom w:val="none" w:sz="0" w:space="0" w:color="auto"/>
        <w:right w:val="none" w:sz="0" w:space="0" w:color="auto"/>
      </w:divBdr>
    </w:div>
    <w:div w:id="711536644">
      <w:bodyDiv w:val="1"/>
      <w:marLeft w:val="0"/>
      <w:marRight w:val="0"/>
      <w:marTop w:val="0"/>
      <w:marBottom w:val="0"/>
      <w:divBdr>
        <w:top w:val="none" w:sz="0" w:space="0" w:color="auto"/>
        <w:left w:val="none" w:sz="0" w:space="0" w:color="auto"/>
        <w:bottom w:val="none" w:sz="0" w:space="0" w:color="auto"/>
        <w:right w:val="none" w:sz="0" w:space="0" w:color="auto"/>
      </w:divBdr>
    </w:div>
    <w:div w:id="719206342">
      <w:bodyDiv w:val="1"/>
      <w:marLeft w:val="0"/>
      <w:marRight w:val="0"/>
      <w:marTop w:val="0"/>
      <w:marBottom w:val="0"/>
      <w:divBdr>
        <w:top w:val="none" w:sz="0" w:space="0" w:color="auto"/>
        <w:left w:val="none" w:sz="0" w:space="0" w:color="auto"/>
        <w:bottom w:val="none" w:sz="0" w:space="0" w:color="auto"/>
        <w:right w:val="none" w:sz="0" w:space="0" w:color="auto"/>
      </w:divBdr>
      <w:divsChild>
        <w:div w:id="144781523">
          <w:marLeft w:val="0"/>
          <w:marRight w:val="0"/>
          <w:marTop w:val="30"/>
          <w:marBottom w:val="0"/>
          <w:divBdr>
            <w:top w:val="none" w:sz="0" w:space="0" w:color="auto"/>
            <w:left w:val="none" w:sz="0" w:space="0" w:color="auto"/>
            <w:bottom w:val="none" w:sz="0" w:space="0" w:color="auto"/>
            <w:right w:val="none" w:sz="0" w:space="0" w:color="auto"/>
          </w:divBdr>
          <w:divsChild>
            <w:div w:id="327490212">
              <w:marLeft w:val="0"/>
              <w:marRight w:val="0"/>
              <w:marTop w:val="0"/>
              <w:marBottom w:val="0"/>
              <w:divBdr>
                <w:top w:val="none" w:sz="0" w:space="0" w:color="auto"/>
                <w:left w:val="none" w:sz="0" w:space="0" w:color="auto"/>
                <w:bottom w:val="none" w:sz="0" w:space="0" w:color="auto"/>
                <w:right w:val="none" w:sz="0" w:space="0" w:color="auto"/>
              </w:divBdr>
              <w:divsChild>
                <w:div w:id="50007822">
                  <w:marLeft w:val="240"/>
                  <w:marRight w:val="90"/>
                  <w:marTop w:val="120"/>
                  <w:marBottom w:val="75"/>
                  <w:divBdr>
                    <w:top w:val="none" w:sz="0" w:space="0" w:color="auto"/>
                    <w:left w:val="none" w:sz="0" w:space="0" w:color="auto"/>
                    <w:bottom w:val="none" w:sz="0" w:space="0" w:color="auto"/>
                    <w:right w:val="none" w:sz="0" w:space="0" w:color="auto"/>
                  </w:divBdr>
                  <w:divsChild>
                    <w:div w:id="1974676310">
                      <w:marLeft w:val="0"/>
                      <w:marRight w:val="0"/>
                      <w:marTop w:val="0"/>
                      <w:marBottom w:val="0"/>
                      <w:divBdr>
                        <w:top w:val="none" w:sz="0" w:space="0" w:color="auto"/>
                        <w:left w:val="none" w:sz="0" w:space="0" w:color="auto"/>
                        <w:bottom w:val="none" w:sz="0" w:space="0" w:color="auto"/>
                        <w:right w:val="none" w:sz="0" w:space="0" w:color="auto"/>
                      </w:divBdr>
                    </w:div>
                  </w:divsChild>
                </w:div>
                <w:div w:id="1413237708">
                  <w:marLeft w:val="240"/>
                  <w:marRight w:val="90"/>
                  <w:marTop w:val="120"/>
                  <w:marBottom w:val="75"/>
                  <w:divBdr>
                    <w:top w:val="none" w:sz="0" w:space="0" w:color="auto"/>
                    <w:left w:val="none" w:sz="0" w:space="0" w:color="auto"/>
                    <w:bottom w:val="none" w:sz="0" w:space="0" w:color="auto"/>
                    <w:right w:val="none" w:sz="0" w:space="0" w:color="auto"/>
                  </w:divBdr>
                  <w:divsChild>
                    <w:div w:id="345905658">
                      <w:marLeft w:val="0"/>
                      <w:marRight w:val="0"/>
                      <w:marTop w:val="0"/>
                      <w:marBottom w:val="0"/>
                      <w:divBdr>
                        <w:top w:val="none" w:sz="0" w:space="0" w:color="auto"/>
                        <w:left w:val="none" w:sz="0" w:space="0" w:color="auto"/>
                        <w:bottom w:val="none" w:sz="0" w:space="0" w:color="auto"/>
                        <w:right w:val="none" w:sz="0" w:space="0" w:color="auto"/>
                      </w:divBdr>
                    </w:div>
                  </w:divsChild>
                </w:div>
                <w:div w:id="1562249133">
                  <w:marLeft w:val="240"/>
                  <w:marRight w:val="90"/>
                  <w:marTop w:val="120"/>
                  <w:marBottom w:val="75"/>
                  <w:divBdr>
                    <w:top w:val="none" w:sz="0" w:space="0" w:color="auto"/>
                    <w:left w:val="none" w:sz="0" w:space="0" w:color="auto"/>
                    <w:bottom w:val="none" w:sz="0" w:space="0" w:color="auto"/>
                    <w:right w:val="none" w:sz="0" w:space="0" w:color="auto"/>
                  </w:divBdr>
                  <w:divsChild>
                    <w:div w:id="1888910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15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16523">
      <w:bodyDiv w:val="1"/>
      <w:marLeft w:val="0"/>
      <w:marRight w:val="0"/>
      <w:marTop w:val="0"/>
      <w:marBottom w:val="0"/>
      <w:divBdr>
        <w:top w:val="none" w:sz="0" w:space="0" w:color="auto"/>
        <w:left w:val="none" w:sz="0" w:space="0" w:color="auto"/>
        <w:bottom w:val="none" w:sz="0" w:space="0" w:color="auto"/>
        <w:right w:val="none" w:sz="0" w:space="0" w:color="auto"/>
      </w:divBdr>
    </w:div>
    <w:div w:id="874780319">
      <w:bodyDiv w:val="1"/>
      <w:marLeft w:val="0"/>
      <w:marRight w:val="0"/>
      <w:marTop w:val="0"/>
      <w:marBottom w:val="0"/>
      <w:divBdr>
        <w:top w:val="none" w:sz="0" w:space="0" w:color="auto"/>
        <w:left w:val="none" w:sz="0" w:space="0" w:color="auto"/>
        <w:bottom w:val="none" w:sz="0" w:space="0" w:color="auto"/>
        <w:right w:val="none" w:sz="0" w:space="0" w:color="auto"/>
      </w:divBdr>
    </w:div>
    <w:div w:id="1117022097">
      <w:bodyDiv w:val="1"/>
      <w:marLeft w:val="0"/>
      <w:marRight w:val="0"/>
      <w:marTop w:val="0"/>
      <w:marBottom w:val="0"/>
      <w:divBdr>
        <w:top w:val="none" w:sz="0" w:space="0" w:color="auto"/>
        <w:left w:val="none" w:sz="0" w:space="0" w:color="auto"/>
        <w:bottom w:val="none" w:sz="0" w:space="0" w:color="auto"/>
        <w:right w:val="none" w:sz="0" w:space="0" w:color="auto"/>
      </w:divBdr>
    </w:div>
    <w:div w:id="1188328888">
      <w:bodyDiv w:val="1"/>
      <w:marLeft w:val="0"/>
      <w:marRight w:val="0"/>
      <w:marTop w:val="0"/>
      <w:marBottom w:val="0"/>
      <w:divBdr>
        <w:top w:val="none" w:sz="0" w:space="0" w:color="auto"/>
        <w:left w:val="none" w:sz="0" w:space="0" w:color="auto"/>
        <w:bottom w:val="none" w:sz="0" w:space="0" w:color="auto"/>
        <w:right w:val="none" w:sz="0" w:space="0" w:color="auto"/>
      </w:divBdr>
    </w:div>
    <w:div w:id="1405836812">
      <w:bodyDiv w:val="1"/>
      <w:marLeft w:val="0"/>
      <w:marRight w:val="0"/>
      <w:marTop w:val="0"/>
      <w:marBottom w:val="0"/>
      <w:divBdr>
        <w:top w:val="none" w:sz="0" w:space="0" w:color="auto"/>
        <w:left w:val="none" w:sz="0" w:space="0" w:color="auto"/>
        <w:bottom w:val="none" w:sz="0" w:space="0" w:color="auto"/>
        <w:right w:val="none" w:sz="0" w:space="0" w:color="auto"/>
      </w:divBdr>
    </w:div>
    <w:div w:id="1529105911">
      <w:bodyDiv w:val="1"/>
      <w:marLeft w:val="0"/>
      <w:marRight w:val="0"/>
      <w:marTop w:val="0"/>
      <w:marBottom w:val="0"/>
      <w:divBdr>
        <w:top w:val="none" w:sz="0" w:space="0" w:color="auto"/>
        <w:left w:val="none" w:sz="0" w:space="0" w:color="auto"/>
        <w:bottom w:val="none" w:sz="0" w:space="0" w:color="auto"/>
        <w:right w:val="none" w:sz="0" w:space="0" w:color="auto"/>
      </w:divBdr>
    </w:div>
    <w:div w:id="1546330318">
      <w:bodyDiv w:val="1"/>
      <w:marLeft w:val="0"/>
      <w:marRight w:val="0"/>
      <w:marTop w:val="0"/>
      <w:marBottom w:val="0"/>
      <w:divBdr>
        <w:top w:val="none" w:sz="0" w:space="0" w:color="auto"/>
        <w:left w:val="none" w:sz="0" w:space="0" w:color="auto"/>
        <w:bottom w:val="none" w:sz="0" w:space="0" w:color="auto"/>
        <w:right w:val="none" w:sz="0" w:space="0" w:color="auto"/>
      </w:divBdr>
    </w:div>
    <w:div w:id="1556892226">
      <w:bodyDiv w:val="1"/>
      <w:marLeft w:val="0"/>
      <w:marRight w:val="0"/>
      <w:marTop w:val="0"/>
      <w:marBottom w:val="0"/>
      <w:divBdr>
        <w:top w:val="none" w:sz="0" w:space="0" w:color="auto"/>
        <w:left w:val="none" w:sz="0" w:space="0" w:color="auto"/>
        <w:bottom w:val="none" w:sz="0" w:space="0" w:color="auto"/>
        <w:right w:val="none" w:sz="0" w:space="0" w:color="auto"/>
      </w:divBdr>
    </w:div>
    <w:div w:id="1575159938">
      <w:bodyDiv w:val="1"/>
      <w:marLeft w:val="0"/>
      <w:marRight w:val="0"/>
      <w:marTop w:val="0"/>
      <w:marBottom w:val="0"/>
      <w:divBdr>
        <w:top w:val="none" w:sz="0" w:space="0" w:color="auto"/>
        <w:left w:val="none" w:sz="0" w:space="0" w:color="auto"/>
        <w:bottom w:val="none" w:sz="0" w:space="0" w:color="auto"/>
        <w:right w:val="none" w:sz="0" w:space="0" w:color="auto"/>
      </w:divBdr>
    </w:div>
    <w:div w:id="1615097496">
      <w:bodyDiv w:val="1"/>
      <w:marLeft w:val="0"/>
      <w:marRight w:val="0"/>
      <w:marTop w:val="0"/>
      <w:marBottom w:val="0"/>
      <w:divBdr>
        <w:top w:val="none" w:sz="0" w:space="0" w:color="auto"/>
        <w:left w:val="none" w:sz="0" w:space="0" w:color="auto"/>
        <w:bottom w:val="none" w:sz="0" w:space="0" w:color="auto"/>
        <w:right w:val="none" w:sz="0" w:space="0" w:color="auto"/>
      </w:divBdr>
    </w:div>
    <w:div w:id="1633751238">
      <w:bodyDiv w:val="1"/>
      <w:marLeft w:val="0"/>
      <w:marRight w:val="0"/>
      <w:marTop w:val="0"/>
      <w:marBottom w:val="0"/>
      <w:divBdr>
        <w:top w:val="none" w:sz="0" w:space="0" w:color="auto"/>
        <w:left w:val="none" w:sz="0" w:space="0" w:color="auto"/>
        <w:bottom w:val="none" w:sz="0" w:space="0" w:color="auto"/>
        <w:right w:val="none" w:sz="0" w:space="0" w:color="auto"/>
      </w:divBdr>
    </w:div>
    <w:div w:id="1639264248">
      <w:bodyDiv w:val="1"/>
      <w:marLeft w:val="0"/>
      <w:marRight w:val="0"/>
      <w:marTop w:val="0"/>
      <w:marBottom w:val="0"/>
      <w:divBdr>
        <w:top w:val="none" w:sz="0" w:space="0" w:color="auto"/>
        <w:left w:val="none" w:sz="0" w:space="0" w:color="auto"/>
        <w:bottom w:val="none" w:sz="0" w:space="0" w:color="auto"/>
        <w:right w:val="none" w:sz="0" w:space="0" w:color="auto"/>
      </w:divBdr>
    </w:div>
    <w:div w:id="1758556448">
      <w:bodyDiv w:val="1"/>
      <w:marLeft w:val="0"/>
      <w:marRight w:val="0"/>
      <w:marTop w:val="0"/>
      <w:marBottom w:val="0"/>
      <w:divBdr>
        <w:top w:val="none" w:sz="0" w:space="0" w:color="auto"/>
        <w:left w:val="none" w:sz="0" w:space="0" w:color="auto"/>
        <w:bottom w:val="none" w:sz="0" w:space="0" w:color="auto"/>
        <w:right w:val="none" w:sz="0" w:space="0" w:color="auto"/>
      </w:divBdr>
      <w:divsChild>
        <w:div w:id="942765494">
          <w:marLeft w:val="0"/>
          <w:marRight w:val="0"/>
          <w:marTop w:val="0"/>
          <w:marBottom w:val="0"/>
          <w:divBdr>
            <w:top w:val="none" w:sz="0" w:space="0" w:color="auto"/>
            <w:left w:val="none" w:sz="0" w:space="0" w:color="auto"/>
            <w:bottom w:val="none" w:sz="0" w:space="0" w:color="auto"/>
            <w:right w:val="none" w:sz="0" w:space="0" w:color="auto"/>
          </w:divBdr>
          <w:divsChild>
            <w:div w:id="755320011">
              <w:marLeft w:val="0"/>
              <w:marRight w:val="0"/>
              <w:marTop w:val="0"/>
              <w:marBottom w:val="0"/>
              <w:divBdr>
                <w:top w:val="none" w:sz="0" w:space="0" w:color="auto"/>
                <w:left w:val="none" w:sz="0" w:space="0" w:color="auto"/>
                <w:bottom w:val="none" w:sz="0" w:space="0" w:color="auto"/>
                <w:right w:val="none" w:sz="0" w:space="0" w:color="auto"/>
              </w:divBdr>
              <w:divsChild>
                <w:div w:id="120464094">
                  <w:marLeft w:val="0"/>
                  <w:marRight w:val="0"/>
                  <w:marTop w:val="0"/>
                  <w:marBottom w:val="0"/>
                  <w:divBdr>
                    <w:top w:val="none" w:sz="0" w:space="0" w:color="auto"/>
                    <w:left w:val="none" w:sz="0" w:space="0" w:color="auto"/>
                    <w:bottom w:val="none" w:sz="0" w:space="0" w:color="auto"/>
                    <w:right w:val="none" w:sz="0" w:space="0" w:color="auto"/>
                  </w:divBdr>
                  <w:divsChild>
                    <w:div w:id="1972055437">
                      <w:marLeft w:val="0"/>
                      <w:marRight w:val="0"/>
                      <w:marTop w:val="0"/>
                      <w:marBottom w:val="0"/>
                      <w:divBdr>
                        <w:top w:val="none" w:sz="0" w:space="0" w:color="auto"/>
                        <w:left w:val="none" w:sz="0" w:space="0" w:color="auto"/>
                        <w:bottom w:val="none" w:sz="0" w:space="0" w:color="auto"/>
                        <w:right w:val="none" w:sz="0" w:space="0" w:color="auto"/>
                      </w:divBdr>
                      <w:divsChild>
                        <w:div w:id="1389836145">
                          <w:marLeft w:val="0"/>
                          <w:marRight w:val="0"/>
                          <w:marTop w:val="0"/>
                          <w:marBottom w:val="0"/>
                          <w:divBdr>
                            <w:top w:val="none" w:sz="0" w:space="0" w:color="auto"/>
                            <w:left w:val="none" w:sz="0" w:space="0" w:color="auto"/>
                            <w:bottom w:val="none" w:sz="0" w:space="0" w:color="auto"/>
                            <w:right w:val="none" w:sz="0" w:space="0" w:color="auto"/>
                          </w:divBdr>
                          <w:divsChild>
                            <w:div w:id="1956937722">
                              <w:marLeft w:val="0"/>
                              <w:marRight w:val="0"/>
                              <w:marTop w:val="0"/>
                              <w:marBottom w:val="0"/>
                              <w:divBdr>
                                <w:top w:val="none" w:sz="0" w:space="0" w:color="auto"/>
                                <w:left w:val="none" w:sz="0" w:space="0" w:color="auto"/>
                                <w:bottom w:val="none" w:sz="0" w:space="0" w:color="auto"/>
                                <w:right w:val="none" w:sz="0" w:space="0" w:color="auto"/>
                              </w:divBdr>
                              <w:divsChild>
                                <w:div w:id="964502567">
                                  <w:marLeft w:val="0"/>
                                  <w:marRight w:val="0"/>
                                  <w:marTop w:val="0"/>
                                  <w:marBottom w:val="0"/>
                                  <w:divBdr>
                                    <w:top w:val="none" w:sz="0" w:space="0" w:color="auto"/>
                                    <w:left w:val="none" w:sz="0" w:space="0" w:color="auto"/>
                                    <w:bottom w:val="none" w:sz="0" w:space="0" w:color="auto"/>
                                    <w:right w:val="none" w:sz="0" w:space="0" w:color="auto"/>
                                  </w:divBdr>
                                  <w:divsChild>
                                    <w:div w:id="530342326">
                                      <w:marLeft w:val="0"/>
                                      <w:marRight w:val="0"/>
                                      <w:marTop w:val="0"/>
                                      <w:marBottom w:val="0"/>
                                      <w:divBdr>
                                        <w:top w:val="none" w:sz="0" w:space="0" w:color="auto"/>
                                        <w:left w:val="none" w:sz="0" w:space="0" w:color="auto"/>
                                        <w:bottom w:val="none" w:sz="0" w:space="0" w:color="auto"/>
                                        <w:right w:val="none" w:sz="0" w:space="0" w:color="auto"/>
                                      </w:divBdr>
                                      <w:divsChild>
                                        <w:div w:id="1602254877">
                                          <w:marLeft w:val="0"/>
                                          <w:marRight w:val="0"/>
                                          <w:marTop w:val="0"/>
                                          <w:marBottom w:val="0"/>
                                          <w:divBdr>
                                            <w:top w:val="none" w:sz="0" w:space="0" w:color="auto"/>
                                            <w:left w:val="none" w:sz="0" w:space="0" w:color="auto"/>
                                            <w:bottom w:val="none" w:sz="0" w:space="0" w:color="auto"/>
                                            <w:right w:val="none" w:sz="0" w:space="0" w:color="auto"/>
                                          </w:divBdr>
                                          <w:divsChild>
                                            <w:div w:id="1600136604">
                                              <w:marLeft w:val="0"/>
                                              <w:marRight w:val="0"/>
                                              <w:marTop w:val="0"/>
                                              <w:marBottom w:val="0"/>
                                              <w:divBdr>
                                                <w:top w:val="none" w:sz="0" w:space="0" w:color="auto"/>
                                                <w:left w:val="none" w:sz="0" w:space="0" w:color="auto"/>
                                                <w:bottom w:val="none" w:sz="0" w:space="0" w:color="auto"/>
                                                <w:right w:val="none" w:sz="0" w:space="0" w:color="auto"/>
                                              </w:divBdr>
                                              <w:divsChild>
                                                <w:div w:id="1289628474">
                                                  <w:marLeft w:val="0"/>
                                                  <w:marRight w:val="0"/>
                                                  <w:marTop w:val="0"/>
                                                  <w:marBottom w:val="0"/>
                                                  <w:divBdr>
                                                    <w:top w:val="none" w:sz="0" w:space="0" w:color="auto"/>
                                                    <w:left w:val="none" w:sz="0" w:space="0" w:color="auto"/>
                                                    <w:bottom w:val="none" w:sz="0" w:space="0" w:color="auto"/>
                                                    <w:right w:val="none" w:sz="0" w:space="0" w:color="auto"/>
                                                  </w:divBdr>
                                                  <w:divsChild>
                                                    <w:div w:id="1684090321">
                                                      <w:marLeft w:val="0"/>
                                                      <w:marRight w:val="0"/>
                                                      <w:marTop w:val="0"/>
                                                      <w:marBottom w:val="0"/>
                                                      <w:divBdr>
                                                        <w:top w:val="none" w:sz="0" w:space="0" w:color="auto"/>
                                                        <w:left w:val="none" w:sz="0" w:space="0" w:color="auto"/>
                                                        <w:bottom w:val="none" w:sz="0" w:space="0" w:color="auto"/>
                                                        <w:right w:val="none" w:sz="0" w:space="0" w:color="auto"/>
                                                      </w:divBdr>
                                                      <w:divsChild>
                                                        <w:div w:id="791435249">
                                                          <w:marLeft w:val="0"/>
                                                          <w:marRight w:val="0"/>
                                                          <w:marTop w:val="0"/>
                                                          <w:marBottom w:val="0"/>
                                                          <w:divBdr>
                                                            <w:top w:val="none" w:sz="0" w:space="0" w:color="auto"/>
                                                            <w:left w:val="none" w:sz="0" w:space="0" w:color="auto"/>
                                                            <w:bottom w:val="none" w:sz="0" w:space="0" w:color="auto"/>
                                                            <w:right w:val="none" w:sz="0" w:space="0" w:color="auto"/>
                                                          </w:divBdr>
                                                          <w:divsChild>
                                                            <w:div w:id="11988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83959497">
      <w:bodyDiv w:val="1"/>
      <w:marLeft w:val="0"/>
      <w:marRight w:val="0"/>
      <w:marTop w:val="0"/>
      <w:marBottom w:val="0"/>
      <w:divBdr>
        <w:top w:val="none" w:sz="0" w:space="0" w:color="auto"/>
        <w:left w:val="none" w:sz="0" w:space="0" w:color="auto"/>
        <w:bottom w:val="none" w:sz="0" w:space="0" w:color="auto"/>
        <w:right w:val="none" w:sz="0" w:space="0" w:color="auto"/>
      </w:divBdr>
    </w:div>
    <w:div w:id="19078331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26"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5" Type="http://schemas.openxmlformats.org/officeDocument/2006/relationships/image" Target="media/image6.emf"/><Relationship Id="rId3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5.emf"/><Relationship Id="rId32" Type="http://schemas.openxmlformats.org/officeDocument/2006/relationships/fontTable" Target="fontTable.xml"/><Relationship Id="rId5" Type="http://schemas.openxmlformats.org/officeDocument/2006/relationships/webSettings" Target="webSettings.xml"/><Relationship Id="rId23" Type="http://schemas.openxmlformats.org/officeDocument/2006/relationships/image" Target="media/image6.png"/><Relationship Id="rId28"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22" Type="http://schemas.openxmlformats.org/officeDocument/2006/relationships/image" Target="media/image5.png"/><Relationship Id="rId27" Type="http://schemas.openxmlformats.org/officeDocument/2006/relationships/header" Target="header2.xml"/><Relationship Id="rId30"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image" Target="media/image8.png"/></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20391-1739-471F-A12D-233F51201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20</Pages>
  <Words>5675</Words>
  <Characters>31215</Characters>
  <Application>Microsoft Office Word</Application>
  <DocSecurity>0</DocSecurity>
  <Lines>260</Lines>
  <Paragraphs>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IND03</dc:creator>
  <cp:keywords/>
  <dc:description/>
  <cp:lastModifiedBy>Gustavo Toledo</cp:lastModifiedBy>
  <cp:revision>14</cp:revision>
  <cp:lastPrinted>2024-01-26T06:35:00Z</cp:lastPrinted>
  <dcterms:created xsi:type="dcterms:W3CDTF">2023-12-12T23:30:00Z</dcterms:created>
  <dcterms:modified xsi:type="dcterms:W3CDTF">2024-01-26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581220251/apa-2</vt:lpwstr>
  </property>
  <property fmtid="{D5CDD505-2E9C-101B-9397-08002B2CF9AE}" pid="4" name="Mendeley Unique User Id_1">
    <vt:lpwstr>7f208865-bae6-31f9-8775-4fbbcf25da0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581220251/apa</vt:lpwstr>
  </property>
  <property fmtid="{D5CDD505-2E9C-101B-9397-08002B2CF9AE}" pid="12" name="Mendeley Recent Style Name 3_1">
    <vt:lpwstr>American Psychological Association 7th edition - Mariela Alvarez</vt:lpwstr>
  </property>
  <property fmtid="{D5CDD505-2E9C-101B-9397-08002B2CF9AE}" pid="13" name="Mendeley Recent Style Id 4_1">
    <vt:lpwstr>http://csl.mendeley.com/styles/581220251/apa-2</vt:lpwstr>
  </property>
  <property fmtid="{D5CDD505-2E9C-101B-9397-08002B2CF9AE}" pid="14" name="Mendeley Recent Style Name 4_1">
    <vt:lpwstr>American Psychological Association 7th edition - Mariela Alvarez</vt:lpwstr>
  </property>
  <property fmtid="{D5CDD505-2E9C-101B-9397-08002B2CF9AE}" pid="15" name="Mendeley Recent Style Id 5_1">
    <vt:lpwstr>https://csl.mendeley.com/styles/581220251/apa-2</vt:lpwstr>
  </property>
  <property fmtid="{D5CDD505-2E9C-101B-9397-08002B2CF9AE}" pid="16" name="Mendeley Recent Style Name 5_1">
    <vt:lpwstr>American Psychological Association 7th edition - Mariela Alvarez</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